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Anouk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xml:space="preserve">, </w:t>
      </w:r>
      <w:proofErr w:type="spellStart"/>
      <w:r w:rsidRPr="000A521A">
        <w:rPr>
          <w:rFonts w:ascii="Times New Roman" w:hAnsi="Times New Roman"/>
          <w:sz w:val="24"/>
          <w:szCs w:val="24"/>
        </w:rPr>
        <w:t>Martijn</w:t>
      </w:r>
      <w:proofErr w:type="spellEnd"/>
      <w:r w:rsidRPr="000A521A">
        <w:rPr>
          <w:rFonts w:ascii="Times New Roman" w:hAnsi="Times New Roman"/>
          <w:sz w:val="24"/>
          <w:szCs w:val="24"/>
        </w:rPr>
        <w:t xml:space="preserve">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74D925DC"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w:t>
      </w:r>
      <w:del w:id="0" w:author="Rafael Mesquita" w:date="2015-11-15T12:12:00Z">
        <w:r w:rsidRPr="000A521A" w:rsidDel="00055AA1">
          <w:rPr>
            <w:rFonts w:ascii="Times New Roman" w:hAnsi="Times New Roman"/>
            <w:sz w:val="24"/>
            <w:szCs w:val="24"/>
          </w:rPr>
          <w:delText>Center of expertise for chronic organ failure + (</w:delText>
        </w:r>
      </w:del>
      <w:r w:rsidRPr="000A521A">
        <w:rPr>
          <w:rFonts w:ascii="Times New Roman" w:hAnsi="Times New Roman"/>
          <w:sz w:val="24"/>
          <w:szCs w:val="24"/>
        </w:rPr>
        <w:t>CIRO</w:t>
      </w:r>
      <w:del w:id="1" w:author="Rafael Mesquita" w:date="2015-11-15T12:12:00Z">
        <w:r w:rsidRPr="000A521A" w:rsidDel="00055AA1">
          <w:rPr>
            <w:rFonts w:ascii="Times New Roman" w:hAnsi="Times New Roman"/>
            <w:sz w:val="24"/>
            <w:szCs w:val="24"/>
          </w:rPr>
          <w:delText>+)</w:delText>
        </w:r>
      </w:del>
      <w:r w:rsidRPr="000A521A">
        <w:rPr>
          <w:rFonts w:ascii="Times New Roman" w:hAnsi="Times New Roman"/>
          <w:sz w:val="24"/>
          <w:szCs w:val="24"/>
        </w:rPr>
        <w:t>, Horn, The Netherlands.</w:t>
      </w:r>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MUMC+), Maastricht, Th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The Netherlands.</w:t>
      </w:r>
    </w:p>
    <w:p w14:paraId="3B85D5B2" w14:textId="6EE1295A"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4</w:t>
      </w:r>
      <w:r w:rsidRPr="000A521A">
        <w:rPr>
          <w:rFonts w:ascii="Times New Roman" w:hAnsi="Times New Roman"/>
          <w:sz w:val="24"/>
          <w:szCs w:val="24"/>
        </w:rPr>
        <w:t xml:space="preserve">Smart </w:t>
      </w:r>
      <w:ins w:id="2" w:author="Rafael Mesquita" w:date="2015-11-19T09:38:00Z">
        <w:r w:rsidR="003A7A71">
          <w:rPr>
            <w:rFonts w:ascii="Times New Roman" w:hAnsi="Times New Roman"/>
            <w:sz w:val="24"/>
            <w:szCs w:val="24"/>
          </w:rPr>
          <w:t xml:space="preserve">Professional Spaces </w:t>
        </w:r>
      </w:ins>
      <w:del w:id="3" w:author="Rafael Mesquita" w:date="2015-11-19T09:38:00Z">
        <w:r w:rsidRPr="000A521A" w:rsidDel="003A7A71">
          <w:rPr>
            <w:rFonts w:ascii="Times New Roman" w:hAnsi="Times New Roman"/>
            <w:sz w:val="24"/>
            <w:szCs w:val="24"/>
          </w:rPr>
          <w:delText xml:space="preserve">Sensing and Analysis </w:delText>
        </w:r>
      </w:del>
      <w:r w:rsidRPr="000A521A">
        <w:rPr>
          <w:rFonts w:ascii="Times New Roman" w:hAnsi="Times New Roman"/>
          <w:sz w:val="24"/>
          <w:szCs w:val="24"/>
        </w:rPr>
        <w:t>Group, Philips Research, Eindhoven, The Netherlands.</w:t>
      </w:r>
    </w:p>
    <w:p w14:paraId="1863D65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
    <w:p w14:paraId="4922CF27"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
    <w:p w14:paraId="5771D532"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
    <w:p w14:paraId="450CCAB0"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
    <w:p w14:paraId="16C88E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Clinical and Rehabilitation Sciences, Th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
    <w:p w14:paraId="5FF3A4D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
    <w:p w14:paraId="21080DF2"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
    <w:p w14:paraId="753162C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
    <w:p w14:paraId="02A6DB70"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
    <w:p w14:paraId="563D1042"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
    <w:p w14:paraId="7FA59322"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21</w:t>
      </w:r>
      <w:r w:rsidRPr="000A521A">
        <w:rPr>
          <w:rFonts w:ascii="Times New Roman" w:hAnsi="Times New Roman"/>
          <w:sz w:val="24"/>
          <w:szCs w:val="24"/>
        </w:rPr>
        <w:t>Department of Respiratory Medicine, Catharina Hospital, Eindhoven, The Netherlands.</w:t>
      </w:r>
    </w:p>
    <w:p w14:paraId="456D098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2</w:t>
      </w:r>
      <w:r w:rsidRPr="000A521A">
        <w:rPr>
          <w:rFonts w:ascii="Times New Roman" w:hAnsi="Times New Roman"/>
          <w:sz w:val="24"/>
          <w:szCs w:val="24"/>
        </w:rPr>
        <w:t>School of Ageing and Chronic Disease, University Hospital Aintree, Liverpool, United Kingdom.</w:t>
      </w:r>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Sapienza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Th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7</w:t>
      </w:r>
      <w:r w:rsidRPr="000A521A">
        <w:rPr>
          <w:rFonts w:ascii="Times New Roman" w:hAnsi="Times New Roman"/>
          <w:sz w:val="24"/>
          <w:szCs w:val="24"/>
        </w:rPr>
        <w:t>Department of Pulmonary Physiology, Sir Charles Gairdner Hospital, Perth, WA, Australia.</w:t>
      </w:r>
    </w:p>
    <w:p w14:paraId="73C1CE3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
    <w:p w14:paraId="6D1173DD"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
    <w:p w14:paraId="19B34B5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1A5EBC46" w14:textId="3AD96C01" w:rsidR="008333FF" w:rsidRDefault="008333FF" w:rsidP="008333FF">
      <w:pPr>
        <w:spacing w:after="0" w:line="480" w:lineRule="auto"/>
        <w:rPr>
          <w:ins w:id="4" w:author="Rafael Mesquita" w:date="2015-10-12T13:19:00Z"/>
          <w:rFonts w:ascii="Times New Roman" w:hAnsi="Times New Roman"/>
          <w:sz w:val="24"/>
          <w:szCs w:val="24"/>
        </w:rPr>
      </w:pPr>
      <w:ins w:id="5" w:author="Rafael Mesquita" w:date="2015-10-12T13:19:00Z">
        <w:r w:rsidRPr="001B29A6">
          <w:rPr>
            <w:rFonts w:ascii="Times New Roman" w:hAnsi="Times New Roman"/>
            <w:sz w:val="24"/>
            <w:szCs w:val="24"/>
          </w:rPr>
          <w:t xml:space="preserve">Physical activity levels in </w:t>
        </w:r>
        <w:r w:rsidRPr="007A14EC">
          <w:rPr>
            <w:rFonts w:ascii="Times New Roman" w:hAnsi="Times New Roman"/>
            <w:sz w:val="24"/>
            <w:szCs w:val="24"/>
          </w:rPr>
          <w:t xml:space="preserve">chronic obstructive pulmonary disease (COPD) </w:t>
        </w:r>
        <w:r>
          <w:rPr>
            <w:rFonts w:ascii="Times New Roman" w:hAnsi="Times New Roman"/>
            <w:sz w:val="24"/>
            <w:szCs w:val="24"/>
          </w:rPr>
          <w:t>have been</w:t>
        </w:r>
        <w:r w:rsidR="006520EE">
          <w:rPr>
            <w:rFonts w:ascii="Times New Roman" w:hAnsi="Times New Roman"/>
            <w:sz w:val="24"/>
            <w:szCs w:val="24"/>
          </w:rPr>
          <w:t xml:space="preserve"> mostly presented as</w:t>
        </w:r>
      </w:ins>
      <w:ins w:id="6" w:author="Rafael Mesquita" w:date="2015-11-05T09:03:00Z">
        <w:r w:rsidR="009639A4">
          <w:rPr>
            <w:rFonts w:ascii="Times New Roman" w:hAnsi="Times New Roman"/>
            <w:sz w:val="24"/>
            <w:szCs w:val="24"/>
          </w:rPr>
          <w:t xml:space="preserve"> an</w:t>
        </w:r>
      </w:ins>
      <w:ins w:id="7" w:author="Spruit, Martijn" w:date="2015-10-30T11:21:00Z">
        <w:r w:rsidR="00C64B64">
          <w:rPr>
            <w:rFonts w:ascii="Times New Roman" w:hAnsi="Times New Roman"/>
            <w:sz w:val="24"/>
            <w:szCs w:val="24"/>
          </w:rPr>
          <w:t xml:space="preserve"> </w:t>
        </w:r>
      </w:ins>
      <w:ins w:id="8" w:author="Rafael Mesquita" w:date="2015-10-12T13:19:00Z">
        <w:r w:rsidRPr="001B29A6">
          <w:rPr>
            <w:rFonts w:ascii="Times New Roman" w:hAnsi="Times New Roman"/>
            <w:sz w:val="24"/>
            <w:szCs w:val="24"/>
          </w:rPr>
          <w:t>average of multiple measurement days</w:t>
        </w:r>
        <w:r>
          <w:rPr>
            <w:rFonts w:ascii="Times New Roman" w:hAnsi="Times New Roman"/>
            <w:sz w:val="24"/>
            <w:szCs w:val="24"/>
          </w:rPr>
          <w:t>. However,</w:t>
        </w:r>
        <w:r w:rsidRPr="001B29A6">
          <w:rPr>
            <w:rFonts w:ascii="Times New Roman" w:hAnsi="Times New Roman"/>
            <w:sz w:val="24"/>
            <w:szCs w:val="24"/>
          </w:rPr>
          <w:t xml:space="preserve"> physical activity i</w:t>
        </w:r>
        <w:r w:rsidR="003A7A71">
          <w:rPr>
            <w:rFonts w:ascii="Times New Roman" w:hAnsi="Times New Roman"/>
            <w:sz w:val="24"/>
            <w:szCs w:val="24"/>
          </w:rPr>
          <w:t>s a multi-dimensional construct</w:t>
        </w:r>
      </w:ins>
      <w:ins w:id="9" w:author="Rafael Mesquita" w:date="2015-11-19T09:40:00Z">
        <w:r w:rsidR="003A7A71">
          <w:rPr>
            <w:rFonts w:ascii="Times New Roman" w:hAnsi="Times New Roman"/>
            <w:sz w:val="24"/>
            <w:szCs w:val="24"/>
          </w:rPr>
          <w:t xml:space="preserve">, </w:t>
        </w:r>
      </w:ins>
      <w:ins w:id="10" w:author="Rafael Mesquita" w:date="2015-10-12T13:19:00Z">
        <w:r w:rsidRPr="001B29A6">
          <w:rPr>
            <w:rFonts w:ascii="Times New Roman" w:hAnsi="Times New Roman"/>
            <w:sz w:val="24"/>
            <w:szCs w:val="24"/>
          </w:rPr>
          <w:t xml:space="preserve">which </w:t>
        </w:r>
      </w:ins>
      <w:ins w:id="11" w:author="Rafael Mesquita" w:date="2015-11-19T09:40:00Z">
        <w:r w:rsidR="009E175A">
          <w:rPr>
            <w:rFonts w:ascii="Times New Roman" w:hAnsi="Times New Roman"/>
            <w:sz w:val="24"/>
            <w:szCs w:val="24"/>
          </w:rPr>
          <w:t xml:space="preserve">means that </w:t>
        </w:r>
        <w:r w:rsidR="003A7A71">
          <w:rPr>
            <w:rFonts w:ascii="Times New Roman" w:hAnsi="Times New Roman"/>
            <w:sz w:val="24"/>
            <w:szCs w:val="24"/>
          </w:rPr>
          <w:t xml:space="preserve">it </w:t>
        </w:r>
        <w:r w:rsidR="003A7A71" w:rsidRPr="001B29A6">
          <w:rPr>
            <w:rFonts w:ascii="Times New Roman" w:hAnsi="Times New Roman"/>
            <w:sz w:val="24"/>
            <w:szCs w:val="24"/>
          </w:rPr>
          <w:t xml:space="preserve">should be described by </w:t>
        </w:r>
        <w:r w:rsidR="003A7A71">
          <w:rPr>
            <w:rFonts w:ascii="Times New Roman" w:hAnsi="Times New Roman"/>
            <w:sz w:val="24"/>
            <w:szCs w:val="24"/>
          </w:rPr>
          <w:t>relevant descriptors and components beside its total amount</w:t>
        </w:r>
      </w:ins>
      <w:ins w:id="12" w:author="Rafael Mesquita" w:date="2015-10-12T13:19:00Z">
        <w:r>
          <w:rPr>
            <w:rFonts w:ascii="Times New Roman" w:hAnsi="Times New Roman"/>
            <w:sz w:val="24"/>
            <w:szCs w:val="24"/>
          </w:rPr>
          <w:t>.</w:t>
        </w:r>
      </w:ins>
    </w:p>
    <w:p w14:paraId="641911ED" w14:textId="02B1993E" w:rsidR="00347E99" w:rsidRPr="00347E99" w:rsidRDefault="007A14EC" w:rsidP="007A14EC">
      <w:pPr>
        <w:spacing w:after="0" w:line="480" w:lineRule="auto"/>
        <w:rPr>
          <w:rFonts w:ascii="Times New Roman" w:hAnsi="Times New Roman"/>
          <w:sz w:val="24"/>
          <w:szCs w:val="24"/>
        </w:rPr>
      </w:pPr>
      <w:del w:id="13" w:author="Rafael Mesquita" w:date="2015-10-12T13:19:00Z">
        <w:r w:rsidRPr="007A14EC" w:rsidDel="008333FF">
          <w:rPr>
            <w:rFonts w:ascii="Times New Roman" w:hAnsi="Times New Roman"/>
            <w:sz w:val="24"/>
            <w:szCs w:val="24"/>
          </w:rPr>
          <w:delText>Physical activity in patients with chronic obstructive pulmonary disease (COPD) is insufficiently understood.</w:delText>
        </w:r>
        <w:r w:rsidR="001B29A6" w:rsidDel="008333FF">
          <w:rPr>
            <w:rFonts w:ascii="Times New Roman" w:hAnsi="Times New Roman"/>
            <w:sz w:val="24"/>
            <w:szCs w:val="24"/>
          </w:rPr>
          <w:delText xml:space="preserve"> </w:delText>
        </w:r>
      </w:del>
      <w:r w:rsidR="00347E99" w:rsidRPr="00347E99">
        <w:rPr>
          <w:rFonts w:ascii="Times New Roman" w:hAnsi="Times New Roman"/>
          <w:sz w:val="24"/>
          <w:szCs w:val="24"/>
        </w:rPr>
        <w:t xml:space="preserve">We described physical activity measures and hourly patterns in patients with COPD after stratification for generic and COPD-specific characteristics; </w:t>
      </w:r>
      <w:del w:id="14" w:author="Rafael Mesquita" w:date="2015-11-04T09:44:00Z">
        <w:r w:rsidR="00347E99" w:rsidRPr="00347E99" w:rsidDel="007B0F96">
          <w:rPr>
            <w:rFonts w:ascii="Times New Roman" w:hAnsi="Times New Roman"/>
            <w:sz w:val="24"/>
            <w:szCs w:val="24"/>
          </w:rPr>
          <w:delText xml:space="preserve">we compared these parameters between patients and healthy subjects; </w:delText>
        </w:r>
      </w:del>
      <w:r w:rsidR="00347E99" w:rsidRPr="00347E99">
        <w:rPr>
          <w:rFonts w:ascii="Times New Roman" w:hAnsi="Times New Roman"/>
          <w:sz w:val="24"/>
          <w:szCs w:val="24"/>
        </w:rPr>
        <w:t>and</w:t>
      </w:r>
      <w:ins w:id="15" w:author="Rafael Mesquita" w:date="2015-11-19T09:41:00Z">
        <w:r w:rsidR="003A7A71">
          <w:rPr>
            <w:rFonts w:ascii="Times New Roman" w:hAnsi="Times New Roman"/>
            <w:sz w:val="24"/>
            <w:szCs w:val="24"/>
          </w:rPr>
          <w:t>, based on multiple physical activity measures,</w:t>
        </w:r>
      </w:ins>
      <w:r w:rsidR="00347E99" w:rsidRPr="00347E99">
        <w:rPr>
          <w:rFonts w:ascii="Times New Roman" w:hAnsi="Times New Roman"/>
          <w:sz w:val="24"/>
          <w:szCs w:val="24"/>
        </w:rPr>
        <w:t xml:space="preserve"> we identified clusters of patients</w:t>
      </w:r>
      <w:del w:id="16" w:author="Rafael Mesquita" w:date="2015-11-19T09:42:00Z">
        <w:r w:rsidR="00347E99" w:rsidRPr="00347E99" w:rsidDel="003A7A71">
          <w:rPr>
            <w:rFonts w:ascii="Times New Roman" w:hAnsi="Times New Roman"/>
            <w:sz w:val="24"/>
            <w:szCs w:val="24"/>
          </w:rPr>
          <w:delText xml:space="preserve"> based on physical activity measures</w:delText>
        </w:r>
      </w:del>
      <w:r w:rsidR="00347E99" w:rsidRPr="00347E99">
        <w:rPr>
          <w:rFonts w:ascii="Times New Roman" w:hAnsi="Times New Roman"/>
          <w:sz w:val="24"/>
          <w:szCs w:val="24"/>
        </w:rPr>
        <w:t>.</w:t>
      </w:r>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02C21843"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xml:space="preserve">, 49% predicted) </w:t>
      </w:r>
      <w:del w:id="17" w:author="Rafael Mesquita" w:date="2015-11-04T09:44:00Z">
        <w:r w:rsidR="007E4B08" w:rsidRPr="007E4B08" w:rsidDel="007B0F96">
          <w:rPr>
            <w:rFonts w:ascii="Times New Roman" w:hAnsi="Times New Roman"/>
            <w:sz w:val="24"/>
            <w:szCs w:val="24"/>
          </w:rPr>
          <w:delText>and 66 healthy subjects (45% men; age, 65 years; FEV</w:delText>
        </w:r>
        <w:r w:rsidR="007E4B08" w:rsidRPr="00F119AF" w:rsidDel="007B0F96">
          <w:rPr>
            <w:rFonts w:ascii="Times New Roman" w:hAnsi="Times New Roman"/>
            <w:sz w:val="24"/>
            <w:szCs w:val="24"/>
            <w:vertAlign w:val="subscript"/>
          </w:rPr>
          <w:delText>1</w:delText>
        </w:r>
        <w:r w:rsidR="007E4B08" w:rsidRPr="007E4B08" w:rsidDel="007B0F96">
          <w:rPr>
            <w:rFonts w:ascii="Times New Roman" w:hAnsi="Times New Roman"/>
            <w:sz w:val="24"/>
            <w:szCs w:val="24"/>
          </w:rPr>
          <w:delText>, 107% predicted)</w:delText>
        </w:r>
        <w:r w:rsidR="00F119AF" w:rsidDel="007B0F96">
          <w:rPr>
            <w:rFonts w:ascii="Times New Roman" w:hAnsi="Times New Roman"/>
            <w:sz w:val="24"/>
            <w:szCs w:val="24"/>
          </w:rPr>
          <w:delText xml:space="preserve"> </w:delText>
        </w:r>
      </w:del>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 xml:space="preserve">aily physical activity measures and hourly patterns (i.e., </w:t>
      </w:r>
      <w:ins w:id="18" w:author="Rafael Mesquita" w:date="2015-10-16T14:24:00Z">
        <w:r w:rsidR="007C26D4">
          <w:rPr>
            <w:rFonts w:ascii="Times New Roman" w:hAnsi="Times New Roman"/>
            <w:sz w:val="24"/>
            <w:szCs w:val="24"/>
          </w:rPr>
          <w:t xml:space="preserve">a </w:t>
        </w:r>
      </w:ins>
      <w:r w:rsidRPr="00347E99">
        <w:rPr>
          <w:rFonts w:ascii="Times New Roman" w:hAnsi="Times New Roman"/>
          <w:sz w:val="24"/>
          <w:szCs w:val="24"/>
        </w:rPr>
        <w:t xml:space="preserve">graphic representation of the mean intensity </w:t>
      </w:r>
      <w:ins w:id="19" w:author="Rafael Mesquita" w:date="2015-11-11T14:56:00Z">
        <w:r w:rsidR="00876FE2">
          <w:rPr>
            <w:rFonts w:ascii="Times New Roman" w:hAnsi="Times New Roman"/>
            <w:sz w:val="24"/>
            <w:szCs w:val="24"/>
          </w:rPr>
          <w:t xml:space="preserve">of activity </w:t>
        </w:r>
      </w:ins>
      <w:r w:rsidRPr="00347E99">
        <w:rPr>
          <w:rFonts w:ascii="Times New Roman" w:hAnsi="Times New Roman"/>
          <w:sz w:val="24"/>
          <w:szCs w:val="24"/>
        </w:rPr>
        <w:t xml:space="preserve">per hour during </w:t>
      </w:r>
      <w:ins w:id="20" w:author="Rafael Mesquita" w:date="2015-11-11T14:56:00Z">
        <w:r w:rsidR="00876FE2">
          <w:rPr>
            <w:rFonts w:ascii="Times New Roman" w:hAnsi="Times New Roman"/>
            <w:sz w:val="24"/>
            <w:szCs w:val="24"/>
          </w:rPr>
          <w:t xml:space="preserve">the course of </w:t>
        </w:r>
      </w:ins>
      <w:r w:rsidRPr="00347E99">
        <w:rPr>
          <w:rFonts w:ascii="Times New Roman" w:hAnsi="Times New Roman"/>
          <w:sz w:val="24"/>
          <w:szCs w:val="24"/>
        </w:rPr>
        <w:t xml:space="preserve">a day) were analysed based on data from a multi-sensor armband. Principal component analysis (PCA) and cluster analysis were applied to physical activity </w:t>
      </w:r>
      <w:ins w:id="21" w:author="Rafael Mesquita" w:date="2015-11-19T09:42:00Z">
        <w:r w:rsidR="003A7A71">
          <w:rPr>
            <w:rFonts w:ascii="Times New Roman" w:hAnsi="Times New Roman"/>
            <w:sz w:val="24"/>
            <w:szCs w:val="24"/>
          </w:rPr>
          <w:t>measures</w:t>
        </w:r>
      </w:ins>
      <w:del w:id="22" w:author="Rafael Mesquita" w:date="2015-11-19T09:42:00Z">
        <w:r w:rsidRPr="00347E99" w:rsidDel="003A7A71">
          <w:rPr>
            <w:rFonts w:ascii="Times New Roman" w:hAnsi="Times New Roman"/>
            <w:sz w:val="24"/>
            <w:szCs w:val="24"/>
          </w:rPr>
          <w:delText>data</w:delText>
        </w:r>
      </w:del>
      <w:r w:rsidRPr="00347E99">
        <w:rPr>
          <w:rFonts w:ascii="Times New Roman" w:hAnsi="Times New Roman"/>
          <w:sz w:val="24"/>
          <w:szCs w:val="24"/>
        </w:rPr>
        <w:t xml:space="preserve"> 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061FD5DE"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w:t>
      </w:r>
      <w:ins w:id="23" w:author="Rafael Mesquita" w:date="2015-10-19T09:36:00Z">
        <w:r w:rsidR="007E4C48">
          <w:rPr>
            <w:rFonts w:ascii="Times New Roman" w:hAnsi="Times New Roman"/>
            <w:sz w:val="24"/>
            <w:szCs w:val="24"/>
          </w:rPr>
          <w:t>,</w:t>
        </w:r>
      </w:ins>
      <w:del w:id="24" w:author="Rafael Mesquita" w:date="2015-10-19T09:36:00Z">
        <w:r w:rsidRPr="00DF17BD" w:rsidDel="007E4C48">
          <w:rPr>
            <w:rFonts w:ascii="Times New Roman" w:hAnsi="Times New Roman"/>
            <w:sz w:val="24"/>
            <w:szCs w:val="24"/>
          </w:rPr>
          <w:delText xml:space="preserve"> and</w:delText>
        </w:r>
      </w:del>
      <w:del w:id="25" w:author="Rafael Mesquita" w:date="2015-10-19T09:45:00Z">
        <w:r w:rsidRPr="00DF17BD" w:rsidDel="00A138AA">
          <w:rPr>
            <w:rFonts w:ascii="Times New Roman" w:hAnsi="Times New Roman"/>
            <w:sz w:val="24"/>
            <w:szCs w:val="24"/>
          </w:rPr>
          <w:delText xml:space="preserve"> the</w:delText>
        </w:r>
      </w:del>
      <w:r w:rsidRPr="00DF17BD">
        <w:rPr>
          <w:rFonts w:ascii="Times New Roman" w:hAnsi="Times New Roman"/>
          <w:sz w:val="24"/>
          <w:szCs w:val="24"/>
        </w:rPr>
        <w:t xml:space="preserve"> ADO index (including age, dyspn</w:t>
      </w:r>
      <w:r>
        <w:rPr>
          <w:rFonts w:ascii="Times New Roman" w:hAnsi="Times New Roman"/>
          <w:sz w:val="24"/>
          <w:szCs w:val="24"/>
        </w:rPr>
        <w:t>o</w:t>
      </w:r>
      <w:r w:rsidRPr="00DF17BD">
        <w:rPr>
          <w:rFonts w:ascii="Times New Roman" w:hAnsi="Times New Roman"/>
          <w:sz w:val="24"/>
          <w:szCs w:val="24"/>
        </w:rPr>
        <w:t>ea, and airflow obstruction)</w:t>
      </w:r>
      <w:ins w:id="26" w:author="Rafael Mesquita" w:date="2015-10-19T09:36:00Z">
        <w:r w:rsidR="007E4C48">
          <w:rPr>
            <w:rFonts w:ascii="Times New Roman" w:hAnsi="Times New Roman"/>
            <w:sz w:val="24"/>
            <w:szCs w:val="24"/>
          </w:rPr>
          <w:t>,</w:t>
        </w:r>
      </w:ins>
      <w:r w:rsidRPr="00DF17BD">
        <w:rPr>
          <w:rFonts w:ascii="Times New Roman" w:hAnsi="Times New Roman"/>
          <w:sz w:val="24"/>
          <w:szCs w:val="24"/>
        </w:rPr>
        <w:t xml:space="preserve"> </w:t>
      </w:r>
      <w:ins w:id="27" w:author="Rafael Mesquita" w:date="2015-10-19T09:36:00Z">
        <w:r w:rsidR="007E4C48">
          <w:rPr>
            <w:rFonts w:ascii="Times New Roman" w:hAnsi="Times New Roman"/>
            <w:sz w:val="24"/>
            <w:szCs w:val="24"/>
          </w:rPr>
          <w:t>s</w:t>
        </w:r>
        <w:r w:rsidR="007E4C48" w:rsidRPr="007E4C48">
          <w:rPr>
            <w:rFonts w:ascii="Times New Roman" w:hAnsi="Times New Roman"/>
            <w:sz w:val="24"/>
            <w:szCs w:val="24"/>
          </w:rPr>
          <w:t>ex, long-term oxygen therapy</w:t>
        </w:r>
      </w:ins>
      <w:ins w:id="28" w:author="Rafael Mesquita" w:date="2015-11-05T09:04:00Z">
        <w:r w:rsidR="003074F6">
          <w:rPr>
            <w:rFonts w:ascii="Times New Roman" w:hAnsi="Times New Roman"/>
            <w:sz w:val="24"/>
            <w:szCs w:val="24"/>
          </w:rPr>
          <w:t xml:space="preserve"> use</w:t>
        </w:r>
      </w:ins>
      <w:ins w:id="29" w:author="Rafael Mesquita" w:date="2015-10-19T09:36:00Z">
        <w:r w:rsidR="007E4C48" w:rsidRPr="007E4C48">
          <w:rPr>
            <w:rFonts w:ascii="Times New Roman" w:hAnsi="Times New Roman"/>
            <w:sz w:val="24"/>
            <w:szCs w:val="24"/>
          </w:rPr>
          <w:t xml:space="preserve">, </w:t>
        </w:r>
      </w:ins>
      <w:ins w:id="30" w:author="Rafael Mesquita" w:date="2015-11-05T09:04:00Z">
        <w:r w:rsidR="003074F6">
          <w:rPr>
            <w:rFonts w:ascii="Times New Roman" w:hAnsi="Times New Roman"/>
            <w:sz w:val="24"/>
            <w:szCs w:val="24"/>
          </w:rPr>
          <w:t xml:space="preserve">lung </w:t>
        </w:r>
      </w:ins>
      <w:ins w:id="31" w:author="Rafael Mesquita" w:date="2015-10-19T09:36:00Z">
        <w:r w:rsidR="007E4C48" w:rsidRPr="007E4C48">
          <w:rPr>
            <w:rFonts w:ascii="Times New Roman" w:hAnsi="Times New Roman"/>
            <w:sz w:val="24"/>
            <w:szCs w:val="24"/>
          </w:rPr>
          <w:t xml:space="preserve">diffusion capacity, </w:t>
        </w:r>
      </w:ins>
      <w:ins w:id="32" w:author="Rafael Mesquita" w:date="2015-10-19T09:41:00Z">
        <w:r w:rsidR="006520EE">
          <w:rPr>
            <w:rFonts w:ascii="Times New Roman" w:hAnsi="Times New Roman"/>
            <w:sz w:val="24"/>
            <w:szCs w:val="24"/>
          </w:rPr>
          <w:t xml:space="preserve">and </w:t>
        </w:r>
      </w:ins>
      <w:ins w:id="33" w:author="Rafael Mesquita" w:date="2015-10-19T09:36:00Z">
        <w:r w:rsidR="007E4C48" w:rsidRPr="007E4C48">
          <w:rPr>
            <w:rFonts w:ascii="Times New Roman" w:hAnsi="Times New Roman"/>
            <w:sz w:val="24"/>
            <w:szCs w:val="24"/>
          </w:rPr>
          <w:t xml:space="preserve">GOLD </w:t>
        </w:r>
      </w:ins>
      <w:ins w:id="34" w:author="Rafael Mesquita" w:date="2015-10-19T09:41:00Z">
        <w:r w:rsidR="006520EE">
          <w:rPr>
            <w:rFonts w:ascii="Times New Roman" w:hAnsi="Times New Roman"/>
            <w:sz w:val="24"/>
            <w:szCs w:val="24"/>
          </w:rPr>
          <w:t>classification</w:t>
        </w:r>
      </w:ins>
      <w:ins w:id="35" w:author="Rafael Mesquita" w:date="2015-10-19T09:37:00Z">
        <w:r w:rsidR="007E4C48">
          <w:rPr>
            <w:rFonts w:ascii="Times New Roman" w:hAnsi="Times New Roman"/>
            <w:sz w:val="24"/>
            <w:szCs w:val="24"/>
          </w:rPr>
          <w:t xml:space="preserve"> </w:t>
        </w:r>
      </w:ins>
      <w:r w:rsidR="00347E99" w:rsidRPr="00347E99">
        <w:rPr>
          <w:rFonts w:ascii="Times New Roman" w:hAnsi="Times New Roman"/>
          <w:sz w:val="24"/>
          <w:szCs w:val="24"/>
        </w:rPr>
        <w:t>were associated with physical activity measures</w:t>
      </w:r>
      <w:ins w:id="36" w:author="Rafael Mesquita" w:date="2015-10-19T09:37:00Z">
        <w:r w:rsidR="007E4C48" w:rsidRPr="00347E99">
          <w:rPr>
            <w:rFonts w:ascii="Times New Roman" w:hAnsi="Times New Roman"/>
            <w:sz w:val="24"/>
            <w:szCs w:val="24"/>
          </w:rPr>
          <w:t xml:space="preserve"> in patients with COPD</w:t>
        </w:r>
      </w:ins>
      <w:ins w:id="37" w:author="Rafael Mesquita" w:date="2015-11-11T15:01:00Z">
        <w:r w:rsidR="00E71BF1">
          <w:rPr>
            <w:rFonts w:ascii="Times New Roman" w:hAnsi="Times New Roman"/>
            <w:sz w:val="24"/>
            <w:szCs w:val="24"/>
          </w:rPr>
          <w:t xml:space="preserve"> </w:t>
        </w:r>
        <w:r w:rsidR="00E71BF1" w:rsidRPr="00347E99">
          <w:rPr>
            <w:rFonts w:ascii="Times New Roman" w:hAnsi="Times New Roman"/>
            <w:sz w:val="24"/>
            <w:szCs w:val="24"/>
          </w:rPr>
          <w:t>(</w:t>
        </w:r>
        <w:r w:rsidR="00E71BF1" w:rsidRPr="003D22B9">
          <w:rPr>
            <w:rFonts w:ascii="Times New Roman" w:hAnsi="Times New Roman"/>
            <w:i/>
            <w:sz w:val="24"/>
            <w:szCs w:val="24"/>
          </w:rPr>
          <w:t>P</w:t>
        </w:r>
        <w:r w:rsidR="00E71BF1" w:rsidRPr="00347E99">
          <w:rPr>
            <w:rFonts w:ascii="Times New Roman" w:hAnsi="Times New Roman"/>
            <w:sz w:val="24"/>
            <w:szCs w:val="24"/>
          </w:rPr>
          <w:t>&lt;0.05 for all)</w:t>
        </w:r>
      </w:ins>
      <w:ins w:id="38" w:author="Rafael Mesquita" w:date="2015-10-19T09:37:00Z">
        <w:r w:rsidR="007E4C48">
          <w:rPr>
            <w:rFonts w:ascii="Times New Roman" w:hAnsi="Times New Roman"/>
            <w:sz w:val="24"/>
            <w:szCs w:val="24"/>
          </w:rPr>
          <w:t>, but only the first four</w:t>
        </w:r>
      </w:ins>
      <w:ins w:id="39" w:author="Rafael Mesquita" w:date="2015-10-19T09:45:00Z">
        <w:r w:rsidR="00A138AA">
          <w:rPr>
            <w:rFonts w:ascii="Times New Roman" w:hAnsi="Times New Roman"/>
            <w:sz w:val="24"/>
            <w:szCs w:val="24"/>
          </w:rPr>
          <w:t xml:space="preserve"> were</w:t>
        </w:r>
      </w:ins>
      <w:ins w:id="40" w:author="Rafael Mesquita" w:date="2015-10-19T09:37:00Z">
        <w:r w:rsidR="007E4C48">
          <w:rPr>
            <w:rFonts w:ascii="Times New Roman" w:hAnsi="Times New Roman"/>
            <w:sz w:val="24"/>
            <w:szCs w:val="24"/>
          </w:rPr>
          <w:t xml:space="preserve"> associated with</w:t>
        </w:r>
      </w:ins>
      <w:del w:id="41" w:author="Rafael Mesquita" w:date="2015-10-19T09:37:00Z">
        <w:r w:rsidR="00347E99" w:rsidRPr="00347E99" w:rsidDel="007E4C48">
          <w:rPr>
            <w:rFonts w:ascii="Times New Roman" w:hAnsi="Times New Roman"/>
            <w:sz w:val="24"/>
            <w:szCs w:val="24"/>
          </w:rPr>
          <w:delText xml:space="preserve"> and</w:delText>
        </w:r>
      </w:del>
      <w:r w:rsidR="00347E99" w:rsidRPr="00347E99">
        <w:rPr>
          <w:rFonts w:ascii="Times New Roman" w:hAnsi="Times New Roman"/>
          <w:sz w:val="24"/>
          <w:szCs w:val="24"/>
        </w:rPr>
        <w:t xml:space="preserve"> hourly patterns</w:t>
      </w:r>
      <w:del w:id="42" w:author="Rafael Mesquita" w:date="2015-10-19T09:37:00Z">
        <w:r w:rsidR="00347E99" w:rsidRPr="00347E99" w:rsidDel="007E4C48">
          <w:rPr>
            <w:rFonts w:ascii="Times New Roman" w:hAnsi="Times New Roman"/>
            <w:sz w:val="24"/>
            <w:szCs w:val="24"/>
          </w:rPr>
          <w:delText xml:space="preserve"> in patients </w:delText>
        </w:r>
        <w:r w:rsidR="00347E99" w:rsidRPr="00347E99" w:rsidDel="007E4C48">
          <w:rPr>
            <w:rFonts w:ascii="Times New Roman" w:hAnsi="Times New Roman"/>
            <w:sz w:val="24"/>
            <w:szCs w:val="24"/>
          </w:rPr>
          <w:lastRenderedPageBreak/>
          <w:delText>with COPD</w:delText>
        </w:r>
      </w:del>
      <w:r w:rsidR="00347E99" w:rsidRPr="00347E99">
        <w:rPr>
          <w:rFonts w:ascii="Times New Roman" w:hAnsi="Times New Roman"/>
          <w:sz w:val="24"/>
          <w:szCs w:val="24"/>
        </w:rPr>
        <w:t xml:space="preserve">. </w:t>
      </w:r>
      <w:del w:id="43" w:author="Rafael Mesquita" w:date="2015-11-04T09:45:00Z">
        <w:r w:rsidR="00347E99" w:rsidRPr="00347E99" w:rsidDel="007B0F96">
          <w:rPr>
            <w:rFonts w:ascii="Times New Roman" w:hAnsi="Times New Roman"/>
            <w:sz w:val="24"/>
            <w:szCs w:val="24"/>
          </w:rPr>
          <w:delText xml:space="preserve">Compared to matched healthy subjects, </w:delText>
        </w:r>
      </w:del>
      <w:del w:id="44" w:author="Rafael Mesquita" w:date="2015-10-16T14:22:00Z">
        <w:r w:rsidR="00347E99" w:rsidRPr="00347E99" w:rsidDel="00877800">
          <w:rPr>
            <w:rFonts w:ascii="Times New Roman" w:hAnsi="Times New Roman"/>
            <w:sz w:val="24"/>
            <w:szCs w:val="24"/>
          </w:rPr>
          <w:delText>patients had lower intensities of physical activity across hourly patterns</w:delText>
        </w:r>
      </w:del>
      <w:del w:id="45" w:author="Rafael Mesquita" w:date="2015-11-04T09:45:00Z">
        <w:r w:rsidR="00347E99" w:rsidRPr="00347E99" w:rsidDel="007B0F96">
          <w:rPr>
            <w:rFonts w:ascii="Times New Roman" w:hAnsi="Times New Roman"/>
            <w:sz w:val="24"/>
            <w:szCs w:val="24"/>
          </w:rPr>
          <w:delText xml:space="preserve">. </w:delText>
        </w:r>
      </w:del>
      <w:r w:rsidR="00347E99" w:rsidRPr="00347E99">
        <w:rPr>
          <w:rFonts w:ascii="Times New Roman" w:hAnsi="Times New Roman"/>
          <w:sz w:val="24"/>
          <w:szCs w:val="24"/>
        </w:rPr>
        <w:t xml:space="preserve">Five clusters were identified based on </w:t>
      </w:r>
      <w:ins w:id="46" w:author="Rafael Mesquita" w:date="2015-11-19T09:43:00Z">
        <w:r w:rsidR="003A7A71">
          <w:rPr>
            <w:rFonts w:ascii="Times New Roman" w:hAnsi="Times New Roman"/>
            <w:sz w:val="24"/>
            <w:szCs w:val="24"/>
          </w:rPr>
          <w:t>three</w:t>
        </w:r>
      </w:ins>
      <w:del w:id="47" w:author="Rafael Mesquita" w:date="2015-11-19T09:43:00Z">
        <w:r w:rsidR="00347E99" w:rsidRPr="00347E99" w:rsidDel="003A7A71">
          <w:rPr>
            <w:rFonts w:ascii="Times New Roman" w:hAnsi="Times New Roman"/>
            <w:sz w:val="24"/>
            <w:szCs w:val="24"/>
          </w:rPr>
          <w:delText>3</w:delText>
        </w:r>
      </w:del>
      <w:r w:rsidR="00347E99" w:rsidRPr="00347E99">
        <w:rPr>
          <w:rFonts w:ascii="Times New Roman" w:hAnsi="Times New Roman"/>
          <w:sz w:val="24"/>
          <w:szCs w:val="24"/>
        </w:rPr>
        <w:t xml:space="preserve"> PCA components, which accounted for 60% of variance. Importantly, cluster 1 </w:t>
      </w:r>
      <w:ins w:id="48" w:author="Rafael Mesquita" w:date="2015-10-15T17:00:00Z">
        <w:r w:rsidR="009D4FFE">
          <w:rPr>
            <w:rFonts w:ascii="Times New Roman" w:hAnsi="Times New Roman"/>
            <w:sz w:val="24"/>
            <w:szCs w:val="24"/>
          </w:rPr>
          <w:t xml:space="preserve">(i.e., </w:t>
        </w:r>
      </w:ins>
      <w:ins w:id="49" w:author="Rafael Mesquita" w:date="2015-10-19T09:45:00Z">
        <w:r w:rsidR="00C070BC">
          <w:rPr>
            <w:rFonts w:ascii="Times New Roman" w:hAnsi="Times New Roman"/>
            <w:sz w:val="24"/>
            <w:szCs w:val="24"/>
          </w:rPr>
          <w:t xml:space="preserve">the </w:t>
        </w:r>
      </w:ins>
      <w:ins w:id="50" w:author="Rafael Mesquita" w:date="2015-10-15T17:00:00Z">
        <w:r w:rsidR="009D4FFE">
          <w:rPr>
            <w:rFonts w:ascii="Times New Roman" w:hAnsi="Times New Roman"/>
            <w:sz w:val="24"/>
            <w:szCs w:val="24"/>
          </w:rPr>
          <w:t>most inactive</w:t>
        </w:r>
      </w:ins>
      <w:ins w:id="51" w:author="Rafael Mesquita" w:date="2015-11-05T09:05:00Z">
        <w:r w:rsidR="003074F6">
          <w:rPr>
            <w:rFonts w:ascii="Times New Roman" w:hAnsi="Times New Roman"/>
            <w:sz w:val="24"/>
            <w:szCs w:val="24"/>
          </w:rPr>
          <w:t xml:space="preserve"> patients</w:t>
        </w:r>
      </w:ins>
      <w:ins w:id="52" w:author="Rafael Mesquita" w:date="2015-10-15T17:00:00Z">
        <w:r w:rsidR="009D4FFE">
          <w:rPr>
            <w:rFonts w:ascii="Times New Roman" w:hAnsi="Times New Roman"/>
            <w:sz w:val="24"/>
            <w:szCs w:val="24"/>
          </w:rPr>
          <w:t xml:space="preserve">) </w:t>
        </w:r>
      </w:ins>
      <w:r w:rsidR="00347E99" w:rsidRPr="00347E99">
        <w:rPr>
          <w:rFonts w:ascii="Times New Roman" w:hAnsi="Times New Roman"/>
          <w:sz w:val="24"/>
          <w:szCs w:val="24"/>
        </w:rPr>
        <w:t>was characterized by higher BMI, 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880BC88" w14:textId="19BC8474" w:rsidR="00B8500E" w:rsidRDefault="00347E99" w:rsidP="007C2766">
      <w:pPr>
        <w:spacing w:after="0" w:line="480" w:lineRule="auto"/>
        <w:rPr>
          <w:rFonts w:ascii="Times New Roman" w:hAnsi="Times New Roman"/>
          <w:sz w:val="24"/>
          <w:szCs w:val="24"/>
        </w:rPr>
      </w:pPr>
      <w:r w:rsidRPr="00347E99">
        <w:rPr>
          <w:rFonts w:ascii="Times New Roman" w:hAnsi="Times New Roman"/>
          <w:sz w:val="24"/>
          <w:szCs w:val="24"/>
        </w:rPr>
        <w:t xml:space="preserve">Daily physical activity measures and hourly patterns are heterogeneous in COPD. </w:t>
      </w:r>
      <w:del w:id="53" w:author="Rafael Mesquita" w:date="2015-11-05T09:05:00Z">
        <w:r w:rsidRPr="00347E99" w:rsidDel="003074F6">
          <w:rPr>
            <w:rFonts w:ascii="Times New Roman" w:hAnsi="Times New Roman"/>
            <w:sz w:val="24"/>
            <w:szCs w:val="24"/>
          </w:rPr>
          <w:delText xml:space="preserve">Meaningful </w:delText>
        </w:r>
      </w:del>
      <w:ins w:id="54" w:author="Rafael Mesquita" w:date="2015-11-05T09:05:00Z">
        <w:r w:rsidR="003074F6">
          <w:rPr>
            <w:rFonts w:ascii="Times New Roman" w:hAnsi="Times New Roman"/>
            <w:sz w:val="24"/>
            <w:szCs w:val="24"/>
          </w:rPr>
          <w:t>C</w:t>
        </w:r>
      </w:ins>
      <w:del w:id="55" w:author="Rafael Mesquita" w:date="2015-11-05T09:05:00Z">
        <w:r w:rsidRPr="00347E99" w:rsidDel="003074F6">
          <w:rPr>
            <w:rFonts w:ascii="Times New Roman" w:hAnsi="Times New Roman"/>
            <w:sz w:val="24"/>
            <w:szCs w:val="24"/>
          </w:rPr>
          <w:delText>c</w:delText>
        </w:r>
      </w:del>
      <w:r w:rsidRPr="00347E99">
        <w:rPr>
          <w:rFonts w:ascii="Times New Roman" w:hAnsi="Times New Roman"/>
          <w:sz w:val="24"/>
          <w:szCs w:val="24"/>
        </w:rPr>
        <w:t xml:space="preserve">lusters of patients were identified </w:t>
      </w:r>
      <w:ins w:id="56" w:author="Rafael Mesquita" w:date="2015-11-05T09:05:00Z">
        <w:r w:rsidR="003074F6">
          <w:rPr>
            <w:rFonts w:ascii="Times New Roman" w:hAnsi="Times New Roman"/>
            <w:sz w:val="24"/>
            <w:szCs w:val="24"/>
          </w:rPr>
          <w:t>solely</w:t>
        </w:r>
      </w:ins>
      <w:ins w:id="57" w:author="Spruit, Martijn" w:date="2015-10-30T11:24:00Z">
        <w:r w:rsidR="00C64B64">
          <w:rPr>
            <w:rFonts w:ascii="Times New Roman" w:hAnsi="Times New Roman"/>
            <w:sz w:val="24"/>
            <w:szCs w:val="24"/>
          </w:rPr>
          <w:t xml:space="preserve"> </w:t>
        </w:r>
      </w:ins>
      <w:r w:rsidRPr="00347E99">
        <w:rPr>
          <w:rFonts w:ascii="Times New Roman" w:hAnsi="Times New Roman"/>
          <w:sz w:val="24"/>
          <w:szCs w:val="24"/>
        </w:rPr>
        <w:t xml:space="preserve">based on physical activity data. These findings may be useful </w:t>
      </w:r>
      <w:ins w:id="58" w:author="Rafael Mesquita" w:date="2015-11-05T09:05:00Z">
        <w:r w:rsidR="003074F6">
          <w:rPr>
            <w:rFonts w:ascii="Times New Roman" w:hAnsi="Times New Roman"/>
            <w:sz w:val="24"/>
            <w:szCs w:val="24"/>
          </w:rPr>
          <w:t>to develop</w:t>
        </w:r>
      </w:ins>
      <w:ins w:id="59" w:author="Spruit, Martijn" w:date="2015-10-30T11:24:00Z">
        <w:r w:rsidR="00C64B64">
          <w:rPr>
            <w:rFonts w:ascii="Times New Roman" w:hAnsi="Times New Roman"/>
            <w:sz w:val="24"/>
            <w:szCs w:val="24"/>
          </w:rPr>
          <w:t xml:space="preserve"> </w:t>
        </w:r>
      </w:ins>
      <w:del w:id="60" w:author="Rafael Mesquita" w:date="2015-11-05T09:05:00Z">
        <w:r w:rsidRPr="00347E99" w:rsidDel="003074F6">
          <w:rPr>
            <w:rFonts w:ascii="Times New Roman" w:hAnsi="Times New Roman"/>
            <w:sz w:val="24"/>
            <w:szCs w:val="24"/>
          </w:rPr>
          <w:delText xml:space="preserve">for </w:delText>
        </w:r>
      </w:del>
      <w:r w:rsidRPr="00347E99">
        <w:rPr>
          <w:rFonts w:ascii="Times New Roman" w:hAnsi="Times New Roman"/>
          <w:sz w:val="24"/>
          <w:szCs w:val="24"/>
        </w:rPr>
        <w:t>interventions aiming to promote physical activity in COPD.</w:t>
      </w:r>
    </w:p>
    <w:p w14:paraId="25FC43C9" w14:textId="77777777" w:rsidR="00A83E62" w:rsidRDefault="00A83E62">
      <w:pPr>
        <w:spacing w:after="0" w:line="240" w:lineRule="auto"/>
        <w:rPr>
          <w:rFonts w:ascii="Times New Roman" w:hAnsi="Times New Roman"/>
          <w:b/>
          <w:sz w:val="36"/>
          <w:szCs w:val="36"/>
        </w:rPr>
      </w:pPr>
      <w:r>
        <w:rPr>
          <w:rFonts w:ascii="Times New Roman" w:hAnsi="Times New Roman"/>
          <w:b/>
          <w:sz w:val="36"/>
          <w:szCs w:val="36"/>
        </w:rPr>
        <w:br w:type="page"/>
      </w:r>
    </w:p>
    <w:p w14:paraId="0EF68627" w14:textId="5593E670"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lastRenderedPageBreak/>
        <w:t>Introduction</w:t>
      </w:r>
    </w:p>
    <w:p w14:paraId="2B7B853A" w14:textId="70360D1E"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 xml:space="preserve">levels in patients with </w:t>
      </w:r>
      <w:ins w:id="61" w:author="Rafael Mesquita" w:date="2015-11-10T20:35:00Z">
        <w:r w:rsidR="00DD1665" w:rsidRPr="007A14EC">
          <w:rPr>
            <w:rFonts w:ascii="Times New Roman" w:hAnsi="Times New Roman"/>
            <w:sz w:val="24"/>
            <w:szCs w:val="24"/>
          </w:rPr>
          <w:t xml:space="preserve">chronic obstructive pulmonary disease </w:t>
        </w:r>
        <w:r w:rsidR="00DD1665">
          <w:rPr>
            <w:rFonts w:ascii="Times New Roman" w:hAnsi="Times New Roman"/>
            <w:sz w:val="24"/>
            <w:szCs w:val="24"/>
          </w:rPr>
          <w:t>(</w:t>
        </w:r>
      </w:ins>
      <w:r w:rsidRPr="00815C59">
        <w:rPr>
          <w:rFonts w:ascii="Times New Roman" w:hAnsi="Times New Roman"/>
          <w:sz w:val="24"/>
          <w:szCs w:val="24"/>
          <w:lang w:val="en-US"/>
        </w:rPr>
        <w:t>COPD</w:t>
      </w:r>
      <w:ins w:id="62" w:author="Rafael Mesquita" w:date="2015-11-10T20:35:00Z">
        <w:r w:rsidR="00DD1665">
          <w:rPr>
            <w:rFonts w:ascii="Times New Roman" w:hAnsi="Times New Roman"/>
            <w:sz w:val="24"/>
            <w:szCs w:val="24"/>
            <w:lang w:val="en-US"/>
          </w:rPr>
          <w:t>)</w:t>
        </w:r>
      </w:ins>
      <w:r w:rsidRPr="00815C59">
        <w:rPr>
          <w:rFonts w:ascii="Times New Roman" w:hAnsi="Times New Roman"/>
          <w:sz w:val="24"/>
          <w:szCs w:val="24"/>
          <w:lang w:val="en-US"/>
        </w:rPr>
        <w:t xml:space="preserve">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 </w:instrText>
      </w:r>
      <w:r w:rsidR="0059128D">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DATA </w:instrText>
      </w:r>
      <w:r w:rsidR="0059128D">
        <w:rPr>
          <w:rFonts w:ascii="Times New Roman" w:hAnsi="Times New Roman"/>
          <w:sz w:val="24"/>
          <w:szCs w:val="24"/>
          <w:lang w:val="en-US"/>
        </w:rPr>
      </w:r>
      <w:r w:rsidR="0059128D">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hysical activity is a multi-dimensional construct</w:t>
      </w:r>
      <w:del w:id="63" w:author="Rafael Mesquita" w:date="2015-11-11T15:06:00Z">
        <w:r w:rsidR="009D1E5F" w:rsidRPr="00815C59" w:rsidDel="008C4FF8">
          <w:rPr>
            <w:rFonts w:ascii="Times New Roman" w:hAnsi="Times New Roman"/>
            <w:sz w:val="24"/>
            <w:szCs w:val="24"/>
            <w:lang w:val="en-US"/>
          </w:rPr>
          <w:delText>,</w:delText>
        </w:r>
      </w:del>
      <w:r w:rsidR="009D1E5F" w:rsidRPr="00815C59">
        <w:rPr>
          <w:rFonts w:ascii="Times New Roman" w:hAnsi="Times New Roman"/>
          <w:sz w:val="24"/>
          <w:szCs w:val="24"/>
          <w:lang w:val="en-US"/>
        </w:rPr>
        <w:t xml:space="preserve"> which should be described by relevant constructs and measures </w:t>
      </w:r>
      <w:del w:id="64" w:author="Rafael Mesquita" w:date="2015-10-14T09:42:00Z">
        <w:r w:rsidR="009D1E5F" w:rsidRPr="00815C59" w:rsidDel="007E16B2">
          <w:rPr>
            <w:rFonts w:ascii="Times New Roman" w:hAnsi="Times New Roman"/>
            <w:sz w:val="24"/>
            <w:szCs w:val="24"/>
            <w:lang w:val="en-US"/>
          </w:rPr>
          <w:delText>besides its total amount</w:delText>
        </w:r>
        <w:r w:rsidR="00FE345E" w:rsidDel="007E16B2">
          <w:rPr>
            <w:rFonts w:ascii="Times New Roman" w:hAnsi="Times New Roman"/>
            <w:sz w:val="24"/>
            <w:szCs w:val="24"/>
            <w:lang w:val="en-US"/>
          </w:rPr>
          <w:delText xml:space="preserve"> </w:delText>
        </w:r>
      </w:del>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ins w:id="65" w:author="Rafael Mesquita" w:date="2015-10-14T09:43:00Z">
        <w:del w:id="66" w:author="Spruit, Martijn" w:date="2015-10-30T11:25:00Z">
          <w:r w:rsidR="007E16B2" w:rsidDel="00C64B64">
            <w:rPr>
              <w:rFonts w:ascii="Times New Roman" w:hAnsi="Times New Roman"/>
              <w:sz w:val="24"/>
              <w:szCs w:val="24"/>
              <w:lang w:val="en-US"/>
            </w:rPr>
            <w:delText>Summary values are relevant, but m</w:delText>
          </w:r>
        </w:del>
      </w:ins>
      <w:ins w:id="67" w:author="Rafael Mesquita" w:date="2015-10-14T09:42:00Z">
        <w:del w:id="68" w:author="Spruit, Martijn" w:date="2015-10-30T11:25:00Z">
          <w:r w:rsidR="007E16B2" w:rsidDel="00C64B64">
            <w:rPr>
              <w:rFonts w:ascii="Times New Roman" w:hAnsi="Times New Roman"/>
              <w:sz w:val="24"/>
              <w:szCs w:val="24"/>
              <w:lang w:val="en-US"/>
            </w:rPr>
            <w:delText xml:space="preserve">ore detailed approaches </w:delText>
          </w:r>
        </w:del>
      </w:ins>
      <w:ins w:id="69" w:author="Rafael Mesquita" w:date="2015-10-14T09:44:00Z">
        <w:del w:id="70" w:author="Spruit, Martijn" w:date="2015-10-30T11:25:00Z">
          <w:r w:rsidR="007E16B2" w:rsidDel="00C64B64">
            <w:rPr>
              <w:rFonts w:ascii="Times New Roman" w:hAnsi="Times New Roman"/>
              <w:sz w:val="24"/>
              <w:szCs w:val="24"/>
              <w:lang w:val="en-US"/>
            </w:rPr>
            <w:delText>m</w:delText>
          </w:r>
        </w:del>
      </w:ins>
      <w:ins w:id="71" w:author="Rafael Mesquita" w:date="2015-10-19T17:02:00Z">
        <w:del w:id="72" w:author="Spruit, Martijn" w:date="2015-10-30T11:25:00Z">
          <w:r w:rsidR="00711EC5" w:rsidDel="00C64B64">
            <w:rPr>
              <w:rFonts w:ascii="Times New Roman" w:hAnsi="Times New Roman"/>
              <w:sz w:val="24"/>
              <w:szCs w:val="24"/>
              <w:lang w:val="en-US"/>
            </w:rPr>
            <w:delText>ay</w:delText>
          </w:r>
        </w:del>
      </w:ins>
      <w:ins w:id="73" w:author="Rafael Mesquita" w:date="2015-10-14T09:43:00Z">
        <w:del w:id="74" w:author="Spruit, Martijn" w:date="2015-10-30T11:25:00Z">
          <w:r w:rsidR="007E16B2" w:rsidDel="00C64B64">
            <w:rPr>
              <w:rFonts w:ascii="Times New Roman" w:hAnsi="Times New Roman"/>
              <w:sz w:val="24"/>
              <w:szCs w:val="24"/>
              <w:lang w:val="en-US"/>
            </w:rPr>
            <w:delText xml:space="preserve"> </w:delText>
          </w:r>
        </w:del>
      </w:ins>
      <w:ins w:id="75" w:author="Rafael Mesquita" w:date="2015-10-14T09:44:00Z">
        <w:del w:id="76" w:author="Spruit, Martijn" w:date="2015-10-30T11:25:00Z">
          <w:r w:rsidR="007E16B2" w:rsidDel="00C64B64">
            <w:rPr>
              <w:rFonts w:ascii="Times New Roman" w:hAnsi="Times New Roman"/>
              <w:sz w:val="24"/>
              <w:szCs w:val="24"/>
              <w:lang w:val="en-US"/>
            </w:rPr>
            <w:delText xml:space="preserve">provide </w:delText>
          </w:r>
        </w:del>
      </w:ins>
      <w:ins w:id="77" w:author="Rafael Mesquita" w:date="2015-10-14T09:43:00Z">
        <w:del w:id="78" w:author="Spruit, Martijn" w:date="2015-10-30T11:25:00Z">
          <w:r w:rsidR="007E16B2" w:rsidDel="00C64B64">
            <w:rPr>
              <w:rFonts w:ascii="Times New Roman" w:hAnsi="Times New Roman"/>
              <w:sz w:val="24"/>
              <w:szCs w:val="24"/>
              <w:lang w:val="en-US"/>
            </w:rPr>
            <w:delText>complement</w:delText>
          </w:r>
        </w:del>
      </w:ins>
      <w:ins w:id="79" w:author="Rafael Mesquita" w:date="2015-10-14T09:44:00Z">
        <w:del w:id="80" w:author="Spruit, Martijn" w:date="2015-10-30T11:25:00Z">
          <w:r w:rsidR="007E16B2" w:rsidDel="00C64B64">
            <w:rPr>
              <w:rFonts w:ascii="Times New Roman" w:hAnsi="Times New Roman"/>
              <w:sz w:val="24"/>
              <w:szCs w:val="24"/>
              <w:lang w:val="en-US"/>
            </w:rPr>
            <w:delText>ary information</w:delText>
          </w:r>
        </w:del>
      </w:ins>
      <w:ins w:id="81" w:author="Rafael Mesquita" w:date="2015-10-14T09:42:00Z">
        <w:del w:id="82" w:author="Spruit, Martijn" w:date="2015-10-30T11:25:00Z">
          <w:r w:rsidR="007E16B2" w:rsidDel="00C64B64">
            <w:rPr>
              <w:rFonts w:ascii="Times New Roman" w:hAnsi="Times New Roman"/>
              <w:sz w:val="24"/>
              <w:szCs w:val="24"/>
              <w:lang w:val="en-US"/>
            </w:rPr>
            <w:delText xml:space="preserve">. </w:delText>
          </w:r>
        </w:del>
      </w:ins>
      <w:ins w:id="83" w:author="Rafael Mesquita" w:date="2015-11-19T09:46:00Z">
        <w:r w:rsidR="00AE5CEA">
          <w:rPr>
            <w:rFonts w:ascii="Times New Roman" w:hAnsi="Times New Roman"/>
            <w:sz w:val="24"/>
            <w:szCs w:val="24"/>
            <w:lang w:val="en-US"/>
          </w:rPr>
          <w:t xml:space="preserve">A more detailed approach to physical activity data analysis could provide complementary information about the physical activity behavior of patients with COPD. </w:t>
        </w:r>
      </w:ins>
      <w:r w:rsidR="009D1E5F" w:rsidRPr="00815C59">
        <w:rPr>
          <w:rFonts w:ascii="Times New Roman" w:hAnsi="Times New Roman"/>
          <w:sz w:val="24"/>
          <w:szCs w:val="24"/>
          <w:lang w:val="en-US"/>
        </w:rPr>
        <w:t>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xml:space="preserve">, but the proportion of time in bouts and the frequency of bouts decreased with increasing </w:t>
      </w:r>
      <w:ins w:id="84" w:author="Rafael Mesquita" w:date="2015-11-11T15:07:00Z">
        <w:r w:rsidR="00757DE7">
          <w:rPr>
            <w:rFonts w:ascii="Times New Roman" w:hAnsi="Times New Roman"/>
            <w:sz w:val="24"/>
            <w:szCs w:val="24"/>
            <w:lang w:val="en-US"/>
          </w:rPr>
          <w:t xml:space="preserve">disease </w:t>
        </w:r>
      </w:ins>
      <w:r w:rsidR="006A3D33" w:rsidRPr="00815C59">
        <w:rPr>
          <w:rFonts w:ascii="Times New Roman" w:hAnsi="Times New Roman"/>
          <w:sz w:val="24"/>
          <w:szCs w:val="24"/>
          <w:lang w:val="en-US"/>
        </w:rPr>
        <w:t>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ins w:id="85" w:author="Spruit, Martijn" w:date="2015-10-30T11:25:00Z">
        <w:del w:id="86" w:author="Rafael Mesquita" w:date="2015-11-19T09:47:00Z">
          <w:r w:rsidR="00C64B64" w:rsidDel="00AE5CEA">
            <w:rPr>
              <w:rFonts w:ascii="Times New Roman" w:hAnsi="Times New Roman"/>
              <w:sz w:val="24"/>
              <w:szCs w:val="24"/>
              <w:lang w:val="en-US"/>
            </w:rPr>
            <w:delText xml:space="preserve"> </w:delText>
          </w:r>
        </w:del>
        <w:del w:id="87" w:author="Rafael Mesquita" w:date="2015-11-19T09:46:00Z">
          <w:r w:rsidR="00C64B64" w:rsidDel="00AE5CEA">
            <w:rPr>
              <w:rFonts w:ascii="Times New Roman" w:hAnsi="Times New Roman"/>
              <w:sz w:val="24"/>
              <w:szCs w:val="24"/>
              <w:lang w:val="en-US"/>
            </w:rPr>
            <w:delText xml:space="preserve">, a more detailed approach will provide </w:delText>
          </w:r>
        </w:del>
      </w:ins>
      <w:ins w:id="88" w:author="Spruit, Martijn" w:date="2015-10-30T11:26:00Z">
        <w:del w:id="89" w:author="Rafael Mesquita" w:date="2015-11-19T09:46:00Z">
          <w:r w:rsidR="00C64B64" w:rsidDel="00AE5CEA">
            <w:rPr>
              <w:rFonts w:ascii="Times New Roman" w:hAnsi="Times New Roman"/>
              <w:sz w:val="24"/>
              <w:szCs w:val="24"/>
              <w:lang w:val="en-US"/>
            </w:rPr>
            <w:delText xml:space="preserve">complementary information about physical activity </w:delText>
          </w:r>
        </w:del>
      </w:ins>
      <w:ins w:id="90" w:author="Spruit, Martijn" w:date="2015-10-30T11:27:00Z">
        <w:del w:id="91" w:author="Rafael Mesquita" w:date="2015-11-19T09:46:00Z">
          <w:r w:rsidR="00E33528" w:rsidDel="00AE5CEA">
            <w:rPr>
              <w:rFonts w:ascii="Times New Roman" w:hAnsi="Times New Roman"/>
              <w:sz w:val="24"/>
              <w:szCs w:val="24"/>
              <w:lang w:val="en-US"/>
            </w:rPr>
            <w:delText xml:space="preserve">behavior </w:delText>
          </w:r>
        </w:del>
      </w:ins>
      <w:ins w:id="92" w:author="Spruit, Martijn" w:date="2015-10-30T11:26:00Z">
        <w:del w:id="93" w:author="Rafael Mesquita" w:date="2015-11-11T15:12:00Z">
          <w:r w:rsidR="00E33528" w:rsidDel="00B50E04">
            <w:rPr>
              <w:rFonts w:ascii="Times New Roman" w:hAnsi="Times New Roman"/>
              <w:sz w:val="24"/>
              <w:szCs w:val="24"/>
              <w:lang w:val="en-US"/>
            </w:rPr>
            <w:delText>in</w:delText>
          </w:r>
        </w:del>
        <w:del w:id="94" w:author="Rafael Mesquita" w:date="2015-11-19T09:46:00Z">
          <w:r w:rsidR="00E33528" w:rsidDel="00AE5CEA">
            <w:rPr>
              <w:rFonts w:ascii="Times New Roman" w:hAnsi="Times New Roman"/>
              <w:sz w:val="24"/>
              <w:szCs w:val="24"/>
              <w:lang w:val="en-US"/>
            </w:rPr>
            <w:delText xml:space="preserve"> patients with COPD.</w:delText>
          </w:r>
        </w:del>
      </w:ins>
      <w:ins w:id="95" w:author="Spruit, Martijn" w:date="2015-10-30T11:25:00Z">
        <w:del w:id="96" w:author="Rafael Mesquita" w:date="2015-11-19T09:46:00Z">
          <w:r w:rsidR="00C64B64" w:rsidDel="00AE5CEA">
            <w:rPr>
              <w:rFonts w:ascii="Times New Roman" w:hAnsi="Times New Roman"/>
              <w:sz w:val="24"/>
              <w:szCs w:val="24"/>
              <w:lang w:val="en-US"/>
            </w:rPr>
            <w:delText xml:space="preserve"> </w:delText>
          </w:r>
        </w:del>
      </w:ins>
    </w:p>
    <w:p w14:paraId="5A218C38" w14:textId="20C062E6" w:rsidR="009D1E5F" w:rsidRPr="00815C59" w:rsidRDefault="00AF26D1" w:rsidP="00B2725D">
      <w:pPr>
        <w:spacing w:after="0" w:line="480" w:lineRule="auto"/>
        <w:ind w:firstLine="708"/>
        <w:rPr>
          <w:rFonts w:ascii="Times New Roman" w:hAnsi="Times New Roman"/>
          <w:sz w:val="24"/>
          <w:szCs w:val="24"/>
        </w:rPr>
      </w:pPr>
      <w:ins w:id="97" w:author="Rafael Mesquita" w:date="2015-10-16T08:37:00Z">
        <w:r>
          <w:rPr>
            <w:rFonts w:ascii="Times New Roman" w:hAnsi="Times New Roman"/>
            <w:sz w:val="24"/>
            <w:szCs w:val="24"/>
            <w:lang w:val="en-US"/>
          </w:rPr>
          <w:t xml:space="preserve">Studies in different </w:t>
        </w:r>
      </w:ins>
      <w:ins w:id="98" w:author="Spruit, Martijn" w:date="2015-10-30T11:28:00Z">
        <w:r w:rsidR="00E33528">
          <w:rPr>
            <w:rFonts w:ascii="Times New Roman" w:hAnsi="Times New Roman"/>
            <w:sz w:val="24"/>
            <w:szCs w:val="24"/>
            <w:lang w:val="en-US"/>
          </w:rPr>
          <w:t xml:space="preserve">patient </w:t>
        </w:r>
      </w:ins>
      <w:ins w:id="99" w:author="Rafael Mesquita" w:date="2015-10-16T08:37:00Z">
        <w:r>
          <w:rPr>
            <w:rFonts w:ascii="Times New Roman" w:hAnsi="Times New Roman"/>
            <w:sz w:val="24"/>
            <w:szCs w:val="24"/>
            <w:lang w:val="en-US"/>
          </w:rPr>
          <w:t>population</w:t>
        </w:r>
      </w:ins>
      <w:ins w:id="100" w:author="Rafael Mesquita" w:date="2015-10-16T08:38:00Z">
        <w:r w:rsidR="00B36829">
          <w:rPr>
            <w:rFonts w:ascii="Times New Roman" w:hAnsi="Times New Roman"/>
            <w:sz w:val="24"/>
            <w:szCs w:val="24"/>
            <w:lang w:val="en-US"/>
          </w:rPr>
          <w:t>s</w:t>
        </w:r>
      </w:ins>
      <w:ins w:id="101" w:author="Rafael Mesquita" w:date="2015-10-16T08:37:00Z">
        <w:r>
          <w:rPr>
            <w:rFonts w:ascii="Times New Roman" w:hAnsi="Times New Roman"/>
            <w:sz w:val="24"/>
            <w:szCs w:val="24"/>
            <w:lang w:val="en-US"/>
          </w:rPr>
          <w:t xml:space="preserve"> </w:t>
        </w:r>
        <w:del w:id="102" w:author="Spruit, Martijn" w:date="2015-10-30T11:28:00Z">
          <w:r w:rsidDel="00E33528">
            <w:rPr>
              <w:rFonts w:ascii="Times New Roman" w:hAnsi="Times New Roman"/>
              <w:sz w:val="24"/>
              <w:szCs w:val="24"/>
              <w:lang w:val="en-US"/>
            </w:rPr>
            <w:delText>have shown</w:delText>
          </w:r>
        </w:del>
      </w:ins>
      <w:ins w:id="103" w:author="Spruit, Martijn" w:date="2015-10-30T11:28:00Z">
        <w:r w:rsidR="00E33528">
          <w:rPr>
            <w:rFonts w:ascii="Times New Roman" w:hAnsi="Times New Roman"/>
            <w:sz w:val="24"/>
            <w:szCs w:val="24"/>
            <w:lang w:val="en-US"/>
          </w:rPr>
          <w:t>show</w:t>
        </w:r>
      </w:ins>
      <w:ins w:id="104" w:author="Rafael Mesquita" w:date="2015-10-16T08:37:00Z">
        <w:r>
          <w:rPr>
            <w:rFonts w:ascii="Times New Roman" w:hAnsi="Times New Roman"/>
            <w:sz w:val="24"/>
            <w:szCs w:val="24"/>
            <w:lang w:val="en-US"/>
          </w:rPr>
          <w:t xml:space="preserve"> that a</w:t>
        </w:r>
      </w:ins>
      <w:del w:id="105" w:author="Rafael Mesquita" w:date="2015-10-16T08:38:00Z">
        <w:r w:rsidR="00EE7B9A" w:rsidRPr="00815C59" w:rsidDel="00AF26D1">
          <w:rPr>
            <w:rFonts w:ascii="Times New Roman" w:hAnsi="Times New Roman"/>
            <w:sz w:val="24"/>
            <w:szCs w:val="24"/>
            <w:lang w:val="en-US"/>
          </w:rPr>
          <w:delText>A</w:delText>
        </w:r>
      </w:del>
      <w:r w:rsidR="00EE7B9A" w:rsidRPr="00815C59">
        <w:rPr>
          <w:rFonts w:ascii="Times New Roman" w:hAnsi="Times New Roman"/>
          <w:sz w:val="24"/>
          <w:szCs w:val="24"/>
          <w:lang w:val="en-US"/>
        </w:rPr>
        <w:t xml:space="preserve"> more detailed analysis of physical activity can be achieved by plotting physical activity hourly pattern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EE7B9A" w:rsidRPr="00815C59">
        <w:rPr>
          <w:rFonts w:ascii="Times New Roman" w:hAnsi="Times New Roman"/>
          <w:sz w:val="24"/>
          <w:szCs w:val="24"/>
          <w:lang w:val="en-US"/>
        </w:rPr>
        <w:fldChar w:fldCharType="end"/>
      </w:r>
      <w:r w:rsidR="00EE7B9A"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00EE7B9A"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EE7B9A"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 xml:space="preserve">hysical activity hourly patterns provide </w:t>
      </w:r>
      <w:ins w:id="106" w:author="Rafael Mesquita" w:date="2015-11-11T15:13:00Z">
        <w:r w:rsidR="00B50E04">
          <w:rPr>
            <w:rFonts w:ascii="Times New Roman" w:hAnsi="Times New Roman"/>
            <w:sz w:val="24"/>
            <w:szCs w:val="24"/>
            <w:lang w:val="en-US"/>
          </w:rPr>
          <w:t xml:space="preserve">a </w:t>
        </w:r>
      </w:ins>
      <w:r w:rsidR="009D1E5F" w:rsidRPr="00815C59">
        <w:rPr>
          <w:rFonts w:ascii="Times New Roman" w:hAnsi="Times New Roman"/>
          <w:sz w:val="24"/>
          <w:szCs w:val="24"/>
          <w:lang w:val="en-US"/>
        </w:rPr>
        <w:t>graphic representation</w:t>
      </w:r>
      <w:del w:id="107" w:author="Rafael Mesquita" w:date="2015-11-11T15:13:00Z">
        <w:r w:rsidR="009D1E5F" w:rsidRPr="00815C59" w:rsidDel="00B50E04">
          <w:rPr>
            <w:rFonts w:ascii="Times New Roman" w:hAnsi="Times New Roman"/>
            <w:sz w:val="24"/>
            <w:szCs w:val="24"/>
            <w:lang w:val="en-US"/>
          </w:rPr>
          <w:delText>s</w:delText>
        </w:r>
      </w:del>
      <w:r w:rsidR="009D1E5F" w:rsidRPr="00815C59">
        <w:rPr>
          <w:rFonts w:ascii="Times New Roman" w:hAnsi="Times New Roman"/>
          <w:sz w:val="24"/>
          <w:szCs w:val="24"/>
          <w:lang w:val="en-US"/>
        </w:rPr>
        <w:t xml:space="preserve"> of the temporal trends of physical activity intensities over the course of a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9D1E5F" w:rsidRPr="00815C59">
        <w:rPr>
          <w:rFonts w:ascii="Times New Roman" w:hAnsi="Times New Roman"/>
          <w:sz w:val="24"/>
          <w:szCs w:val="24"/>
          <w:lang w:val="en-US"/>
        </w:rPr>
        <w:fldChar w:fldCharType="end"/>
      </w:r>
      <w:ins w:id="108" w:author="Rafael Mesquita" w:date="2015-11-19T09:47:00Z">
        <w:r w:rsidR="00A32DAD">
          <w:rPr>
            <w:rFonts w:ascii="Times New Roman" w:hAnsi="Times New Roman"/>
            <w:sz w:val="24"/>
            <w:szCs w:val="24"/>
            <w:lang w:val="en-US"/>
          </w:rPr>
          <w:t xml:space="preserve"> and they have shown to provide </w:t>
        </w:r>
      </w:ins>
      <w:ins w:id="109" w:author="Rafael Mesquita" w:date="2015-11-19T09:49:00Z">
        <w:r w:rsidR="00A32DAD">
          <w:rPr>
            <w:rFonts w:ascii="Times New Roman" w:hAnsi="Times New Roman"/>
            <w:sz w:val="24"/>
            <w:szCs w:val="24"/>
            <w:lang w:val="en-US"/>
          </w:rPr>
          <w:t>useful information</w:t>
        </w:r>
      </w:ins>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del w:id="110" w:author="Rafael Mesquita" w:date="2015-11-19T09:49:00Z">
        <w:r w:rsidR="009D1E5F" w:rsidRPr="00815C59" w:rsidDel="00A32DAD">
          <w:rPr>
            <w:rFonts w:ascii="Times New Roman" w:hAnsi="Times New Roman"/>
            <w:sz w:val="24"/>
            <w:szCs w:val="24"/>
            <w:lang w:val="en-US"/>
          </w:rPr>
          <w:delText xml:space="preserve">These data </w:delText>
        </w:r>
      </w:del>
      <w:del w:id="111" w:author="Rafael Mesquita" w:date="2015-11-06T11:36:00Z">
        <w:r w:rsidR="009D1E5F" w:rsidRPr="00815C59" w:rsidDel="00A22BF6">
          <w:rPr>
            <w:rFonts w:ascii="Times New Roman" w:hAnsi="Times New Roman"/>
            <w:sz w:val="24"/>
            <w:szCs w:val="24"/>
            <w:lang w:val="en-US"/>
          </w:rPr>
          <w:delText>will reveal whether and to what extent physical activities are concentrated during certain periods of the day</w:delText>
        </w:r>
      </w:del>
      <w:del w:id="112" w:author="Rafael Mesquita" w:date="2015-11-19T09:49:00Z">
        <w:r w:rsidR="00FE345E" w:rsidDel="00A32DAD">
          <w:rPr>
            <w:rFonts w:ascii="Times New Roman" w:hAnsi="Times New Roman"/>
            <w:sz w:val="24"/>
            <w:szCs w:val="24"/>
            <w:lang w:val="en-US"/>
          </w:rPr>
          <w:delText>.</w:delText>
        </w:r>
        <w:r w:rsidR="00CF4973" w:rsidDel="00A32DAD">
          <w:rPr>
            <w:rFonts w:ascii="Times New Roman" w:hAnsi="Times New Roman"/>
            <w:sz w:val="24"/>
            <w:szCs w:val="24"/>
            <w:lang w:val="en-US"/>
          </w:rPr>
          <w:delText xml:space="preserve"> </w:delText>
        </w:r>
      </w:del>
      <w:ins w:id="113" w:author="Rafael Mesquita" w:date="2015-11-06T11:13:00Z">
        <w:r w:rsidR="00252958" w:rsidRPr="00696094">
          <w:rPr>
            <w:rFonts w:ascii="Times New Roman" w:hAnsi="Times New Roman"/>
            <w:sz w:val="24"/>
            <w:szCs w:val="24"/>
            <w:lang w:val="en-US"/>
          </w:rPr>
          <w:t xml:space="preserve"> </w:t>
        </w:r>
      </w:ins>
      <w:ins w:id="114" w:author="Rafael Mesquita" w:date="2015-11-06T11:00:00Z">
        <w:r w:rsidR="00696094" w:rsidRPr="00696094">
          <w:rPr>
            <w:rFonts w:ascii="Times New Roman" w:hAnsi="Times New Roman"/>
            <w:sz w:val="24"/>
            <w:szCs w:val="24"/>
            <w:lang w:val="en-US"/>
          </w:rPr>
          <w:t xml:space="preserve">Rochester et al </w:t>
        </w:r>
      </w:ins>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Rochester&lt;/Author&gt;&lt;Year&gt;2006&lt;/Year&gt;&lt;RecNum&gt;497&lt;/RecNum&gt;&lt;DisplayText&gt;[13]&lt;/DisplayText&gt;&lt;record&gt;&lt;rec-number&gt;497&lt;/rec-number&gt;&lt;foreign-keys&gt;&lt;key app="EN" db-id="tfsfsfxt0r2et2ezrvi5eafx5dz0ae9wxsst" timestamp="1446804366"&gt;497&lt;/key&gt;&lt;/foreign-keys&gt;&lt;ref-type name="Journal Article"&gt;17&lt;/ref-type&gt;&lt;contributors&gt;&lt;authors&gt;&lt;author&gt;Rochester, L.&lt;/author&gt;&lt;author&gt;Jones, D.&lt;/author&gt;&lt;author&gt;Hetherington, V.&lt;/author&gt;&lt;author&gt;Nieuwboer, A.&lt;/author&gt;&lt;author&gt;Willems, A. M.&lt;/author&gt;&lt;author&gt;Kwakkel, G.&lt;/author&gt;&lt;author&gt;van Wegen, E.&lt;/author&gt;&lt;/authors&gt;&lt;/contributors&gt;&lt;auth-address&gt;School of Health, Community and Education Studies, Northumbria University, Newcastle upon Tyne, UK. Lynn.Rochester@northumbria.ac.uk&lt;/auth-address&gt;&lt;titles&gt;&lt;title&gt;Gait and gait-related activities and fatigue in Parkinson&amp;apos;s disease: what is the relationship?&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365-71&lt;/pages&gt;&lt;volume&gt;28&lt;/volume&gt;&lt;number&gt;22&lt;/number&gt;&lt;keywords&gt;&lt;keyword&gt;Fatigue/*physiopathology&lt;/keyword&gt;&lt;keyword&gt;Female&lt;/keyword&gt;&lt;keyword&gt;Gait/*physiology&lt;/keyword&gt;&lt;keyword&gt;Humans&lt;/keyword&gt;&lt;keyword&gt;Male&lt;/keyword&gt;&lt;keyword&gt;Middle Aged&lt;/keyword&gt;&lt;keyword&gt;Monitoring, Physiologic/instrumentation&lt;/keyword&gt;&lt;keyword&gt;Parkinson Disease/*physiopathology&lt;/keyword&gt;&lt;keyword&gt;Walking/*physiology&lt;/keyword&gt;&lt;/keywords&gt;&lt;dates&gt;&lt;year&gt;2006&lt;/year&gt;&lt;pub-dates&gt;&lt;date&gt;Nov 30&lt;/date&gt;&lt;/pub-dates&gt;&lt;/dates&gt;&lt;isbn&gt;0963-8288 (Print)&amp;#xD;0963-8288 (Linking)&lt;/isbn&gt;&lt;accession-num&gt;17071567&lt;/accession-num&gt;&lt;urls&gt;&lt;related-urls&gt;&lt;url&gt;http://www.ncbi.nlm.nih.gov/pubmed/17071567&lt;/url&gt;&lt;/related-urls&gt;&lt;/urls&gt;&lt;electronic-resource-num&gt;10.1080/09638280600638034&lt;/electronic-resource-num&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3]</w:t>
      </w:r>
      <w:r w:rsidR="00696094">
        <w:rPr>
          <w:rFonts w:ascii="Times New Roman" w:hAnsi="Times New Roman"/>
          <w:sz w:val="24"/>
          <w:szCs w:val="24"/>
          <w:lang w:val="en-US"/>
        </w:rPr>
        <w:fldChar w:fldCharType="end"/>
      </w:r>
      <w:ins w:id="115" w:author="Rafael Mesquita" w:date="2015-11-19T09:49:00Z">
        <w:r w:rsidR="00A32DAD">
          <w:rPr>
            <w:rFonts w:ascii="Times New Roman" w:hAnsi="Times New Roman"/>
            <w:sz w:val="24"/>
            <w:szCs w:val="24"/>
            <w:lang w:val="en-US"/>
          </w:rPr>
          <w:t>, for example,</w:t>
        </w:r>
      </w:ins>
      <w:ins w:id="116" w:author="Rafael Mesquita" w:date="2015-11-06T11:00:00Z">
        <w:r w:rsidR="00696094" w:rsidRPr="00696094">
          <w:rPr>
            <w:rFonts w:ascii="Times New Roman" w:hAnsi="Times New Roman"/>
            <w:sz w:val="24"/>
            <w:szCs w:val="24"/>
            <w:lang w:val="en-US"/>
          </w:rPr>
          <w:t xml:space="preserve"> observed a delayed morning start and </w:t>
        </w:r>
      </w:ins>
      <w:ins w:id="117" w:author="Rafael Mesquita" w:date="2015-11-11T15:14:00Z">
        <w:r w:rsidR="00E6461B">
          <w:rPr>
            <w:rFonts w:ascii="Times New Roman" w:hAnsi="Times New Roman"/>
            <w:sz w:val="24"/>
            <w:szCs w:val="24"/>
            <w:lang w:val="en-US"/>
          </w:rPr>
          <w:t xml:space="preserve">a </w:t>
        </w:r>
      </w:ins>
      <w:ins w:id="118" w:author="Rafael Mesquita" w:date="2015-11-06T11:00:00Z">
        <w:r w:rsidR="00696094" w:rsidRPr="00696094">
          <w:rPr>
            <w:rFonts w:ascii="Times New Roman" w:hAnsi="Times New Roman"/>
            <w:sz w:val="24"/>
            <w:szCs w:val="24"/>
            <w:lang w:val="en-US"/>
          </w:rPr>
          <w:t>reduced peak of activity</w:t>
        </w:r>
      </w:ins>
      <w:ins w:id="119" w:author="Rafael Mesquita" w:date="2015-11-19T09:50:00Z">
        <w:r w:rsidR="00A32DAD">
          <w:rPr>
            <w:rFonts w:ascii="Times New Roman" w:hAnsi="Times New Roman"/>
            <w:sz w:val="24"/>
            <w:szCs w:val="24"/>
            <w:lang w:val="en-US"/>
          </w:rPr>
          <w:t xml:space="preserve"> i</w:t>
        </w:r>
        <w:r w:rsidR="00A32DAD" w:rsidRPr="00696094">
          <w:rPr>
            <w:rFonts w:ascii="Times New Roman" w:hAnsi="Times New Roman"/>
            <w:sz w:val="24"/>
            <w:szCs w:val="24"/>
            <w:lang w:val="en-US"/>
          </w:rPr>
          <w:t>n patients with Parkinson’s disease</w:t>
        </w:r>
      </w:ins>
      <w:ins w:id="120" w:author="Rafael Mesquita" w:date="2015-11-06T11:10:00Z">
        <w:r w:rsidR="00CF4973">
          <w:rPr>
            <w:rFonts w:ascii="Times New Roman" w:hAnsi="Times New Roman"/>
            <w:sz w:val="24"/>
            <w:szCs w:val="24"/>
            <w:lang w:val="en-US"/>
          </w:rPr>
          <w:t>, while</w:t>
        </w:r>
      </w:ins>
      <w:ins w:id="121" w:author="Rafael Mesquita" w:date="2015-11-06T11:00:00Z">
        <w:r w:rsidR="00696094" w:rsidRPr="00696094">
          <w:rPr>
            <w:rFonts w:ascii="Times New Roman" w:hAnsi="Times New Roman"/>
            <w:sz w:val="24"/>
            <w:szCs w:val="24"/>
            <w:lang w:val="en-US"/>
          </w:rPr>
          <w:t xml:space="preserve"> </w:t>
        </w:r>
        <w:proofErr w:type="spellStart"/>
        <w:r w:rsidR="00696094" w:rsidRPr="00696094">
          <w:rPr>
            <w:rFonts w:ascii="Times New Roman" w:hAnsi="Times New Roman"/>
            <w:sz w:val="24"/>
            <w:szCs w:val="24"/>
            <w:lang w:val="en-US"/>
          </w:rPr>
          <w:t>Evering</w:t>
        </w:r>
        <w:proofErr w:type="spellEnd"/>
        <w:r w:rsidR="00696094" w:rsidRPr="00696094">
          <w:rPr>
            <w:rFonts w:ascii="Times New Roman" w:hAnsi="Times New Roman"/>
            <w:sz w:val="24"/>
            <w:szCs w:val="24"/>
            <w:lang w:val="en-US"/>
          </w:rPr>
          <w:t xml:space="preserve"> </w:t>
        </w:r>
      </w:ins>
      <w:ins w:id="122" w:author="Rafael Mesquita" w:date="2015-11-06T11:15:00Z">
        <w:r w:rsidR="00EC7D4A">
          <w:rPr>
            <w:rFonts w:ascii="Times New Roman" w:hAnsi="Times New Roman"/>
            <w:sz w:val="24"/>
            <w:szCs w:val="24"/>
            <w:lang w:val="en-US"/>
          </w:rPr>
          <w:t xml:space="preserve">and coworkers </w:t>
        </w:r>
      </w:ins>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Evering&lt;/Author&gt;&lt;Year&gt;2011&lt;/Year&gt;&lt;RecNum&gt;337&lt;/RecNum&gt;&lt;DisplayText&gt;[14]&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abbr-1&gt;Journal of psychosomatic research&lt;/abbr-1&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4]</w:t>
      </w:r>
      <w:r w:rsidR="00696094">
        <w:rPr>
          <w:rFonts w:ascii="Times New Roman" w:hAnsi="Times New Roman"/>
          <w:sz w:val="24"/>
          <w:szCs w:val="24"/>
          <w:lang w:val="en-US"/>
        </w:rPr>
        <w:fldChar w:fldCharType="end"/>
      </w:r>
      <w:ins w:id="123" w:author="Rafael Mesquita" w:date="2015-11-06T11:00:00Z">
        <w:r w:rsidR="00696094" w:rsidRPr="00696094">
          <w:rPr>
            <w:rFonts w:ascii="Times New Roman" w:hAnsi="Times New Roman"/>
            <w:sz w:val="24"/>
            <w:szCs w:val="24"/>
            <w:lang w:val="en-US"/>
          </w:rPr>
          <w:t xml:space="preserve"> </w:t>
        </w:r>
      </w:ins>
      <w:ins w:id="124" w:author="Rafael Mesquita" w:date="2015-11-06T11:16:00Z">
        <w:r w:rsidR="00EC7D4A">
          <w:rPr>
            <w:rFonts w:ascii="Times New Roman" w:hAnsi="Times New Roman"/>
            <w:sz w:val="24"/>
            <w:szCs w:val="24"/>
            <w:lang w:val="en-US"/>
          </w:rPr>
          <w:t xml:space="preserve">observed </w:t>
        </w:r>
      </w:ins>
      <w:ins w:id="125" w:author="Rafael Mesquita" w:date="2015-11-06T11:12:00Z">
        <w:r w:rsidR="00ED0536">
          <w:rPr>
            <w:rFonts w:ascii="Times New Roman" w:hAnsi="Times New Roman"/>
            <w:sz w:val="24"/>
            <w:szCs w:val="24"/>
            <w:lang w:val="en-US"/>
          </w:rPr>
          <w:t xml:space="preserve">a </w:t>
        </w:r>
        <w:r w:rsidR="00ED0536" w:rsidRPr="00696094">
          <w:rPr>
            <w:rFonts w:ascii="Times New Roman" w:hAnsi="Times New Roman"/>
            <w:sz w:val="24"/>
            <w:szCs w:val="24"/>
            <w:lang w:val="en-US"/>
          </w:rPr>
          <w:t xml:space="preserve">less physically active </w:t>
        </w:r>
        <w:r w:rsidR="00ED0536">
          <w:rPr>
            <w:rFonts w:ascii="Times New Roman" w:hAnsi="Times New Roman"/>
            <w:sz w:val="24"/>
            <w:szCs w:val="24"/>
            <w:lang w:val="en-US"/>
          </w:rPr>
          <w:t xml:space="preserve">pattern </w:t>
        </w:r>
        <w:r w:rsidR="00ED0536" w:rsidRPr="00696094">
          <w:rPr>
            <w:rFonts w:ascii="Times New Roman" w:hAnsi="Times New Roman"/>
            <w:sz w:val="24"/>
            <w:szCs w:val="24"/>
            <w:lang w:val="en-US"/>
          </w:rPr>
          <w:t xml:space="preserve">in the afternoon and evening </w:t>
        </w:r>
        <w:r w:rsidR="00ED0536">
          <w:rPr>
            <w:rFonts w:ascii="Times New Roman" w:hAnsi="Times New Roman"/>
            <w:sz w:val="24"/>
            <w:szCs w:val="24"/>
            <w:lang w:val="en-US"/>
          </w:rPr>
          <w:t xml:space="preserve">in </w:t>
        </w:r>
      </w:ins>
      <w:ins w:id="126" w:author="Rafael Mesquita" w:date="2015-11-06T11:00:00Z">
        <w:r w:rsidR="00696094" w:rsidRPr="00696094">
          <w:rPr>
            <w:rFonts w:ascii="Times New Roman" w:hAnsi="Times New Roman"/>
            <w:sz w:val="24"/>
            <w:szCs w:val="24"/>
            <w:lang w:val="en-US"/>
          </w:rPr>
          <w:t>patient</w:t>
        </w:r>
        <w:r w:rsidR="00EC7D4A">
          <w:rPr>
            <w:rFonts w:ascii="Times New Roman" w:hAnsi="Times New Roman"/>
            <w:sz w:val="24"/>
            <w:szCs w:val="24"/>
            <w:lang w:val="en-US"/>
          </w:rPr>
          <w:t>s with chronic fatigue syndrome</w:t>
        </w:r>
        <w:r w:rsidR="00696094" w:rsidRPr="00696094">
          <w:rPr>
            <w:rFonts w:ascii="Times New Roman" w:hAnsi="Times New Roman"/>
            <w:sz w:val="24"/>
            <w:szCs w:val="24"/>
            <w:lang w:val="en-US"/>
          </w:rPr>
          <w:t xml:space="preserve">. </w:t>
        </w:r>
      </w:ins>
      <w:r w:rsidR="009D1E5F" w:rsidRPr="00815C59">
        <w:rPr>
          <w:rFonts w:ascii="Times New Roman" w:hAnsi="Times New Roman"/>
          <w:sz w:val="24"/>
          <w:szCs w:val="24"/>
          <w:lang w:val="en-US"/>
        </w:rPr>
        <w:t>Cluster analysis</w:t>
      </w:r>
      <w:r w:rsidR="00FE2E55">
        <w:rPr>
          <w:rFonts w:ascii="Times New Roman" w:hAnsi="Times New Roman"/>
          <w:sz w:val="24"/>
          <w:szCs w:val="24"/>
          <w:lang w:val="en-US"/>
        </w:rPr>
        <w:t xml:space="preserve"> </w:t>
      </w:r>
      <w:r w:rsidR="00FE2E55">
        <w:rPr>
          <w:rFonts w:ascii="Times New Roman" w:hAnsi="Times New Roman"/>
          <w:sz w:val="24"/>
          <w:szCs w:val="24"/>
          <w:lang w:val="en-US"/>
        </w:rPr>
        <w:fldChar w:fldCharType="begin"/>
      </w:r>
      <w:r w:rsidR="00FE2E55">
        <w:rPr>
          <w:rFonts w:ascii="Times New Roman" w:hAnsi="Times New Roman"/>
          <w:sz w:val="24"/>
          <w:szCs w:val="24"/>
          <w:lang w:val="en-US"/>
        </w:rPr>
        <w:instrText xml:space="preserve"> ADDIN EN.CITE &lt;EndNote&gt;&lt;Cite&gt;&lt;Author&gt;von Luxburg&lt;/Author&gt;&lt;Year&gt;2010&lt;/Year&gt;&lt;RecNum&gt;308&lt;/RecNum&gt;&lt;DisplayText&gt;[15]&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FE2E55">
        <w:rPr>
          <w:rFonts w:ascii="Times New Roman" w:hAnsi="Times New Roman"/>
          <w:sz w:val="24"/>
          <w:szCs w:val="24"/>
          <w:lang w:val="en-US"/>
        </w:rPr>
        <w:fldChar w:fldCharType="separate"/>
      </w:r>
      <w:r w:rsidR="00FE2E55">
        <w:rPr>
          <w:rFonts w:ascii="Times New Roman" w:hAnsi="Times New Roman"/>
          <w:noProof/>
          <w:sz w:val="24"/>
          <w:szCs w:val="24"/>
          <w:lang w:val="en-US"/>
        </w:rPr>
        <w:t>[15]</w:t>
      </w:r>
      <w:r w:rsidR="00FE2E55">
        <w:rPr>
          <w:rFonts w:ascii="Times New Roman" w:hAnsi="Times New Roman"/>
          <w:sz w:val="24"/>
          <w:szCs w:val="24"/>
          <w:lang w:val="en-US"/>
        </w:rPr>
        <w:fldChar w:fldCharType="end"/>
      </w:r>
      <w:ins w:id="127" w:author="Rafael Mesquita" w:date="2015-11-19T09:51:00Z">
        <w:r w:rsidR="00A32DAD">
          <w:rPr>
            <w:rFonts w:ascii="Times New Roman" w:hAnsi="Times New Roman"/>
            <w:sz w:val="24"/>
            <w:szCs w:val="24"/>
            <w:lang w:val="en-US"/>
          </w:rPr>
          <w:t>, in turn,</w:t>
        </w:r>
      </w:ins>
      <w:r w:rsidR="008E729A">
        <w:rPr>
          <w:rFonts w:ascii="Times New Roman" w:hAnsi="Times New Roman"/>
          <w:sz w:val="24"/>
          <w:szCs w:val="24"/>
          <w:lang w:val="en-US"/>
        </w:rPr>
        <w:t xml:space="preserve"> </w:t>
      </w:r>
      <w:ins w:id="128" w:author="Rafael Mesquita" w:date="2015-11-11T14:06:00Z">
        <w:r w:rsidR="006C7FE8">
          <w:rPr>
            <w:rFonts w:ascii="Times New Roman" w:hAnsi="Times New Roman"/>
            <w:sz w:val="24"/>
            <w:szCs w:val="24"/>
            <w:lang w:val="en-US"/>
          </w:rPr>
          <w:t>could be</w:t>
        </w:r>
      </w:ins>
      <w:del w:id="129" w:author="Spruit, Martijn" w:date="2015-10-30T11:30:00Z">
        <w:r w:rsidR="009D1E5F" w:rsidRPr="00815C59" w:rsidDel="00DD2797">
          <w:rPr>
            <w:rFonts w:ascii="Times New Roman" w:hAnsi="Times New Roman"/>
            <w:sz w:val="24"/>
            <w:szCs w:val="24"/>
            <w:lang w:val="en-US"/>
          </w:rPr>
          <w:delText>will be</w:delText>
        </w:r>
      </w:del>
      <w:r w:rsidR="009D1E5F" w:rsidRPr="00815C59">
        <w:rPr>
          <w:rFonts w:ascii="Times New Roman" w:hAnsi="Times New Roman"/>
          <w:sz w:val="24"/>
          <w:szCs w:val="24"/>
          <w:lang w:val="en-US"/>
        </w:rPr>
        <w:t xml:space="preserve"> useful to identify </w:t>
      </w:r>
      <w:r w:rsidR="009D1E5F" w:rsidRPr="0075144C">
        <w:rPr>
          <w:rFonts w:ascii="Times New Roman" w:hAnsi="Times New Roman"/>
          <w:sz w:val="24"/>
          <w:szCs w:val="24"/>
        </w:rPr>
        <w:t>subgroups</w:t>
      </w:r>
      <w:r w:rsidR="009D1E5F" w:rsidRPr="00815C59">
        <w:rPr>
          <w:rFonts w:ascii="Times New Roman" w:hAnsi="Times New Roman"/>
          <w:sz w:val="24"/>
          <w:szCs w:val="24"/>
          <w:lang w:val="en-US"/>
        </w:rPr>
        <w:t xml:space="preserve"> of </w:t>
      </w:r>
      <w:ins w:id="130" w:author="Rafael Mesquita" w:date="2015-11-19T09:58:00Z">
        <w:r w:rsidR="00CA34F6">
          <w:rPr>
            <w:rFonts w:ascii="Times New Roman" w:hAnsi="Times New Roman"/>
            <w:sz w:val="24"/>
            <w:szCs w:val="24"/>
            <w:lang w:val="en-US"/>
          </w:rPr>
          <w:t>subjects</w:t>
        </w:r>
      </w:ins>
      <w:del w:id="131" w:author="Rafael Mesquita" w:date="2015-11-19T09:58:00Z">
        <w:r w:rsidR="009D1E5F" w:rsidRPr="00815C59" w:rsidDel="00CA34F6">
          <w:rPr>
            <w:rFonts w:ascii="Times New Roman" w:hAnsi="Times New Roman"/>
            <w:sz w:val="24"/>
            <w:szCs w:val="24"/>
            <w:lang w:val="en-US"/>
          </w:rPr>
          <w:delText>patients</w:delText>
        </w:r>
      </w:del>
      <w:r w:rsidR="009D1E5F" w:rsidRPr="00815C59">
        <w:rPr>
          <w:rFonts w:ascii="Times New Roman" w:hAnsi="Times New Roman"/>
          <w:sz w:val="24"/>
          <w:szCs w:val="24"/>
          <w:lang w:val="en-US"/>
        </w:rPr>
        <w:t xml:space="preserve"> with distinct physical activity characteristics</w:t>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w:t>
      </w:r>
      <w:ins w:id="132" w:author="Rafael Mesquita" w:date="2015-11-06T11:37:00Z">
        <w:r w:rsidR="00A22BF6">
          <w:rPr>
            <w:rFonts w:ascii="Times New Roman" w:hAnsi="Times New Roman"/>
            <w:sz w:val="24"/>
            <w:szCs w:val="24"/>
            <w:lang w:val="en-US"/>
          </w:rPr>
          <w:t>I</w:t>
        </w:r>
      </w:ins>
      <w:ins w:id="133" w:author="Rafael Mesquita" w:date="2015-11-06T11:20:00Z">
        <w:r w:rsidR="00694174">
          <w:rPr>
            <w:rFonts w:ascii="Times New Roman" w:hAnsi="Times New Roman"/>
            <w:sz w:val="24"/>
            <w:szCs w:val="24"/>
            <w:lang w:val="en-US"/>
          </w:rPr>
          <w:t>n</w:t>
        </w:r>
        <w:r w:rsidR="00694174" w:rsidRPr="00694174">
          <w:rPr>
            <w:rFonts w:ascii="Times New Roman" w:hAnsi="Times New Roman"/>
            <w:sz w:val="24"/>
            <w:szCs w:val="24"/>
            <w:lang w:val="en-US"/>
          </w:rPr>
          <w:t xml:space="preserve"> middle-aged Chinese adults, Lee et al </w:t>
        </w:r>
      </w:ins>
      <w:r w:rsidR="00694174">
        <w:rPr>
          <w:rFonts w:ascii="Times New Roman" w:hAnsi="Times New Roman"/>
          <w:sz w:val="24"/>
          <w:szCs w:val="24"/>
          <w:lang w:val="en-US"/>
        </w:rPr>
        <w:fldChar w:fldCharType="begin"/>
      </w:r>
      <w:r w:rsidR="00694174">
        <w:rPr>
          <w:rFonts w:ascii="Times New Roman" w:hAnsi="Times New Roman"/>
          <w:sz w:val="24"/>
          <w:szCs w:val="24"/>
          <w:lang w:val="en-US"/>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694174">
        <w:rPr>
          <w:rFonts w:ascii="Times New Roman" w:hAnsi="Times New Roman"/>
          <w:sz w:val="24"/>
          <w:szCs w:val="24"/>
          <w:lang w:val="en-US"/>
        </w:rPr>
        <w:fldChar w:fldCharType="separate"/>
      </w:r>
      <w:r w:rsidR="00694174">
        <w:rPr>
          <w:rFonts w:ascii="Times New Roman" w:hAnsi="Times New Roman"/>
          <w:noProof/>
          <w:sz w:val="24"/>
          <w:szCs w:val="24"/>
          <w:lang w:val="en-US"/>
        </w:rPr>
        <w:t>[9]</w:t>
      </w:r>
      <w:r w:rsidR="00694174">
        <w:rPr>
          <w:rFonts w:ascii="Times New Roman" w:hAnsi="Times New Roman"/>
          <w:sz w:val="24"/>
          <w:szCs w:val="24"/>
          <w:lang w:val="en-US"/>
        </w:rPr>
        <w:fldChar w:fldCharType="end"/>
      </w:r>
      <w:ins w:id="134" w:author="Rafael Mesquita" w:date="2015-11-06T11:20:00Z">
        <w:r w:rsidR="00694174" w:rsidRPr="00694174">
          <w:rPr>
            <w:rFonts w:ascii="Times New Roman" w:hAnsi="Times New Roman"/>
            <w:sz w:val="24"/>
            <w:szCs w:val="24"/>
            <w:lang w:val="en-US"/>
          </w:rPr>
          <w:t xml:space="preserve"> </w:t>
        </w:r>
      </w:ins>
      <w:ins w:id="135" w:author="Rafael Mesquita" w:date="2015-11-06T11:21:00Z">
        <w:r w:rsidR="00862E06">
          <w:rPr>
            <w:rFonts w:ascii="Times New Roman" w:hAnsi="Times New Roman"/>
            <w:sz w:val="24"/>
            <w:szCs w:val="24"/>
            <w:lang w:val="en-US"/>
          </w:rPr>
          <w:t xml:space="preserve">were able to identify </w:t>
        </w:r>
      </w:ins>
      <w:ins w:id="136" w:author="Rafael Mesquita" w:date="2015-11-06T11:23:00Z">
        <w:r w:rsidR="009007DE">
          <w:rPr>
            <w:rFonts w:ascii="Times New Roman" w:hAnsi="Times New Roman"/>
            <w:sz w:val="24"/>
            <w:szCs w:val="24"/>
            <w:lang w:val="en-US"/>
          </w:rPr>
          <w:t>two clusters</w:t>
        </w:r>
      </w:ins>
      <w:ins w:id="137" w:author="Rafael Mesquita" w:date="2015-11-19T09:58:00Z">
        <w:r w:rsidR="00CA34F6">
          <w:rPr>
            <w:rFonts w:ascii="Times New Roman" w:hAnsi="Times New Roman"/>
            <w:sz w:val="24"/>
            <w:szCs w:val="24"/>
            <w:lang w:val="en-US"/>
          </w:rPr>
          <w:t xml:space="preserve"> </w:t>
        </w:r>
        <w:r w:rsidR="00CA34F6">
          <w:rPr>
            <w:rFonts w:ascii="Times New Roman" w:hAnsi="Times New Roman"/>
            <w:sz w:val="24"/>
            <w:szCs w:val="24"/>
            <w:lang w:val="en-US"/>
          </w:rPr>
          <w:lastRenderedPageBreak/>
          <w:t>of subjects</w:t>
        </w:r>
      </w:ins>
      <w:ins w:id="138" w:author="Rafael Mesquita" w:date="2015-11-06T11:23:00Z">
        <w:r w:rsidR="009007DE">
          <w:rPr>
            <w:rFonts w:ascii="Times New Roman" w:hAnsi="Times New Roman"/>
            <w:sz w:val="24"/>
            <w:szCs w:val="24"/>
            <w:lang w:val="en-US"/>
          </w:rPr>
          <w:t xml:space="preserve">, one more active than the other. </w:t>
        </w:r>
      </w:ins>
      <w:ins w:id="139" w:author="Rafael Mesquita" w:date="2015-11-06T11:30:00Z">
        <w:r w:rsidR="00F17843">
          <w:rPr>
            <w:rFonts w:ascii="Times New Roman" w:hAnsi="Times New Roman"/>
            <w:sz w:val="24"/>
            <w:szCs w:val="24"/>
            <w:lang w:val="en-US"/>
          </w:rPr>
          <w:t>Male subjects in t</w:t>
        </w:r>
      </w:ins>
      <w:ins w:id="140" w:author="Rafael Mesquita" w:date="2015-11-06T11:20:00Z">
        <w:r w:rsidR="00694174" w:rsidRPr="00694174">
          <w:rPr>
            <w:rFonts w:ascii="Times New Roman" w:hAnsi="Times New Roman"/>
            <w:sz w:val="24"/>
            <w:szCs w:val="24"/>
            <w:lang w:val="en-US"/>
          </w:rPr>
          <w:t xml:space="preserve">he least active cluster </w:t>
        </w:r>
      </w:ins>
      <w:ins w:id="141" w:author="Rafael Mesquita" w:date="2015-11-06T11:29:00Z">
        <w:r w:rsidR="009007DE">
          <w:rPr>
            <w:rFonts w:ascii="Times New Roman" w:hAnsi="Times New Roman"/>
            <w:sz w:val="24"/>
            <w:szCs w:val="24"/>
            <w:lang w:val="en-US"/>
          </w:rPr>
          <w:t>had</w:t>
        </w:r>
      </w:ins>
      <w:ins w:id="142" w:author="Rafael Mesquita" w:date="2015-11-06T11:20:00Z">
        <w:r w:rsidR="00694174" w:rsidRPr="00694174">
          <w:rPr>
            <w:rFonts w:ascii="Times New Roman" w:hAnsi="Times New Roman"/>
            <w:sz w:val="24"/>
            <w:szCs w:val="24"/>
            <w:lang w:val="en-US"/>
          </w:rPr>
          <w:t xml:space="preserve"> higher body fat percentage and older age </w:t>
        </w:r>
      </w:ins>
      <w:ins w:id="143" w:author="Rafael Mesquita" w:date="2015-11-06T11:31:00Z">
        <w:r w:rsidR="00F17843">
          <w:rPr>
            <w:rFonts w:ascii="Times New Roman" w:hAnsi="Times New Roman"/>
            <w:sz w:val="24"/>
            <w:szCs w:val="24"/>
            <w:lang w:val="en-US"/>
          </w:rPr>
          <w:t xml:space="preserve">than those in </w:t>
        </w:r>
      </w:ins>
      <w:ins w:id="144" w:author="Rafael Mesquita" w:date="2015-11-06T11:20:00Z">
        <w:r w:rsidR="00694174" w:rsidRPr="00694174">
          <w:rPr>
            <w:rFonts w:ascii="Times New Roman" w:hAnsi="Times New Roman"/>
            <w:sz w:val="24"/>
            <w:szCs w:val="24"/>
            <w:lang w:val="en-US"/>
          </w:rPr>
          <w:t>the active group.</w:t>
        </w:r>
      </w:ins>
      <w:ins w:id="145" w:author="Rafael Mesquita" w:date="2015-11-06T11:28:00Z">
        <w:r w:rsidR="009007DE">
          <w:rPr>
            <w:rFonts w:ascii="Times New Roman" w:hAnsi="Times New Roman"/>
            <w:sz w:val="24"/>
            <w:szCs w:val="24"/>
            <w:lang w:val="en-US"/>
          </w:rPr>
          <w:t xml:space="preserve"> </w:t>
        </w:r>
      </w:ins>
      <w:r w:rsidR="00DF326D" w:rsidRPr="00815C59">
        <w:rPr>
          <w:rFonts w:ascii="Times New Roman" w:hAnsi="Times New Roman"/>
          <w:sz w:val="24"/>
          <w:szCs w:val="24"/>
          <w:lang w:val="en-US"/>
        </w:rPr>
        <w:t xml:space="preserve">These detailed analyses </w:t>
      </w:r>
      <w:ins w:id="146" w:author="Rafael Mesquita" w:date="2015-11-11T14:07:00Z">
        <w:r w:rsidR="005D7FE1">
          <w:rPr>
            <w:rFonts w:ascii="Times New Roman" w:hAnsi="Times New Roman"/>
            <w:sz w:val="24"/>
            <w:szCs w:val="24"/>
            <w:lang w:val="en-US"/>
          </w:rPr>
          <w:t>could then</w:t>
        </w:r>
      </w:ins>
      <w:del w:id="147" w:author="Spruit, Martijn" w:date="2015-10-30T11:30:00Z">
        <w:r w:rsidR="00FF72CF" w:rsidRPr="00815C59" w:rsidDel="00DD2797">
          <w:rPr>
            <w:rFonts w:ascii="Times New Roman" w:hAnsi="Times New Roman"/>
            <w:sz w:val="24"/>
            <w:szCs w:val="24"/>
          </w:rPr>
          <w:delText xml:space="preserve">will </w:delText>
        </w:r>
        <w:r w:rsidR="00A958BA" w:rsidRPr="00815C59" w:rsidDel="00DD2797">
          <w:rPr>
            <w:rFonts w:ascii="Times New Roman" w:hAnsi="Times New Roman"/>
            <w:sz w:val="24"/>
            <w:szCs w:val="24"/>
          </w:rPr>
          <w:delText xml:space="preserve">then </w:delText>
        </w:r>
      </w:del>
      <w:r w:rsidR="00FF72CF" w:rsidRPr="00815C59">
        <w:rPr>
          <w:rFonts w:ascii="Times New Roman" w:hAnsi="Times New Roman"/>
          <w:sz w:val="24"/>
          <w:szCs w:val="24"/>
        </w:rPr>
        <w:t>lead to 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FE2E55">
        <w:rPr>
          <w:rFonts w:ascii="Times New Roman" w:hAnsi="Times New Roman"/>
          <w:sz w:val="24"/>
          <w:szCs w:val="24"/>
          <w:lang w:val="en-US"/>
        </w:rPr>
        <w:instrText xml:space="preserve"> ADDIN EN.CITE </w:instrText>
      </w:r>
      <w:r w:rsidR="00FE2E55">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FE2E55">
        <w:rPr>
          <w:rFonts w:ascii="Times New Roman" w:hAnsi="Times New Roman"/>
          <w:sz w:val="24"/>
          <w:szCs w:val="24"/>
          <w:lang w:val="en-US"/>
        </w:rPr>
        <w:instrText xml:space="preserve"> ADDIN EN.CITE.DATA </w:instrText>
      </w:r>
      <w:r w:rsidR="00FE2E55">
        <w:rPr>
          <w:rFonts w:ascii="Times New Roman" w:hAnsi="Times New Roman"/>
          <w:sz w:val="24"/>
          <w:szCs w:val="24"/>
          <w:lang w:val="en-US"/>
        </w:rPr>
      </w:r>
      <w:r w:rsidR="00FE2E55">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E2E55">
        <w:rPr>
          <w:rFonts w:ascii="Times New Roman" w:hAnsi="Times New Roman"/>
          <w:noProof/>
          <w:sz w:val="24"/>
          <w:szCs w:val="24"/>
          <w:lang w:val="en-US"/>
        </w:rPr>
        <w:t>[6, 16, 1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ins w:id="148" w:author="Rafael Mesquita" w:date="2015-11-19T10:04:00Z">
        <w:r w:rsidR="00852564" w:rsidRPr="008E15BD">
          <w:rPr>
            <w:rFonts w:ascii="Times New Roman" w:hAnsi="Times New Roman"/>
            <w:sz w:val="24"/>
            <w:szCs w:val="24"/>
            <w:lang w:val="en-US"/>
          </w:rPr>
          <w:t xml:space="preserve">for specific groups of patients </w:t>
        </w:r>
      </w:ins>
      <w:ins w:id="149" w:author="Rafael Mesquita" w:date="2015-10-19T17:30:00Z">
        <w:r w:rsidR="00620253">
          <w:rPr>
            <w:rFonts w:ascii="Times New Roman" w:hAnsi="Times New Roman"/>
            <w:sz w:val="24"/>
            <w:szCs w:val="24"/>
            <w:lang w:val="en-US"/>
          </w:rPr>
          <w:t xml:space="preserve">greater and/or more sustainable results </w:t>
        </w:r>
        <w:del w:id="150" w:author="Spruit, Martijn" w:date="2015-10-30T11:31:00Z">
          <w:r w:rsidR="00620253" w:rsidDel="00A81A06">
            <w:rPr>
              <w:rFonts w:ascii="Times New Roman" w:hAnsi="Times New Roman"/>
              <w:sz w:val="24"/>
              <w:szCs w:val="24"/>
              <w:lang w:val="en-US"/>
            </w:rPr>
            <w:delText>might</w:delText>
          </w:r>
        </w:del>
      </w:ins>
      <w:ins w:id="151" w:author="Spruit, Martijn" w:date="2015-10-30T11:31:00Z">
        <w:r w:rsidR="00A81A06">
          <w:rPr>
            <w:rFonts w:ascii="Times New Roman" w:hAnsi="Times New Roman"/>
            <w:sz w:val="24"/>
            <w:szCs w:val="24"/>
            <w:lang w:val="en-US"/>
          </w:rPr>
          <w:t>may</w:t>
        </w:r>
      </w:ins>
      <w:ins w:id="152" w:author="Rafael Mesquita" w:date="2015-10-19T17:30:00Z">
        <w:r w:rsidR="00620253">
          <w:rPr>
            <w:rFonts w:ascii="Times New Roman" w:hAnsi="Times New Roman"/>
            <w:sz w:val="24"/>
            <w:szCs w:val="24"/>
            <w:lang w:val="en-US"/>
          </w:rPr>
          <w:t xml:space="preserve"> be achieved if </w:t>
        </w:r>
      </w:ins>
      <w:r w:rsidR="00EE5737" w:rsidRPr="00815C59">
        <w:rPr>
          <w:rFonts w:ascii="Times New Roman" w:hAnsi="Times New Roman"/>
          <w:sz w:val="24"/>
          <w:szCs w:val="24"/>
          <w:lang w:val="en-US"/>
        </w:rPr>
        <w:t xml:space="preserve">the focus </w:t>
      </w:r>
      <w:ins w:id="153" w:author="Rafael Mesquita" w:date="2015-10-19T17:31:00Z">
        <w:del w:id="154" w:author="Spruit, Martijn" w:date="2015-10-30T11:31:00Z">
          <w:r w:rsidR="00620253" w:rsidDel="00A81A06">
            <w:rPr>
              <w:rFonts w:ascii="Times New Roman" w:hAnsi="Times New Roman"/>
              <w:sz w:val="24"/>
              <w:szCs w:val="24"/>
              <w:lang w:val="en-US"/>
            </w:rPr>
            <w:delText>is</w:delText>
          </w:r>
        </w:del>
      </w:ins>
      <w:del w:id="155" w:author="Spruit, Martijn" w:date="2015-10-30T11:31:00Z">
        <w:r w:rsidR="00EE5737" w:rsidRPr="00815C59" w:rsidDel="00A81A06">
          <w:rPr>
            <w:rFonts w:ascii="Times New Roman" w:hAnsi="Times New Roman"/>
            <w:sz w:val="24"/>
            <w:szCs w:val="24"/>
            <w:lang w:val="en-US"/>
          </w:rPr>
          <w:delText xml:space="preserve">may be </w:delText>
        </w:r>
      </w:del>
      <w:r w:rsidR="00EE5737" w:rsidRPr="00815C59">
        <w:rPr>
          <w:rFonts w:ascii="Times New Roman" w:hAnsi="Times New Roman"/>
          <w:sz w:val="24"/>
          <w:szCs w:val="24"/>
          <w:lang w:val="en-US"/>
        </w:rPr>
        <w:t>shift</w:t>
      </w:r>
      <w:ins w:id="156" w:author="Spruit, Martijn" w:date="2015-10-30T11:31:00Z">
        <w:r w:rsidR="00A81A06">
          <w:rPr>
            <w:rFonts w:ascii="Times New Roman" w:hAnsi="Times New Roman"/>
            <w:sz w:val="24"/>
            <w:szCs w:val="24"/>
            <w:lang w:val="en-US"/>
          </w:rPr>
          <w:t>s</w:t>
        </w:r>
      </w:ins>
      <w:del w:id="157" w:author="Spruit, Martijn" w:date="2015-10-30T11:31:00Z">
        <w:r w:rsidR="00EE5737" w:rsidRPr="00815C59" w:rsidDel="00A81A06">
          <w:rPr>
            <w:rFonts w:ascii="Times New Roman" w:hAnsi="Times New Roman"/>
            <w:sz w:val="24"/>
            <w:szCs w:val="24"/>
            <w:lang w:val="en-US"/>
          </w:rPr>
          <w:delText>ed</w:delText>
        </w:r>
      </w:del>
      <w:r w:rsidR="00EE5737" w:rsidRPr="00815C59">
        <w:rPr>
          <w:rFonts w:ascii="Times New Roman" w:hAnsi="Times New Roman"/>
          <w:sz w:val="24"/>
          <w:szCs w:val="24"/>
          <w:lang w:val="en-US"/>
        </w:rPr>
        <w:t xml:space="preserve"> from</w:t>
      </w:r>
      <w:ins w:id="158" w:author="Spruit, Martijn" w:date="2015-10-30T11:32:00Z">
        <w:r w:rsidR="00A81A06">
          <w:rPr>
            <w:rFonts w:ascii="Times New Roman" w:hAnsi="Times New Roman"/>
            <w:sz w:val="24"/>
            <w:szCs w:val="24"/>
            <w:lang w:val="en-US"/>
          </w:rPr>
          <w:t xml:space="preserve"> an increase in</w:t>
        </w:r>
      </w:ins>
      <w:r w:rsidR="00EE5737" w:rsidRPr="00815C59">
        <w:rPr>
          <w:rFonts w:ascii="Times New Roman" w:hAnsi="Times New Roman"/>
          <w:sz w:val="24"/>
          <w:szCs w:val="24"/>
          <w:lang w:val="en-US"/>
        </w:rPr>
        <w:t xml:space="preserve"> moderate-to-vigorous activities towards </w:t>
      </w:r>
      <w:ins w:id="159" w:author="Spruit, Martijn" w:date="2015-10-30T11:32:00Z">
        <w:r w:rsidR="00A81A06">
          <w:rPr>
            <w:rFonts w:ascii="Times New Roman" w:hAnsi="Times New Roman"/>
            <w:sz w:val="24"/>
            <w:szCs w:val="24"/>
            <w:lang w:val="en-US"/>
          </w:rPr>
          <w:t xml:space="preserve">a reduction in </w:t>
        </w:r>
      </w:ins>
      <w:r w:rsidR="00FF72CF" w:rsidRPr="00815C59">
        <w:rPr>
          <w:rFonts w:ascii="Times New Roman" w:hAnsi="Times New Roman"/>
          <w:sz w:val="24"/>
          <w:szCs w:val="24"/>
          <w:lang w:val="en"/>
        </w:rPr>
        <w:t xml:space="preserve">sedentary time </w:t>
      </w:r>
      <w:del w:id="160" w:author="Spruit, Martijn" w:date="2015-10-30T11:32:00Z">
        <w:r w:rsidR="00FF72CF" w:rsidRPr="00815C59" w:rsidDel="00A81A06">
          <w:rPr>
            <w:rFonts w:ascii="Times New Roman" w:hAnsi="Times New Roman"/>
            <w:sz w:val="24"/>
            <w:szCs w:val="24"/>
            <w:lang w:val="en"/>
          </w:rPr>
          <w:delText>and light activities</w:delText>
        </w:r>
        <w:r w:rsidR="00FE345E" w:rsidDel="00A81A06">
          <w:rPr>
            <w:rFonts w:ascii="Times New Roman" w:hAnsi="Times New Roman"/>
            <w:sz w:val="24"/>
            <w:szCs w:val="24"/>
            <w:lang w:val="en"/>
          </w:rPr>
          <w:delText xml:space="preserve"> </w:delText>
        </w:r>
      </w:del>
      <w:r w:rsidR="00F2736E" w:rsidRPr="00815C59">
        <w:rPr>
          <w:rFonts w:ascii="Times New Roman" w:hAnsi="Times New Roman"/>
          <w:sz w:val="24"/>
          <w:szCs w:val="24"/>
          <w:lang w:val="en"/>
        </w:rPr>
        <w:fldChar w:fldCharType="begin">
          <w:fldData xml:space="preserve">PEVuZE5vdGU+PENpdGU+PEF1dGhvcj5TcGFybGluZzwvQXV0aG9yPjxZZWFyPjIwMTU8L1llYXI+
PFJlY051bT40MjY8L1JlY051bT48RGlzcGxheVRleHQ+WzE4LTIx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ENpdGU+PEF1dGhvcj5DYXZhbGhlcmk8L0F1dGhvcj48WWVhcj4yMDE1PC9Z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</w:fldData>
        </w:fldChar>
      </w:r>
      <w:r w:rsidR="00865FDA">
        <w:rPr>
          <w:rFonts w:ascii="Times New Roman" w:hAnsi="Times New Roman"/>
          <w:sz w:val="24"/>
          <w:szCs w:val="24"/>
          <w:lang w:val="en"/>
        </w:rPr>
        <w:instrText xml:space="preserve"> ADDIN EN.CITE </w:instrText>
      </w:r>
      <w:r w:rsidR="00865FDA">
        <w:rPr>
          <w:rFonts w:ascii="Times New Roman" w:hAnsi="Times New Roman"/>
          <w:sz w:val="24"/>
          <w:szCs w:val="24"/>
          <w:lang w:val="en"/>
        </w:rPr>
        <w:fldChar w:fldCharType="begin">
          <w:fldData xml:space="preserve">PEVuZE5vdGU+PENpdGU+PEF1dGhvcj5TcGFybGluZzwvQXV0aG9yPjxZZWFyPjIwMTU8L1llYXI+
PFJlY051bT40MjY8L1JlY051bT48RGlzcGxheVRleHQ+WzE4LTIx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ENpdGU+PEF1dGhvcj5DYXZhbGhlcmk8L0F1dGhvcj48WWVhcj4yMDE1PC9Z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</w:fldData>
        </w:fldChar>
      </w:r>
      <w:r w:rsidR="00865FDA">
        <w:rPr>
          <w:rFonts w:ascii="Times New Roman" w:hAnsi="Times New Roman"/>
          <w:sz w:val="24"/>
          <w:szCs w:val="24"/>
          <w:lang w:val="en"/>
        </w:rPr>
        <w:instrText xml:space="preserve"> ADDIN EN.CITE.DATA </w:instrText>
      </w:r>
      <w:r w:rsidR="00865FDA">
        <w:rPr>
          <w:rFonts w:ascii="Times New Roman" w:hAnsi="Times New Roman"/>
          <w:sz w:val="24"/>
          <w:szCs w:val="24"/>
          <w:lang w:val="en"/>
        </w:rPr>
      </w:r>
      <w:r w:rsidR="00865FDA">
        <w:rPr>
          <w:rFonts w:ascii="Times New Roman" w:hAnsi="Times New Roman"/>
          <w:sz w:val="24"/>
          <w:szCs w:val="24"/>
          <w:lang w:val="en"/>
        </w:rPr>
        <w:fldChar w:fldCharType="end"/>
      </w:r>
      <w:r w:rsidR="00F2736E" w:rsidRPr="00815C59">
        <w:rPr>
          <w:rFonts w:ascii="Times New Roman" w:hAnsi="Times New Roman"/>
          <w:sz w:val="24"/>
          <w:szCs w:val="24"/>
          <w:lang w:val="en"/>
        </w:rPr>
        <w:fldChar w:fldCharType="separate"/>
      </w:r>
      <w:r w:rsidR="00865FDA">
        <w:rPr>
          <w:rFonts w:ascii="Times New Roman" w:hAnsi="Times New Roman"/>
          <w:noProof/>
          <w:sz w:val="24"/>
          <w:szCs w:val="24"/>
          <w:lang w:val="en"/>
        </w:rPr>
        <w:t>[18-21]</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1DBCAC44"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refore, </w:t>
      </w:r>
      <w:r w:rsidR="00087036" w:rsidRPr="00815C59">
        <w:rPr>
          <w:rFonts w:ascii="Times New Roman" w:hAnsi="Times New Roman"/>
          <w:sz w:val="24"/>
          <w:szCs w:val="24"/>
        </w:rPr>
        <w:t xml:space="preserve">the </w:t>
      </w:r>
      <w:ins w:id="161" w:author="Rafael Mesquita" w:date="2015-11-19T10:04:00Z">
        <w:r w:rsidR="00852564">
          <w:rPr>
            <w:rFonts w:ascii="Times New Roman" w:hAnsi="Times New Roman"/>
            <w:sz w:val="24"/>
            <w:szCs w:val="24"/>
          </w:rPr>
          <w:t xml:space="preserve">main </w:t>
        </w:r>
      </w:ins>
      <w:r w:rsidR="00087036" w:rsidRPr="00815C59">
        <w:rPr>
          <w:rFonts w:ascii="Times New Roman" w:hAnsi="Times New Roman"/>
          <w:sz w:val="24"/>
          <w:szCs w:val="24"/>
        </w:rPr>
        <w:t xml:space="preserve">contributions provided by this work are: </w:t>
      </w:r>
      <w:del w:id="162" w:author="Rafael Mesquita" w:date="2015-11-04T09:46:00Z">
        <w:r w:rsidR="00097A26" w:rsidRPr="00815C59" w:rsidDel="007B0F96">
          <w:rPr>
            <w:rFonts w:ascii="Times New Roman" w:hAnsi="Times New Roman"/>
            <w:sz w:val="24"/>
            <w:szCs w:val="24"/>
          </w:rPr>
          <w:delText xml:space="preserve">i) </w:delText>
        </w:r>
      </w:del>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r w:rsidR="005277B2" w:rsidRPr="00815C59">
        <w:rPr>
          <w:rFonts w:ascii="Times New Roman" w:hAnsi="Times New Roman"/>
          <w:sz w:val="24"/>
          <w:szCs w:val="24"/>
        </w:rPr>
        <w:t>;</w:t>
      </w:r>
      <w:del w:id="163" w:author="Rafael Mesquita" w:date="2015-11-04T09:46:00Z">
        <w:r w:rsidR="00097A26" w:rsidRPr="00815C59" w:rsidDel="007B0F96">
          <w:rPr>
            <w:rFonts w:ascii="Times New Roman" w:hAnsi="Times New Roman"/>
            <w:sz w:val="24"/>
            <w:szCs w:val="24"/>
          </w:rPr>
          <w:delText xml:space="preserve"> ii) </w:delText>
        </w:r>
        <w:r w:rsidR="005277B2" w:rsidRPr="00815C59" w:rsidDel="007B0F96">
          <w:rPr>
            <w:rFonts w:ascii="Times New Roman" w:hAnsi="Times New Roman"/>
            <w:sz w:val="24"/>
            <w:szCs w:val="24"/>
          </w:rPr>
          <w:delText xml:space="preserve">to </w:delText>
        </w:r>
        <w:r w:rsidR="003C75A2" w:rsidRPr="00815C59" w:rsidDel="007B0F96">
          <w:rPr>
            <w:rFonts w:ascii="Times New Roman" w:hAnsi="Times New Roman"/>
            <w:sz w:val="24"/>
            <w:szCs w:val="24"/>
          </w:rPr>
          <w:delText xml:space="preserve">compare </w:delText>
        </w:r>
        <w:r w:rsidR="007067AF" w:rsidRPr="00815C59" w:rsidDel="007B0F96">
          <w:rPr>
            <w:rFonts w:ascii="Times New Roman" w:hAnsi="Times New Roman"/>
            <w:sz w:val="24"/>
            <w:szCs w:val="24"/>
          </w:rPr>
          <w:delText>these</w:delText>
        </w:r>
        <w:r w:rsidR="00D04895" w:rsidRPr="00815C59" w:rsidDel="007B0F96">
          <w:rPr>
            <w:rFonts w:ascii="Times New Roman" w:hAnsi="Times New Roman"/>
            <w:sz w:val="24"/>
            <w:szCs w:val="24"/>
          </w:rPr>
          <w:delText xml:space="preserve"> </w:delText>
        </w:r>
        <w:r w:rsidR="00C14A3A" w:rsidRPr="00815C59" w:rsidDel="007B0F96">
          <w:rPr>
            <w:rFonts w:ascii="Times New Roman" w:hAnsi="Times New Roman"/>
            <w:sz w:val="24"/>
            <w:szCs w:val="24"/>
          </w:rPr>
          <w:delText>measures</w:delText>
        </w:r>
        <w:r w:rsidR="00DB5775" w:rsidRPr="00815C59" w:rsidDel="007B0F96">
          <w:rPr>
            <w:rFonts w:ascii="Times New Roman" w:hAnsi="Times New Roman"/>
            <w:sz w:val="24"/>
            <w:szCs w:val="24"/>
          </w:rPr>
          <w:delText xml:space="preserve"> and </w:delText>
        </w:r>
        <w:r w:rsidR="003F10C8" w:rsidRPr="00815C59" w:rsidDel="007B0F96">
          <w:rPr>
            <w:rFonts w:ascii="Times New Roman" w:hAnsi="Times New Roman"/>
            <w:sz w:val="24"/>
            <w:szCs w:val="24"/>
          </w:rPr>
          <w:delText xml:space="preserve">hourly </w:delText>
        </w:r>
        <w:r w:rsidR="00DB5775" w:rsidRPr="00815C59" w:rsidDel="007B0F96">
          <w:rPr>
            <w:rFonts w:ascii="Times New Roman" w:hAnsi="Times New Roman"/>
            <w:sz w:val="24"/>
            <w:szCs w:val="24"/>
          </w:rPr>
          <w:delText xml:space="preserve">patterns </w:delText>
        </w:r>
        <w:r w:rsidR="003C75A2" w:rsidRPr="00815C59" w:rsidDel="007B0F96">
          <w:rPr>
            <w:rFonts w:ascii="Times New Roman" w:hAnsi="Times New Roman"/>
            <w:sz w:val="24"/>
            <w:szCs w:val="24"/>
          </w:rPr>
          <w:delText>between patients with COPD and healthy subjects</w:delText>
        </w:r>
        <w:r w:rsidR="00475BB7" w:rsidRPr="00815C59" w:rsidDel="007B0F96">
          <w:rPr>
            <w:rFonts w:ascii="Times New Roman" w:hAnsi="Times New Roman"/>
            <w:sz w:val="24"/>
            <w:szCs w:val="24"/>
          </w:rPr>
          <w:delText xml:space="preserve"> </w:delText>
        </w:r>
        <w:r w:rsidR="003C75A2" w:rsidRPr="00815C59" w:rsidDel="007B0F96">
          <w:rPr>
            <w:rFonts w:ascii="Times New Roman" w:hAnsi="Times New Roman"/>
            <w:sz w:val="24"/>
            <w:szCs w:val="24"/>
          </w:rPr>
          <w:delText xml:space="preserve">matched for </w:delText>
        </w:r>
        <w:r w:rsidR="009B6167" w:rsidDel="007B0F96">
          <w:rPr>
            <w:rFonts w:ascii="Times New Roman" w:hAnsi="Times New Roman"/>
            <w:sz w:val="24"/>
            <w:szCs w:val="24"/>
          </w:rPr>
          <w:delText>sex</w:delText>
        </w:r>
        <w:r w:rsidR="00B428C7" w:rsidRPr="00815C59" w:rsidDel="007B0F96">
          <w:rPr>
            <w:rFonts w:ascii="Times New Roman" w:hAnsi="Times New Roman"/>
            <w:sz w:val="24"/>
            <w:szCs w:val="24"/>
          </w:rPr>
          <w:delText xml:space="preserve">, </w:delText>
        </w:r>
        <w:r w:rsidR="003C75A2" w:rsidRPr="00815C59" w:rsidDel="007B0F96">
          <w:rPr>
            <w:rFonts w:ascii="Times New Roman" w:hAnsi="Times New Roman"/>
            <w:sz w:val="24"/>
            <w:szCs w:val="24"/>
          </w:rPr>
          <w:delText>age and body mass index</w:delText>
        </w:r>
        <w:r w:rsidR="001750C6" w:rsidRPr="00815C59" w:rsidDel="007B0F96">
          <w:rPr>
            <w:rFonts w:ascii="Times New Roman" w:hAnsi="Times New Roman"/>
            <w:sz w:val="24"/>
            <w:szCs w:val="24"/>
          </w:rPr>
          <w:delText xml:space="preserve"> (BMI)</w:delText>
        </w:r>
        <w:r w:rsidR="005277B2" w:rsidRPr="00815C59" w:rsidDel="007B0F96">
          <w:rPr>
            <w:rFonts w:ascii="Times New Roman" w:hAnsi="Times New Roman"/>
            <w:sz w:val="24"/>
            <w:szCs w:val="24"/>
          </w:rPr>
          <w:delText>;</w:delText>
        </w:r>
      </w:del>
      <w:r w:rsidR="00097A26" w:rsidRPr="00815C59">
        <w:rPr>
          <w:rFonts w:ascii="Times New Roman" w:hAnsi="Times New Roman"/>
          <w:sz w:val="24"/>
          <w:szCs w:val="24"/>
        </w:rPr>
        <w:t xml:space="preserve"> and </w:t>
      </w:r>
      <w:del w:id="164" w:author="Rafael Mesquita" w:date="2015-11-04T09:46:00Z">
        <w:r w:rsidR="00097A26" w:rsidRPr="00815C59" w:rsidDel="007B0F96">
          <w:rPr>
            <w:rFonts w:ascii="Times New Roman" w:hAnsi="Times New Roman"/>
            <w:sz w:val="24"/>
            <w:szCs w:val="24"/>
          </w:rPr>
          <w:delText>iii)</w:delText>
        </w:r>
        <w:r w:rsidR="0015625B" w:rsidRPr="00815C59" w:rsidDel="007B0F96">
          <w:rPr>
            <w:rFonts w:ascii="Times New Roman" w:hAnsi="Times New Roman"/>
            <w:sz w:val="24"/>
            <w:szCs w:val="24"/>
          </w:rPr>
          <w:delText xml:space="preserve"> </w:delText>
        </w:r>
      </w:del>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1E618A01"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ins w:id="165" w:author="Spruit, Martijn" w:date="2015-10-30T11:32:00Z">
        <w:r w:rsidR="00A81A06">
          <w:rPr>
            <w:rFonts w:ascii="Times New Roman" w:hAnsi="Times New Roman"/>
            <w:sz w:val="24"/>
            <w:szCs w:val="24"/>
          </w:rPr>
          <w:t>re</w:t>
        </w:r>
      </w:ins>
      <w:ins w:id="166" w:author="Spruit, Martijn" w:date="2015-10-30T11:33:00Z">
        <w:r w:rsidR="00A81A06">
          <w:rPr>
            <w:rFonts w:ascii="Times New Roman" w:hAnsi="Times New Roman"/>
            <w:sz w:val="24"/>
            <w:szCs w:val="24"/>
          </w:rPr>
          <w:t xml:space="preserve">trospective, </w:t>
        </w:r>
      </w:ins>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r w:rsidR="00197F33" w:rsidRPr="00815C59">
        <w:rPr>
          <w:rFonts w:ascii="Times New Roman" w:hAnsi="Times New Roman"/>
          <w:sz w:val="24"/>
          <w:szCs w:val="24"/>
        </w:rPr>
        <w:t>,</w:t>
      </w:r>
      <w:r w:rsidR="009E6E18" w:rsidRPr="00815C59">
        <w:rPr>
          <w:rFonts w:ascii="Times New Roman" w:hAnsi="Times New Roman"/>
          <w:sz w:val="24"/>
          <w:szCs w:val="24"/>
        </w:rPr>
        <w:t xml:space="preserve"> </w:t>
      </w:r>
      <w:del w:id="167" w:author="Rafael Mesquita" w:date="2015-10-15T12:43:00Z">
        <w:r w:rsidR="0075291A" w:rsidRPr="00815C59" w:rsidDel="000E2A6D">
          <w:rPr>
            <w:rFonts w:ascii="Times New Roman" w:hAnsi="Times New Roman"/>
            <w:sz w:val="24"/>
            <w:szCs w:val="24"/>
          </w:rPr>
          <w:delText>post-hoc</w:delText>
        </w:r>
      </w:del>
      <w:del w:id="168" w:author="Spruit, Martijn" w:date="2015-10-30T11:33:00Z">
        <w:r w:rsidR="00545898" w:rsidRPr="00815C59" w:rsidDel="00A81A06">
          <w:rPr>
            <w:rFonts w:ascii="Times New Roman" w:hAnsi="Times New Roman"/>
            <w:sz w:val="24"/>
            <w:szCs w:val="24"/>
          </w:rPr>
          <w:delText>,</w:delText>
        </w:r>
      </w:del>
      <w:r w:rsidR="0075291A" w:rsidRPr="00815C59">
        <w:rPr>
          <w:rFonts w:ascii="Times New Roman" w:hAnsi="Times New Roman"/>
          <w:sz w:val="24"/>
          <w:szCs w:val="24"/>
        </w:rPr>
        <w:t xml:space="preserve"> </w:t>
      </w:r>
      <w:r w:rsidR="002B2AEF" w:rsidRPr="00815C59">
        <w:rPr>
          <w:rFonts w:ascii="Times New Roman" w:hAnsi="Times New Roman"/>
          <w:sz w:val="24"/>
          <w:szCs w:val="24"/>
        </w:rPr>
        <w:t xml:space="preserve">cross-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r w:rsidR="006602FF" w:rsidRPr="00815C59">
        <w:rPr>
          <w:rFonts w:ascii="Times New Roman" w:hAnsi="Times New Roman"/>
          <w:sz w:val="24"/>
          <w:szCs w:val="24"/>
        </w:rPr>
        <w:t>10 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w:t>
      </w:r>
      <w:del w:id="169" w:author="Rafael Mesquita" w:date="2015-11-19T10:05:00Z">
        <w:r w:rsidR="00365F5B" w:rsidRPr="00815C59" w:rsidDel="00852564">
          <w:rPr>
            <w:rFonts w:ascii="Times New Roman" w:hAnsi="Times New Roman"/>
            <w:sz w:val="24"/>
            <w:szCs w:val="24"/>
          </w:rPr>
          <w:delText xml:space="preserve"> (UK)</w:delText>
        </w:r>
      </w:del>
      <w:r w:rsidR="001E3197" w:rsidRPr="00815C59">
        <w:rPr>
          <w:rFonts w:ascii="Times New Roman" w:hAnsi="Times New Roman"/>
          <w:sz w:val="24"/>
          <w:szCs w:val="24"/>
        </w:rPr>
        <w:t>, Ireland, the Netherlands, Germany, Switzerland, Italy, Spain, the United States of America</w:t>
      </w:r>
      <w:r w:rsidR="00365F5B" w:rsidRPr="00815C59">
        <w:rPr>
          <w:rFonts w:ascii="Times New Roman" w:hAnsi="Times New Roman"/>
          <w:sz w:val="24"/>
          <w:szCs w:val="24"/>
        </w:rPr>
        <w:t xml:space="preserve"> (USA)</w:t>
      </w:r>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w:t>
      </w:r>
      <w:r w:rsidR="004C6C78" w:rsidRPr="00815C59">
        <w:rPr>
          <w:rFonts w:ascii="Times New Roman" w:hAnsi="Times New Roman"/>
          <w:sz w:val="24"/>
          <w:szCs w:val="24"/>
        </w:rPr>
        <w:lastRenderedPageBreak/>
        <w:t xml:space="preserve">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proofErr w:type="spellStart"/>
      <w:r w:rsidR="00C226DD" w:rsidRPr="00815C59">
        <w:rPr>
          <w:rFonts w:ascii="Times New Roman" w:hAnsi="Times New Roman"/>
          <w:sz w:val="24"/>
          <w:szCs w:val="24"/>
        </w:rPr>
        <w:t>SenseWear</w:t>
      </w:r>
      <w:proofErr w:type="spellEnd"/>
      <w:r w:rsidR="00C226DD" w:rsidRPr="00815C59">
        <w:rPr>
          <w:rFonts w:ascii="Times New Roman" w:hAnsi="Times New Roman"/>
          <w:sz w:val="24"/>
          <w:szCs w:val="24"/>
        </w:rPr>
        <w:t xml:space="preserve">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 xml:space="preserve">or </w:t>
      </w:r>
      <w:proofErr w:type="spellStart"/>
      <w:r w:rsidR="00880579" w:rsidRPr="00815C59">
        <w:rPr>
          <w:rFonts w:ascii="Times New Roman" w:hAnsi="Times New Roman"/>
          <w:sz w:val="24"/>
          <w:szCs w:val="24"/>
        </w:rPr>
        <w:t>SenseWear</w:t>
      </w:r>
      <w:proofErr w:type="spellEnd"/>
      <w:r w:rsidR="00880579" w:rsidRPr="00815C59">
        <w:rPr>
          <w:rFonts w:ascii="Times New Roman" w:hAnsi="Times New Roman"/>
          <w:sz w:val="24"/>
          <w:szCs w:val="24"/>
        </w:rPr>
        <w:t xml:space="preserve">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proofErr w:type="spellStart"/>
      <w:r w:rsidR="00700B44" w:rsidRPr="00815C59">
        <w:rPr>
          <w:rFonts w:ascii="Times New Roman" w:hAnsi="Times New Roman"/>
          <w:sz w:val="24"/>
          <w:szCs w:val="24"/>
        </w:rPr>
        <w:t>BodyM</w:t>
      </w:r>
      <w:r w:rsidR="00C226DD" w:rsidRPr="00815C59">
        <w:rPr>
          <w:rFonts w:ascii="Times New Roman" w:hAnsi="Times New Roman"/>
          <w:sz w:val="24"/>
          <w:szCs w:val="24"/>
        </w:rPr>
        <w:t>edia</w:t>
      </w:r>
      <w:proofErr w:type="spellEnd"/>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ins w:id="170" w:author="Rafael Mesquita" w:date="2015-11-19T10:09:00Z">
        <w:r w:rsidR="003135B0">
          <w:rPr>
            <w:rFonts w:ascii="Times New Roman" w:hAnsi="Times New Roman"/>
            <w:sz w:val="24"/>
            <w:szCs w:val="24"/>
            <w:lang w:val="en-US"/>
          </w:rPr>
          <w:t>I</w:t>
        </w:r>
      </w:ins>
      <w:ins w:id="171" w:author="Rafael Mesquita" w:date="2015-11-19T10:07:00Z">
        <w:r w:rsidR="004D2845" w:rsidRPr="00815C59">
          <w:rPr>
            <w:rFonts w:ascii="Times New Roman" w:hAnsi="Times New Roman"/>
            <w:sz w:val="24"/>
            <w:szCs w:val="24"/>
            <w:lang w:val="en-US"/>
          </w:rPr>
          <w:t>n studies that included longitudinal analyses</w:t>
        </w:r>
      </w:ins>
      <w:del w:id="172" w:author="Rafael Mesquita" w:date="2015-11-19T10:09:00Z">
        <w:r w:rsidR="00B51709" w:rsidRPr="00815C59" w:rsidDel="003135B0">
          <w:rPr>
            <w:rFonts w:ascii="Times New Roman" w:hAnsi="Times New Roman"/>
            <w:sz w:val="24"/>
            <w:szCs w:val="24"/>
            <w:lang w:val="en-US"/>
          </w:rPr>
          <w:delText xml:space="preserve">From </w:delText>
        </w:r>
        <w:r w:rsidR="004C6C78" w:rsidRPr="00815C59" w:rsidDel="003135B0">
          <w:rPr>
            <w:rFonts w:ascii="Times New Roman" w:hAnsi="Times New Roman"/>
            <w:sz w:val="24"/>
            <w:szCs w:val="24"/>
            <w:lang w:val="en-US"/>
          </w:rPr>
          <w:delText>all studies</w:delText>
        </w:r>
      </w:del>
      <w:r w:rsidR="00B51709" w:rsidRPr="00815C59">
        <w:rPr>
          <w:rFonts w:ascii="Times New Roman" w:hAnsi="Times New Roman"/>
          <w:sz w:val="24"/>
          <w:szCs w:val="24"/>
          <w:lang w:val="en-US"/>
        </w:rPr>
        <w:t>, only the baseline data w</w:t>
      </w:r>
      <w:ins w:id="173" w:author="Rafael Mesquita" w:date="2015-11-19T10:31:00Z">
        <w:r w:rsidR="008456C0">
          <w:rPr>
            <w:rFonts w:ascii="Times New Roman" w:hAnsi="Times New Roman"/>
            <w:sz w:val="24"/>
            <w:szCs w:val="24"/>
            <w:lang w:val="en-US"/>
          </w:rPr>
          <w:t>ere</w:t>
        </w:r>
      </w:ins>
      <w:del w:id="174" w:author="Rafael Mesquita" w:date="2015-11-19T10:31:00Z">
        <w:r w:rsidR="00B51709" w:rsidRPr="00815C59" w:rsidDel="008456C0">
          <w:rPr>
            <w:rFonts w:ascii="Times New Roman" w:hAnsi="Times New Roman"/>
            <w:sz w:val="24"/>
            <w:szCs w:val="24"/>
            <w:lang w:val="en-US"/>
          </w:rPr>
          <w:delText>as</w:delText>
        </w:r>
      </w:del>
      <w:r w:rsidR="00B51709" w:rsidRPr="00815C59">
        <w:rPr>
          <w:rFonts w:ascii="Times New Roman" w:hAnsi="Times New Roman"/>
          <w:sz w:val="24"/>
          <w:szCs w:val="24"/>
          <w:lang w:val="en-US"/>
        </w:rPr>
        <w:t xml:space="preserve"> </w:t>
      </w:r>
      <w:r w:rsidR="00C029A8" w:rsidRPr="00815C59">
        <w:rPr>
          <w:rFonts w:ascii="Times New Roman" w:hAnsi="Times New Roman"/>
          <w:sz w:val="24"/>
          <w:szCs w:val="24"/>
          <w:lang w:val="en-US"/>
        </w:rPr>
        <w:t>used</w:t>
      </w:r>
      <w:del w:id="175" w:author="Rafael Mesquita" w:date="2015-11-19T10:09:00Z">
        <w:r w:rsidR="00B51709" w:rsidRPr="00815C59" w:rsidDel="003135B0">
          <w:rPr>
            <w:rFonts w:ascii="Times New Roman" w:hAnsi="Times New Roman"/>
            <w:sz w:val="24"/>
            <w:szCs w:val="24"/>
            <w:lang w:val="en-US"/>
          </w:rPr>
          <w:delText xml:space="preserve"> (</w:delText>
        </w:r>
      </w:del>
      <w:del w:id="176" w:author="Rafael Mesquita" w:date="2015-11-19T10:07:00Z">
        <w:r w:rsidR="00B51709" w:rsidRPr="00815C59" w:rsidDel="004D2845">
          <w:rPr>
            <w:rFonts w:ascii="Times New Roman" w:hAnsi="Times New Roman"/>
            <w:sz w:val="24"/>
            <w:szCs w:val="24"/>
            <w:lang w:val="en-US"/>
          </w:rPr>
          <w:delText>in studies that included longitudinal analyses</w:delText>
        </w:r>
      </w:del>
      <w:del w:id="177" w:author="Rafael Mesquita" w:date="2015-11-19T10:09:00Z">
        <w:r w:rsidR="00B51709" w:rsidRPr="00815C59" w:rsidDel="003135B0">
          <w:rPr>
            <w:rFonts w:ascii="Times New Roman" w:hAnsi="Times New Roman"/>
            <w:sz w:val="24"/>
            <w:szCs w:val="24"/>
            <w:lang w:val="en-US"/>
          </w:rPr>
          <w:delText>), which</w:delText>
        </w:r>
      </w:del>
      <w:r w:rsidR="00B51709" w:rsidRPr="00815C59">
        <w:rPr>
          <w:rFonts w:ascii="Times New Roman" w:hAnsi="Times New Roman"/>
          <w:sz w:val="24"/>
          <w:szCs w:val="24"/>
          <w:lang w:val="en-US"/>
        </w:rPr>
        <w:t xml:space="preserve"> mean</w:t>
      </w:r>
      <w:ins w:id="178" w:author="Rafael Mesquita" w:date="2015-11-19T10:09:00Z">
        <w:r w:rsidR="003135B0">
          <w:rPr>
            <w:rFonts w:ascii="Times New Roman" w:hAnsi="Times New Roman"/>
            <w:sz w:val="24"/>
            <w:szCs w:val="24"/>
            <w:lang w:val="en-US"/>
          </w:rPr>
          <w:t>ing</w:t>
        </w:r>
      </w:ins>
      <w:del w:id="179" w:author="Rafael Mesquita" w:date="2015-11-19T10:09:00Z">
        <w:r w:rsidR="00B51709" w:rsidRPr="00815C59" w:rsidDel="003135B0">
          <w:rPr>
            <w:rFonts w:ascii="Times New Roman" w:hAnsi="Times New Roman"/>
            <w:sz w:val="24"/>
            <w:szCs w:val="24"/>
            <w:lang w:val="en-US"/>
          </w:rPr>
          <w:delText>s</w:delText>
        </w:r>
      </w:del>
      <w:r w:rsidR="00B51709" w:rsidRPr="00815C59">
        <w:rPr>
          <w:rFonts w:ascii="Times New Roman" w:hAnsi="Times New Roman"/>
          <w:sz w:val="24"/>
          <w:szCs w:val="24"/>
          <w:lang w:val="en-US"/>
        </w:rPr>
        <w:t xml:space="preserve"> that the </w:t>
      </w:r>
      <w:r w:rsidR="00AA2958" w:rsidRPr="00815C59">
        <w:rPr>
          <w:rFonts w:ascii="Times New Roman" w:hAnsi="Times New Roman"/>
          <w:sz w:val="24"/>
          <w:szCs w:val="24"/>
          <w:lang w:val="en-US"/>
        </w:rPr>
        <w:t>subjects</w:t>
      </w:r>
      <w:r w:rsidR="00B51709" w:rsidRPr="00815C59">
        <w:rPr>
          <w:rFonts w:ascii="Times New Roman" w:hAnsi="Times New Roman"/>
          <w:sz w:val="24"/>
          <w:szCs w:val="24"/>
          <w:lang w:val="en-US"/>
        </w:rPr>
        <w:t xml:space="preserve"> included in the current analysis were not undergoing any specific intervention </w:t>
      </w:r>
      <w:ins w:id="180" w:author="Rafael Mesquita" w:date="2015-11-11T15:16:00Z">
        <w:r w:rsidR="00B17845">
          <w:rPr>
            <w:rFonts w:ascii="Times New Roman" w:hAnsi="Times New Roman"/>
            <w:sz w:val="24"/>
            <w:szCs w:val="24"/>
            <w:lang w:val="en-US"/>
          </w:rPr>
          <w:t>by</w:t>
        </w:r>
      </w:ins>
      <w:del w:id="181" w:author="Rafael Mesquita" w:date="2015-11-11T15:16:00Z">
        <w:r w:rsidR="006A7D44" w:rsidRPr="00815C59" w:rsidDel="00B17845">
          <w:rPr>
            <w:rFonts w:ascii="Times New Roman" w:hAnsi="Times New Roman"/>
            <w:sz w:val="24"/>
            <w:szCs w:val="24"/>
            <w:lang w:val="en-US"/>
          </w:rPr>
          <w:delText>at</w:delText>
        </w:r>
      </w:del>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yMl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WZXN0Ym88L0F1dGhvcj48WWVhcj4yMDEzPC9ZZWFyPjxS
ZWNOdW0+MTY4PC9SZWNOdW0+PERpc3BsYXlUZXh0PlsyMl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BC4EF2" w:rsidRPr="00815C59">
        <w:rPr>
          <w:rFonts w:ascii="Times New Roman" w:hAnsi="Times New Roman"/>
          <w:sz w:val="24"/>
          <w:szCs w:val="24"/>
        </w:rPr>
        <w:fldChar w:fldCharType="separate"/>
      </w:r>
      <w:r w:rsidR="00865FDA">
        <w:rPr>
          <w:rFonts w:ascii="Times New Roman" w:hAnsi="Times New Roman"/>
          <w:noProof/>
          <w:sz w:val="24"/>
          <w:szCs w:val="24"/>
        </w:rPr>
        <w:t>[22]</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r w:rsidR="009668CF" w:rsidRPr="00815C59">
        <w:rPr>
          <w:rFonts w:ascii="Times New Roman" w:hAnsi="Times New Roman"/>
          <w:sz w:val="24"/>
          <w:szCs w:val="24"/>
        </w:rPr>
        <w:t xml:space="preserve">clinical </w:t>
      </w:r>
      <w:r w:rsidR="00903001" w:rsidRPr="00815C59">
        <w:rPr>
          <w:rFonts w:ascii="Times New Roman" w:hAnsi="Times New Roman"/>
          <w:sz w:val="24"/>
          <w:szCs w:val="24"/>
        </w:rPr>
        <w:t>stab</w:t>
      </w:r>
      <w:r w:rsidR="00757A67" w:rsidRPr="00815C59">
        <w:rPr>
          <w:rFonts w:ascii="Times New Roman" w:hAnsi="Times New Roman"/>
          <w:sz w:val="24"/>
          <w:szCs w:val="24"/>
        </w:rPr>
        <w:t>ility</w:t>
      </w:r>
      <w:r w:rsidR="009668CF" w:rsidRPr="00815C59">
        <w:rPr>
          <w:rFonts w:ascii="Times New Roman" w:hAnsi="Times New Roman"/>
          <w:sz w:val="24"/>
          <w:szCs w:val="24"/>
        </w:rPr>
        <w:t xml:space="preserve"> 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w:t>
      </w:r>
      <w:r w:rsidR="009B6167">
        <w:rPr>
          <w:rFonts w:ascii="Times New Roman" w:hAnsi="Times New Roman"/>
          <w:sz w:val="24"/>
          <w:szCs w:val="24"/>
        </w:rPr>
        <w:t>sex</w:t>
      </w:r>
      <w:r w:rsidR="00BE1CEC" w:rsidRPr="00815C59">
        <w:rPr>
          <w:rFonts w:ascii="Times New Roman" w:hAnsi="Times New Roman"/>
          <w:sz w:val="24"/>
          <w:szCs w:val="24"/>
        </w:rPr>
        <w:t xml:space="preserve">, </w:t>
      </w:r>
      <w:ins w:id="182" w:author="Rafael Mesquita" w:date="2015-11-10T20:38:00Z">
        <w:r w:rsidR="009450DD">
          <w:rPr>
            <w:rFonts w:ascii="Times New Roman" w:hAnsi="Times New Roman"/>
            <w:sz w:val="24"/>
            <w:szCs w:val="24"/>
          </w:rPr>
          <w:t>body mass index (</w:t>
        </w:r>
      </w:ins>
      <w:r w:rsidR="00051FFC" w:rsidRPr="00815C59">
        <w:rPr>
          <w:rFonts w:ascii="Times New Roman" w:hAnsi="Times New Roman"/>
          <w:sz w:val="24"/>
          <w:szCs w:val="24"/>
        </w:rPr>
        <w:t>BMI</w:t>
      </w:r>
      <w:ins w:id="183" w:author="Rafael Mesquita" w:date="2015-11-10T20:38:00Z">
        <w:r w:rsidR="009450DD">
          <w:rPr>
            <w:rFonts w:ascii="Times New Roman" w:hAnsi="Times New Roman"/>
            <w:sz w:val="24"/>
            <w:szCs w:val="24"/>
          </w:rPr>
          <w:t>)</w:t>
        </w:r>
      </w:ins>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del w:id="184" w:author="Rafael Mesquita" w:date="2015-11-04T09:46:00Z">
        <w:r w:rsidR="007A06E1" w:rsidRPr="00815C59" w:rsidDel="007B0F96">
          <w:rPr>
            <w:rFonts w:ascii="Times New Roman" w:hAnsi="Times New Roman"/>
            <w:sz w:val="24"/>
            <w:szCs w:val="24"/>
          </w:rPr>
          <w:delText>T</w:delText>
        </w:r>
        <w:r w:rsidR="00A41BA7" w:rsidRPr="00815C59" w:rsidDel="007B0F96">
          <w:rPr>
            <w:rFonts w:ascii="Times New Roman" w:hAnsi="Times New Roman"/>
            <w:sz w:val="24"/>
            <w:szCs w:val="24"/>
          </w:rPr>
          <w:delText xml:space="preserve">he Netherlands and the UK also provided data on healthy elderly subjects, who were pairwise-matched (1:1) for </w:delText>
        </w:r>
        <w:r w:rsidR="009B6167" w:rsidDel="007B0F96">
          <w:rPr>
            <w:rFonts w:ascii="Times New Roman" w:hAnsi="Times New Roman"/>
            <w:sz w:val="24"/>
            <w:szCs w:val="24"/>
          </w:rPr>
          <w:delText>sex</w:delText>
        </w:r>
        <w:r w:rsidR="00A41BA7" w:rsidRPr="00815C59" w:rsidDel="007B0F96">
          <w:rPr>
            <w:rFonts w:ascii="Times New Roman" w:hAnsi="Times New Roman"/>
            <w:sz w:val="24"/>
            <w:szCs w:val="24"/>
          </w:rPr>
          <w:delText xml:space="preserve">, age and BMI with a subgroup of patients with COPD. </w:delText>
        </w:r>
      </w:del>
      <w:r w:rsidR="00B060EB" w:rsidRPr="00815C59">
        <w:rPr>
          <w:rFonts w:ascii="Times New Roman" w:hAnsi="Times New Roman"/>
          <w:sz w:val="24"/>
          <w:szCs w:val="24"/>
        </w:rPr>
        <w:t xml:space="preserve">Ethics Board approval was 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 xml:space="preserve">/institutional review boards (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ich w</w:t>
      </w:r>
      <w:ins w:id="185" w:author="Rafael Mesquita" w:date="2015-11-19T10:31:00Z">
        <w:r w:rsidR="008456C0">
          <w:rPr>
            <w:rFonts w:ascii="Times New Roman" w:hAnsi="Times New Roman"/>
            <w:sz w:val="24"/>
            <w:szCs w:val="24"/>
          </w:rPr>
          <w:t>ere</w:t>
        </w:r>
      </w:ins>
      <w:del w:id="186" w:author="Rafael Mesquita" w:date="2015-11-19T10:31:00Z">
        <w:r w:rsidR="002C6656" w:rsidRPr="00815C59" w:rsidDel="008456C0">
          <w:rPr>
            <w:rFonts w:ascii="Times New Roman" w:hAnsi="Times New Roman"/>
            <w:sz w:val="24"/>
            <w:szCs w:val="24"/>
          </w:rPr>
          <w:delText>as</w:delText>
        </w:r>
      </w:del>
      <w:r w:rsidR="002F2BAE" w:rsidRPr="00815C59">
        <w:rPr>
          <w:rFonts w:ascii="Times New Roman" w:hAnsi="Times New Roman"/>
          <w:sz w:val="24"/>
          <w:szCs w:val="24"/>
        </w:rPr>
        <w:t xml:space="preserve"> </w:t>
      </w:r>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w:t>
      </w:r>
      <w:ins w:id="187" w:author="Rafael Mesquita" w:date="2015-11-19T10:31:00Z">
        <w:r w:rsidR="008456C0">
          <w:rPr>
            <w:rFonts w:ascii="Times New Roman" w:hAnsi="Times New Roman"/>
            <w:sz w:val="24"/>
            <w:szCs w:val="24"/>
          </w:rPr>
          <w:t>ere</w:t>
        </w:r>
      </w:ins>
      <w:del w:id="188" w:author="Rafael Mesquita" w:date="2015-11-19T10:31:00Z">
        <w:r w:rsidR="0042608C" w:rsidRPr="00815C59" w:rsidDel="008456C0">
          <w:rPr>
            <w:rFonts w:ascii="Times New Roman" w:hAnsi="Times New Roman"/>
            <w:sz w:val="24"/>
            <w:szCs w:val="24"/>
          </w:rPr>
          <w:delText>as</w:delText>
        </w:r>
      </w:del>
      <w:r w:rsidR="0042608C" w:rsidRPr="00815C59">
        <w:rPr>
          <w:rFonts w:ascii="Times New Roman" w:hAnsi="Times New Roman"/>
          <w:sz w:val="24"/>
          <w:szCs w:val="24"/>
        </w:rPr>
        <w:t xml:space="preserve"> 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0BB7712F"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cording to established criteria</w:t>
      </w:r>
      <w:r w:rsidR="003D7CDC" w:rsidRPr="00815C59">
        <w:rPr>
          <w:rFonts w:ascii="Times New Roman" w:hAnsi="Times New Roman"/>
          <w:sz w:val="24"/>
          <w:szCs w:val="24"/>
        </w:rPr>
        <w:t xml:space="preserve"> </w:t>
      </w:r>
      <w:r w:rsidR="00E46A24" w:rsidRPr="00815C59">
        <w:rPr>
          <w:rFonts w:ascii="Times New Roman" w:hAnsi="Times New Roman"/>
          <w:sz w:val="24"/>
          <w:szCs w:val="24"/>
        </w:rPr>
        <w:t xml:space="preserve">or </w:t>
      </w:r>
      <w:ins w:id="189" w:author="Rafael Mesquita" w:date="2015-10-13T17:49:00Z">
        <w:r w:rsidR="00D038A0">
          <w:rPr>
            <w:rFonts w:ascii="Times New Roman" w:hAnsi="Times New Roman"/>
            <w:sz w:val="24"/>
            <w:szCs w:val="24"/>
          </w:rPr>
          <w:t>according to the median value (i.e., above or below</w:t>
        </w:r>
      </w:ins>
      <w:ins w:id="190" w:author="Rafael Mesquita" w:date="2015-10-14T09:58:00Z">
        <w:r w:rsidR="00EB3339">
          <w:rPr>
            <w:rFonts w:ascii="Times New Roman" w:hAnsi="Times New Roman"/>
            <w:sz w:val="24"/>
            <w:szCs w:val="24"/>
          </w:rPr>
          <w:t xml:space="preserve"> the median</w:t>
        </w:r>
      </w:ins>
      <w:ins w:id="191" w:author="Rafael Mesquita" w:date="2015-10-13T17:49:00Z">
        <w:r w:rsidR="00D038A0">
          <w:rPr>
            <w:rFonts w:ascii="Times New Roman" w:hAnsi="Times New Roman"/>
            <w:sz w:val="24"/>
            <w:szCs w:val="24"/>
          </w:rPr>
          <w:t>)</w:t>
        </w:r>
      </w:ins>
      <w:del w:id="192" w:author="Rafael Mesquita" w:date="2015-10-13T17:49:00Z">
        <w:r w:rsidR="00E46A24" w:rsidRPr="00815C59" w:rsidDel="00D038A0">
          <w:rPr>
            <w:rFonts w:ascii="Times New Roman" w:hAnsi="Times New Roman"/>
            <w:sz w:val="24"/>
            <w:szCs w:val="24"/>
          </w:rPr>
          <w:delText xml:space="preserve">by </w:delText>
        </w:r>
      </w:del>
      <w:del w:id="193" w:author="Rafael Mesquita" w:date="2015-10-13T17:44:00Z">
        <w:r w:rsidR="00E46A24" w:rsidRPr="00815C59" w:rsidDel="00D038A0">
          <w:rPr>
            <w:rFonts w:ascii="Times New Roman" w:hAnsi="Times New Roman"/>
            <w:sz w:val="24"/>
            <w:szCs w:val="24"/>
          </w:rPr>
          <w:delText>the median split method</w:delText>
        </w:r>
      </w:del>
      <w:r w:rsidR="00E46A24" w:rsidRPr="00815C59">
        <w:rPr>
          <w:rFonts w:ascii="Times New Roman" w:hAnsi="Times New Roman"/>
          <w:sz w:val="24"/>
          <w:szCs w:val="24"/>
        </w:rPr>
        <w:t xml:space="preserve">. </w:t>
      </w:r>
      <w:del w:id="194" w:author="Rafael Mesquita" w:date="2015-11-19T10:14:00Z">
        <w:r w:rsidR="00400F3B" w:rsidRPr="00815C59" w:rsidDel="00557818">
          <w:rPr>
            <w:rFonts w:ascii="Times New Roman" w:hAnsi="Times New Roman"/>
            <w:sz w:val="24"/>
            <w:szCs w:val="24"/>
          </w:rPr>
          <w:delText>Moreover, t</w:delText>
        </w:r>
      </w:del>
      <w:ins w:id="195" w:author="Rafael Mesquita" w:date="2015-11-19T10:14:00Z">
        <w:r w:rsidR="00557818">
          <w:rPr>
            <w:rFonts w:ascii="Times New Roman" w:hAnsi="Times New Roman"/>
            <w:sz w:val="24"/>
            <w:szCs w:val="24"/>
          </w:rPr>
          <w:t>T</w:t>
        </w:r>
      </w:ins>
      <w:r w:rsidR="005D23C2" w:rsidRPr="00815C59">
        <w:rPr>
          <w:rFonts w:ascii="Times New Roman" w:hAnsi="Times New Roman"/>
          <w:sz w:val="24"/>
          <w:szCs w:val="24"/>
        </w:rPr>
        <w:t xml:space="preserve">he </w:t>
      </w:r>
      <w:proofErr w:type="spellStart"/>
      <w:r w:rsidR="005D23C2" w:rsidRPr="00815C59">
        <w:rPr>
          <w:rFonts w:ascii="Times New Roman" w:hAnsi="Times New Roman"/>
          <w:sz w:val="24"/>
          <w:szCs w:val="24"/>
        </w:rPr>
        <w:t>SenseWear</w:t>
      </w:r>
      <w:proofErr w:type="spellEnd"/>
      <w:r w:rsidR="005D23C2" w:rsidRPr="00815C59">
        <w:rPr>
          <w:rFonts w:ascii="Times New Roman" w:hAnsi="Times New Roman"/>
          <w:sz w:val="24"/>
          <w:szCs w:val="24"/>
        </w:rPr>
        <w:t xml:space="preserve">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w:t>
      </w:r>
      <w:proofErr w:type="spellStart"/>
      <w:r w:rsidR="00A6390B" w:rsidRPr="00815C59">
        <w:rPr>
          <w:rFonts w:ascii="Times New Roman" w:hAnsi="Times New Roman"/>
          <w:sz w:val="24"/>
          <w:szCs w:val="24"/>
        </w:rPr>
        <w:t>SenseWear</w:t>
      </w:r>
      <w:proofErr w:type="spellEnd"/>
      <w:r w:rsidR="00A6390B" w:rsidRPr="00815C59">
        <w:rPr>
          <w:rFonts w:ascii="Times New Roman" w:hAnsi="Times New Roman"/>
          <w:sz w:val="24"/>
          <w:szCs w:val="24"/>
        </w:rPr>
        <w:t xml:space="preserve"> Mini Armband </w:t>
      </w:r>
      <w:r w:rsidR="00EC4EDF" w:rsidRPr="00815C59">
        <w:rPr>
          <w:rFonts w:ascii="Times New Roman" w:hAnsi="Times New Roman"/>
          <w:sz w:val="24"/>
          <w:szCs w:val="24"/>
        </w:rPr>
        <w:t>activity monitors</w:t>
      </w:r>
      <w:ins w:id="196" w:author="Rafael Mesquita" w:date="2015-11-19T10:14:00Z">
        <w:r w:rsidR="00557818">
          <w:rPr>
            <w:rFonts w:ascii="Times New Roman" w:hAnsi="Times New Roman"/>
            <w:sz w:val="24"/>
            <w:szCs w:val="24"/>
          </w:rPr>
          <w:t xml:space="preserve">, which </w:t>
        </w:r>
      </w:ins>
      <w:ins w:id="197" w:author="Rafael Mesquita" w:date="2015-11-19T10:15:00Z">
        <w:r w:rsidR="00557818">
          <w:rPr>
            <w:rFonts w:ascii="Times New Roman" w:hAnsi="Times New Roman"/>
            <w:sz w:val="24"/>
            <w:szCs w:val="24"/>
          </w:rPr>
          <w:t xml:space="preserve">use multisensory data </w:t>
        </w:r>
        <w:r w:rsidR="00557818" w:rsidRPr="00941723">
          <w:rPr>
            <w:rFonts w:ascii="Times New Roman" w:hAnsi="Times New Roman"/>
            <w:sz w:val="24"/>
            <w:szCs w:val="24"/>
          </w:rPr>
          <w:t xml:space="preserve">in combination with pattern recognition algorithms </w:t>
        </w:r>
        <w:r w:rsidR="00557818">
          <w:rPr>
            <w:rFonts w:ascii="Times New Roman" w:hAnsi="Times New Roman"/>
            <w:sz w:val="24"/>
            <w:szCs w:val="24"/>
          </w:rPr>
          <w:t xml:space="preserve">to </w:t>
        </w:r>
        <w:r w:rsidR="00557818" w:rsidRPr="00D26E45">
          <w:rPr>
            <w:rFonts w:ascii="Times New Roman" w:hAnsi="Times New Roman"/>
            <w:sz w:val="24"/>
            <w:szCs w:val="24"/>
          </w:rPr>
          <w:t xml:space="preserve">reliably </w:t>
        </w:r>
        <w:r w:rsidR="00557818">
          <w:rPr>
            <w:rFonts w:ascii="Times New Roman" w:hAnsi="Times New Roman"/>
            <w:sz w:val="24"/>
            <w:szCs w:val="24"/>
          </w:rPr>
          <w:t xml:space="preserve">estimate energy </w:t>
        </w:r>
        <w:r w:rsidR="00557818">
          <w:rPr>
            <w:rFonts w:ascii="Times New Roman" w:hAnsi="Times New Roman"/>
            <w:sz w:val="24"/>
            <w:szCs w:val="24"/>
          </w:rPr>
          <w:lastRenderedPageBreak/>
          <w:t>expenditure (EE)</w:t>
        </w:r>
        <w:r w:rsidR="00557818" w:rsidRPr="00941723">
          <w:rPr>
            <w:rFonts w:ascii="Times New Roman" w:hAnsi="Times New Roman"/>
            <w:sz w:val="24"/>
            <w:szCs w:val="24"/>
          </w:rPr>
          <w:t xml:space="preserve"> and metabolic equivalent</w:t>
        </w:r>
        <w:r w:rsidR="00557818">
          <w:rPr>
            <w:rFonts w:ascii="Times New Roman" w:hAnsi="Times New Roman"/>
            <w:sz w:val="24"/>
            <w:szCs w:val="24"/>
          </w:rPr>
          <w:t>s</w:t>
        </w:r>
        <w:r w:rsidR="00557818" w:rsidRPr="00941723">
          <w:rPr>
            <w:rFonts w:ascii="Times New Roman" w:hAnsi="Times New Roman"/>
            <w:sz w:val="24"/>
            <w:szCs w:val="24"/>
          </w:rPr>
          <w:t xml:space="preserve"> of task (MET</w:t>
        </w:r>
        <w:r w:rsidR="00557818">
          <w:rPr>
            <w:rFonts w:ascii="Times New Roman" w:hAnsi="Times New Roman"/>
            <w:sz w:val="24"/>
            <w:szCs w:val="24"/>
          </w:rPr>
          <w:t>s</w:t>
        </w:r>
        <w:r w:rsidR="00557818" w:rsidRPr="00941723">
          <w:rPr>
            <w:rFonts w:ascii="Times New Roman" w:hAnsi="Times New Roman"/>
            <w:sz w:val="24"/>
            <w:szCs w:val="24"/>
          </w:rPr>
          <w:t>)</w:t>
        </w:r>
      </w:ins>
      <w:r w:rsidR="00422E2E">
        <w:rPr>
          <w:rFonts w:ascii="Times New Roman" w:hAnsi="Times New Roman"/>
          <w:sz w:val="24"/>
          <w:szCs w:val="24"/>
        </w:rPr>
        <w:t xml:space="preserve"> </w:t>
      </w:r>
      <w:r w:rsidR="00422E2E">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Jette&lt;/Author&gt;&lt;Year&gt;1990&lt;/Year&gt;&lt;RecNum&gt;505&lt;/RecNum&gt;&lt;DisplayText&gt;[23]&lt;/DisplayText&gt;&lt;record&gt;&lt;rec-number&gt;505&lt;/rec-number&gt;&lt;foreign-keys&gt;&lt;key app="EN" db-id="tfsfsfxt0r2et2ezrvi5eafx5dz0ae9wxsst" timestamp="1447924790"&gt;505&lt;/key&gt;&lt;/foreign-keys&gt;&lt;ref-type name="Journal Article"&gt;17&lt;/ref-type&gt;&lt;contributors&gt;&lt;authors&gt;&lt;author&gt;Jette, M.&lt;/author&gt;&lt;author&gt;Sidney, K.&lt;/author&gt;&lt;author&gt;Blumchen, G.&lt;/author&gt;&lt;/authors&gt;&lt;/contributors&gt;&lt;auth-address&gt;Department of Kinanthropology, School of Human Kinetics, University of Ottawa, Canada.&lt;/auth-address&gt;&lt;titles&gt;&lt;title&gt;Metabolic equivalents (METS) in exercise testing, exercise prescription, and evaluation of functional capacity&lt;/title&gt;&lt;secondary-title&gt;Clin Cardiol&lt;/secondary-title&gt;&lt;alt-title&gt;Clinical cardiology&lt;/alt-title&gt;&lt;/titles&gt;&lt;periodical&gt;&lt;full-title&gt;Clin Cardiol&lt;/full-title&gt;&lt;abbr-1&gt;Clinical cardiology&lt;/abbr-1&gt;&lt;/periodical&gt;&lt;alt-periodical&gt;&lt;full-title&gt;Clin Cardiol&lt;/full-title&gt;&lt;abbr-1&gt;Clinical cardiology&lt;/abbr-1&gt;&lt;/alt-periodical&gt;&lt;pages&gt;555-65&lt;/pages&gt;&lt;volume&gt;13&lt;/volume&gt;&lt;number&gt;8&lt;/number&gt;&lt;keywords&gt;&lt;keyword&gt;*Activities of Daily Living&lt;/keyword&gt;&lt;keyword&gt;*Energy Metabolism&lt;/keyword&gt;&lt;keyword&gt;*Exercise&lt;/keyword&gt;&lt;keyword&gt;Exercise Test&lt;/keyword&gt;&lt;keyword&gt;*Exercise Therapy&lt;/keyword&gt;&lt;keyword&gt;Humans&lt;/keyword&gt;&lt;keyword&gt;*Oxygen Consumption&lt;/keyword&gt;&lt;/keywords&gt;&lt;dates&gt;&lt;year&gt;1990&lt;/year&gt;&lt;pub-dates&gt;&lt;date&gt;Aug&lt;/date&gt;&lt;/pub-dates&gt;&lt;/dates&gt;&lt;isbn&gt;0160-9289 (Print)&amp;#xD;0160-9289 (Linking)&lt;/isbn&gt;&lt;accession-num&gt;2204507&lt;/accession-num&gt;&lt;urls&gt;&lt;related-urls&gt;&lt;url&gt;http://www.ncbi.nlm.nih.gov/pubmed/2204507&lt;/url&gt;&lt;/related-urls&gt;&lt;/urls&gt;&lt;/record&gt;&lt;/Cite&gt;&lt;/EndNote&gt;</w:instrText>
      </w:r>
      <w:r w:rsidR="00422E2E">
        <w:rPr>
          <w:rFonts w:ascii="Times New Roman" w:hAnsi="Times New Roman"/>
          <w:sz w:val="24"/>
          <w:szCs w:val="24"/>
        </w:rPr>
        <w:fldChar w:fldCharType="separate"/>
      </w:r>
      <w:r w:rsidR="00865FDA">
        <w:rPr>
          <w:rFonts w:ascii="Times New Roman" w:hAnsi="Times New Roman"/>
          <w:noProof/>
          <w:sz w:val="24"/>
          <w:szCs w:val="24"/>
        </w:rPr>
        <w:t>[23]</w:t>
      </w:r>
      <w:r w:rsidR="00422E2E">
        <w:rPr>
          <w:rFonts w:ascii="Times New Roman" w:hAnsi="Times New Roman"/>
          <w:sz w:val="24"/>
          <w:szCs w:val="24"/>
        </w:rPr>
        <w:fldChar w:fldCharType="end"/>
      </w:r>
      <w:ins w:id="198" w:author="Rafael Mesquita" w:date="2015-11-19T10:15:00Z">
        <w:r w:rsidR="00557818">
          <w:rPr>
            <w:rFonts w:ascii="Times New Roman" w:hAnsi="Times New Roman"/>
            <w:sz w:val="24"/>
            <w:szCs w:val="24"/>
          </w:rPr>
          <w:t>,</w:t>
        </w:r>
      </w:ins>
      <w:r w:rsidR="00EC4EDF" w:rsidRPr="00815C59">
        <w:rPr>
          <w:rFonts w:ascii="Times New Roman" w:hAnsi="Times New Roman"/>
          <w:sz w:val="24"/>
          <w:szCs w:val="24"/>
        </w:rPr>
        <w:t xml:space="preserve"> </w:t>
      </w:r>
      <w:r w:rsidR="00B50229" w:rsidRPr="00815C59">
        <w:rPr>
          <w:rFonts w:ascii="Times New Roman" w:hAnsi="Times New Roman"/>
          <w:sz w:val="24"/>
          <w:szCs w:val="24"/>
        </w:rPr>
        <w:t>w</w:t>
      </w:r>
      <w:r w:rsidR="00EC4EDF" w:rsidRPr="00815C59">
        <w:rPr>
          <w:rFonts w:ascii="Times New Roman" w:hAnsi="Times New Roman"/>
          <w:sz w:val="24"/>
          <w:szCs w:val="24"/>
        </w:rPr>
        <w:t>ere</w:t>
      </w:r>
      <w:r w:rsidR="00B50229" w:rsidRPr="00815C59">
        <w:rPr>
          <w:rFonts w:ascii="Times New Roman" w:hAnsi="Times New Roman"/>
          <w:sz w:val="24"/>
          <w:szCs w:val="24"/>
        </w:rPr>
        <w:t xml:space="preserve"> used </w:t>
      </w:r>
      <w:r w:rsidR="0063160A" w:rsidRPr="00815C59">
        <w:rPr>
          <w:rFonts w:ascii="Times New Roman" w:hAnsi="Times New Roman"/>
          <w:sz w:val="24"/>
          <w:szCs w:val="24"/>
        </w:rPr>
        <w:t>to</w:t>
      </w:r>
      <w:r w:rsidR="00B50229" w:rsidRPr="00815C59">
        <w:rPr>
          <w:rFonts w:ascii="Times New Roman" w:hAnsi="Times New Roman"/>
          <w:sz w:val="24"/>
          <w:szCs w:val="24"/>
        </w:rPr>
        <w:t xml:space="preserve"> assess </w:t>
      </w:r>
      <w:r w:rsidR="00353E1F" w:rsidRPr="00815C59">
        <w:rPr>
          <w:rFonts w:ascii="Times New Roman" w:hAnsi="Times New Roman"/>
          <w:sz w:val="24"/>
          <w:szCs w:val="24"/>
        </w:rPr>
        <w:t>physical activity</w:t>
      </w:r>
      <w:r w:rsidR="00FE345E">
        <w:rPr>
          <w:rFonts w:ascii="Times New Roman" w:hAnsi="Times New Roman"/>
          <w:sz w:val="24"/>
          <w:szCs w:val="24"/>
        </w:rPr>
        <w:t xml:space="preserve"> </w:t>
      </w:r>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jQtMjd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Db2xiZXJ0PC9BdXRob3I+PFllYXI+MjAxMTwvWWVhcj48
UmVjTnVtPjI0MDwvUmVjTnVtPjxEaXNwbGF5VGV4dD5bMjQtMjd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903BC9" w:rsidRPr="00815C59">
        <w:rPr>
          <w:rFonts w:ascii="Times New Roman" w:hAnsi="Times New Roman"/>
          <w:sz w:val="24"/>
          <w:szCs w:val="24"/>
        </w:rPr>
        <w:fldChar w:fldCharType="separate"/>
      </w:r>
      <w:r w:rsidR="00865FDA">
        <w:rPr>
          <w:rFonts w:ascii="Times New Roman" w:hAnsi="Times New Roman"/>
          <w:noProof/>
          <w:sz w:val="24"/>
          <w:szCs w:val="24"/>
        </w:rPr>
        <w:t>[24-27]</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ins w:id="199" w:author="Rafael Mesquita" w:date="2015-11-19T10:20:00Z">
        <w:r w:rsidR="00AA0B9E" w:rsidRPr="00A12344">
          <w:rPr>
            <w:rFonts w:ascii="Times New Roman" w:hAnsi="Times New Roman"/>
            <w:sz w:val="24"/>
            <w:szCs w:val="24"/>
          </w:rPr>
          <w:t xml:space="preserve">METs data </w:t>
        </w:r>
      </w:ins>
      <w:ins w:id="200" w:author="Rafael Mesquita" w:date="2015-11-19T10:32:00Z">
        <w:r w:rsidR="003B773F">
          <w:rPr>
            <w:rFonts w:ascii="Times New Roman" w:hAnsi="Times New Roman"/>
            <w:sz w:val="24"/>
            <w:szCs w:val="24"/>
          </w:rPr>
          <w:t>are</w:t>
        </w:r>
      </w:ins>
      <w:ins w:id="201" w:author="Rafael Mesquita" w:date="2015-11-19T10:20:00Z">
        <w:r w:rsidR="00AA0B9E" w:rsidRPr="00A12344">
          <w:rPr>
            <w:rFonts w:ascii="Times New Roman" w:hAnsi="Times New Roman"/>
            <w:sz w:val="24"/>
            <w:szCs w:val="24"/>
          </w:rPr>
          <w:t xml:space="preserve"> divided into activity intensity levels using the thresholds proposed by the American College of Sports Medicine</w:t>
        </w:r>
        <w:r w:rsidR="00AA0B9E">
          <w:rPr>
            <w:rFonts w:ascii="Times New Roman" w:hAnsi="Times New Roman"/>
            <w:sz w:val="24"/>
            <w:szCs w:val="24"/>
          </w:rPr>
          <w:t xml:space="preserve"> </w:t>
        </w:r>
      </w:ins>
      <w:del w:id="202" w:author="Rafael Mesquita" w:date="2015-11-19T10:20:00Z">
        <w:r w:rsidR="00400F3B" w:rsidRPr="00815C59" w:rsidDel="00AA0B9E">
          <w:rPr>
            <w:rFonts w:ascii="Times New Roman" w:hAnsi="Times New Roman"/>
            <w:sz w:val="24"/>
            <w:szCs w:val="24"/>
          </w:rPr>
          <w:delText xml:space="preserve">Physical activity intensities were classified </w:delText>
        </w:r>
        <w:r w:rsidR="002311B9" w:rsidRPr="00815C59" w:rsidDel="00AA0B9E">
          <w:rPr>
            <w:rFonts w:ascii="Times New Roman" w:hAnsi="Times New Roman"/>
            <w:sz w:val="24"/>
            <w:szCs w:val="24"/>
          </w:rPr>
          <w:delText>as follows</w:delText>
        </w:r>
        <w:r w:rsidR="00FE345E" w:rsidDel="00AA0B9E">
          <w:rPr>
            <w:rFonts w:ascii="Times New Roman" w:hAnsi="Times New Roman"/>
            <w:sz w:val="24"/>
            <w:szCs w:val="24"/>
          </w:rPr>
          <w:delText xml:space="preserve"> </w:delText>
        </w:r>
      </w:del>
      <w:r w:rsidR="0079769B" w:rsidRPr="00815C59">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79769B" w:rsidRPr="00815C59">
        <w:rPr>
          <w:rFonts w:ascii="Times New Roman" w:hAnsi="Times New Roman"/>
          <w:sz w:val="24"/>
          <w:szCs w:val="24"/>
        </w:rPr>
        <w:fldChar w:fldCharType="separate"/>
      </w:r>
      <w:r w:rsidR="00865FDA">
        <w:rPr>
          <w:rFonts w:ascii="Times New Roman" w:hAnsi="Times New Roman"/>
          <w:noProof/>
          <w:sz w:val="24"/>
          <w:szCs w:val="24"/>
        </w:rPr>
        <w:t>[28]</w:t>
      </w:r>
      <w:r w:rsidR="0079769B" w:rsidRPr="00815C59">
        <w:rPr>
          <w:rFonts w:ascii="Times New Roman" w:hAnsi="Times New Roman"/>
          <w:sz w:val="24"/>
          <w:szCs w:val="24"/>
        </w:rPr>
        <w:fldChar w:fldCharType="end"/>
      </w:r>
      <w:r w:rsidR="00FE345E">
        <w:rPr>
          <w:rFonts w:ascii="Times New Roman" w:hAnsi="Times New Roman"/>
          <w:sz w:val="24"/>
          <w:szCs w:val="24"/>
        </w:rPr>
        <w:t>:</w:t>
      </w:r>
      <w:r w:rsidR="003E5932" w:rsidRPr="00815C59">
        <w:rPr>
          <w:rFonts w:ascii="Times New Roman" w:hAnsi="Times New Roman"/>
          <w:sz w:val="24"/>
          <w:szCs w:val="24"/>
        </w:rPr>
        <w:t xml:space="preserve"> </w:t>
      </w:r>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w:t>
      </w:r>
      <w:del w:id="203" w:author="Rafael Mesquita" w:date="2015-11-19T10:15:00Z">
        <w:r w:rsidR="00A7181F" w:rsidRPr="00815C59" w:rsidDel="00557818">
          <w:rPr>
            <w:rFonts w:ascii="Times New Roman" w:hAnsi="Times New Roman"/>
            <w:sz w:val="24"/>
            <w:szCs w:val="24"/>
          </w:rPr>
          <w:delText>metabolic equivalents of task (</w:delText>
        </w:r>
      </w:del>
      <w:r w:rsidR="00DA6216" w:rsidRPr="00815C59">
        <w:rPr>
          <w:rFonts w:ascii="Times New Roman" w:hAnsi="Times New Roman"/>
          <w:sz w:val="24"/>
          <w:szCs w:val="24"/>
        </w:rPr>
        <w:t>MET</w:t>
      </w:r>
      <w:r w:rsidR="00400F3B" w:rsidRPr="00815C59">
        <w:rPr>
          <w:rFonts w:ascii="Times New Roman" w:hAnsi="Times New Roman"/>
          <w:sz w:val="24"/>
          <w:szCs w:val="24"/>
        </w:rPr>
        <w:t>s</w:t>
      </w:r>
      <w:del w:id="204" w:author="Rafael Mesquita" w:date="2015-11-19T10:15:00Z">
        <w:r w:rsidR="00A7181F" w:rsidRPr="00815C59" w:rsidDel="00557818">
          <w:rPr>
            <w:rFonts w:ascii="Times New Roman" w:hAnsi="Times New Roman"/>
            <w:sz w:val="24"/>
            <w:szCs w:val="24"/>
          </w:rPr>
          <w:delText>)</w:delText>
        </w:r>
      </w:del>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5C64F580" w:rsidR="00733090" w:rsidRPr="00815C59" w:rsidRDefault="00AA0B9E" w:rsidP="007C2766">
      <w:pPr>
        <w:spacing w:after="0" w:line="480" w:lineRule="auto"/>
        <w:ind w:firstLine="708"/>
        <w:rPr>
          <w:rFonts w:ascii="Times New Roman" w:hAnsi="Times New Roman"/>
          <w:sz w:val="24"/>
          <w:szCs w:val="24"/>
        </w:rPr>
      </w:pPr>
      <w:ins w:id="205" w:author="Rafael Mesquita" w:date="2015-11-19T10:22:00Z">
        <w:r>
          <w:rPr>
            <w:rFonts w:ascii="Times New Roman" w:hAnsi="Times New Roman"/>
            <w:sz w:val="24"/>
            <w:szCs w:val="24"/>
          </w:rPr>
          <w:t>Subjects with a</w:t>
        </w:r>
      </w:ins>
      <w:del w:id="206" w:author="Rafael Mesquita" w:date="2015-11-19T10:22:00Z">
        <w:r w:rsidR="006D6A65" w:rsidRPr="00815C59" w:rsidDel="00AA0B9E">
          <w:rPr>
            <w:rFonts w:ascii="Times New Roman" w:hAnsi="Times New Roman"/>
            <w:sz w:val="24"/>
            <w:szCs w:val="24"/>
          </w:rPr>
          <w:delText>A</w:delText>
        </w:r>
      </w:del>
      <w:r w:rsidR="00733090" w:rsidRPr="00815C59">
        <w:rPr>
          <w:rFonts w:ascii="Times New Roman" w:hAnsi="Times New Roman"/>
          <w:sz w:val="24"/>
          <w:szCs w:val="24"/>
        </w:rPr>
        <w:t xml:space="preserve"> minimum of </w:t>
      </w:r>
      <w:ins w:id="207" w:author="Rafael Mesquita" w:date="2015-11-19T10:22:00Z">
        <w:r>
          <w:rPr>
            <w:rFonts w:ascii="Times New Roman" w:hAnsi="Times New Roman"/>
            <w:sz w:val="24"/>
            <w:szCs w:val="24"/>
          </w:rPr>
          <w:t>four recor</w:t>
        </w:r>
      </w:ins>
      <w:ins w:id="208" w:author="Rafael Mesquita" w:date="2015-11-19T10:23:00Z">
        <w:r w:rsidR="00544CC5">
          <w:rPr>
            <w:rFonts w:ascii="Times New Roman" w:hAnsi="Times New Roman"/>
            <w:sz w:val="24"/>
            <w:szCs w:val="24"/>
          </w:rPr>
          <w:t>d</w:t>
        </w:r>
      </w:ins>
      <w:ins w:id="209" w:author="Rafael Mesquita" w:date="2015-11-19T10:22:00Z">
        <w:r>
          <w:rPr>
            <w:rFonts w:ascii="Times New Roman" w:hAnsi="Times New Roman"/>
            <w:sz w:val="24"/>
            <w:szCs w:val="24"/>
          </w:rPr>
          <w:t>ed</w:t>
        </w:r>
      </w:ins>
      <w:del w:id="210" w:author="Rafael Mesquita" w:date="2015-11-19T10:22:00Z">
        <w:r w:rsidR="0015584B" w:rsidRPr="00815C59" w:rsidDel="00AA0B9E">
          <w:rPr>
            <w:rFonts w:ascii="Times New Roman" w:hAnsi="Times New Roman"/>
            <w:sz w:val="24"/>
            <w:szCs w:val="24"/>
          </w:rPr>
          <w:delText>4</w:delText>
        </w:r>
      </w:del>
      <w:r w:rsidR="00733090" w:rsidRPr="00815C59">
        <w:rPr>
          <w:rFonts w:ascii="Times New Roman" w:hAnsi="Times New Roman"/>
          <w:sz w:val="24"/>
          <w:szCs w:val="24"/>
        </w:rPr>
        <w:t xml:space="preserve"> days </w:t>
      </w:r>
      <w:r w:rsidR="00C16084" w:rsidRPr="00815C59">
        <w:rPr>
          <w:rFonts w:ascii="Times New Roman" w:hAnsi="Times New Roman"/>
          <w:sz w:val="24"/>
          <w:szCs w:val="24"/>
        </w:rPr>
        <w:t>(</w:t>
      </w:r>
      <w:ins w:id="211" w:author="Rafael Mesquita" w:date="2015-11-19T10:22:00Z">
        <w:r>
          <w:rPr>
            <w:rFonts w:ascii="Times New Roman" w:hAnsi="Times New Roman"/>
            <w:sz w:val="24"/>
            <w:szCs w:val="24"/>
          </w:rPr>
          <w:t>two</w:t>
        </w:r>
      </w:ins>
      <w:del w:id="212" w:author="Rafael Mesquita" w:date="2015-11-19T10:22:00Z">
        <w:r w:rsidR="00C16084" w:rsidRPr="00815C59" w:rsidDel="00AA0B9E">
          <w:rPr>
            <w:rFonts w:ascii="Times New Roman" w:hAnsi="Times New Roman"/>
            <w:sz w:val="24"/>
            <w:szCs w:val="24"/>
          </w:rPr>
          <w:delText>2</w:delText>
        </w:r>
      </w:del>
      <w:r w:rsidR="00C16084" w:rsidRPr="00815C59">
        <w:rPr>
          <w:rFonts w:ascii="Times New Roman" w:hAnsi="Times New Roman"/>
          <w:sz w:val="24"/>
          <w:szCs w:val="24"/>
        </w:rPr>
        <w:t xml:space="preserve"> 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w:t>
      </w:r>
      <w:del w:id="213" w:author="Rafael Mesquita" w:date="2015-11-19T10:23:00Z">
        <w:r w:rsidR="00C16084" w:rsidRPr="00815C59" w:rsidDel="00544CC5">
          <w:rPr>
            <w:rFonts w:ascii="Times New Roman" w:hAnsi="Times New Roman"/>
            <w:sz w:val="24"/>
            <w:szCs w:val="24"/>
          </w:rPr>
          <w:delText xml:space="preserve"> </w:delText>
        </w:r>
        <w:r w:rsidR="00E411C0" w:rsidRPr="00815C59" w:rsidDel="00544CC5">
          <w:rPr>
            <w:rFonts w:ascii="Times New Roman" w:hAnsi="Times New Roman"/>
            <w:sz w:val="24"/>
            <w:szCs w:val="24"/>
          </w:rPr>
          <w:delText xml:space="preserve">was considered </w:delText>
        </w:r>
        <w:r w:rsidR="009668CF" w:rsidRPr="00815C59" w:rsidDel="00544CC5">
          <w:rPr>
            <w:rFonts w:ascii="Times New Roman" w:hAnsi="Times New Roman"/>
            <w:sz w:val="24"/>
            <w:szCs w:val="24"/>
          </w:rPr>
          <w:delText xml:space="preserve">as </w:delText>
        </w:r>
        <w:r w:rsidR="00E411C0" w:rsidRPr="00815C59" w:rsidDel="00544CC5">
          <w:rPr>
            <w:rFonts w:ascii="Times New Roman" w:hAnsi="Times New Roman"/>
            <w:sz w:val="24"/>
            <w:szCs w:val="24"/>
          </w:rPr>
          <w:delText>acceptable</w:delText>
        </w:r>
      </w:del>
      <w:r w:rsidR="0098027B" w:rsidRPr="00815C59">
        <w:rPr>
          <w:rFonts w:ascii="Times New Roman" w:hAnsi="Times New Roman"/>
          <w:sz w:val="24"/>
          <w:szCs w:val="24"/>
        </w:rPr>
        <w:t xml:space="preserve"> </w:t>
      </w:r>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del w:id="214" w:author="Rafael Mesquita" w:date="2015-11-19T10:23:00Z">
        <w:r w:rsidR="0098027B" w:rsidRPr="00815C59" w:rsidDel="00544CC5">
          <w:rPr>
            <w:rFonts w:ascii="Times New Roman" w:hAnsi="Times New Roman"/>
            <w:sz w:val="24"/>
            <w:szCs w:val="24"/>
          </w:rPr>
          <w:delText>,</w:delText>
        </w:r>
      </w:del>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006D6A65" w:rsidRPr="00815C59">
        <w:rPr>
          <w:rFonts w:ascii="Times New Roman" w:hAnsi="Times New Roman"/>
          <w:sz w:val="24"/>
          <w:szCs w:val="24"/>
        </w:rPr>
        <w:t>for</w:t>
      </w:r>
      <w:r w:rsidR="00AF6A59" w:rsidRPr="00815C59">
        <w:rPr>
          <w:rFonts w:ascii="Times New Roman" w:hAnsi="Times New Roman"/>
          <w:sz w:val="24"/>
          <w:szCs w:val="24"/>
        </w:rPr>
        <w:t xml:space="preserve"> </w:t>
      </w:r>
      <w:r w:rsidR="006D6A65"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OV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XYXNjaGtpPC9BdXRob3I+PFllYXI+MjAxMjwvWWVhcj48
UmVjTnVtPjY3PC9SZWNOdW0+PERpc3BsYXlUZXh0PlsyOV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A15841" w:rsidRPr="00815C59">
        <w:rPr>
          <w:rFonts w:ascii="Times New Roman" w:hAnsi="Times New Roman"/>
          <w:sz w:val="24"/>
          <w:szCs w:val="24"/>
        </w:rPr>
        <w:fldChar w:fldCharType="separate"/>
      </w:r>
      <w:r w:rsidR="00865FDA">
        <w:rPr>
          <w:rFonts w:ascii="Times New Roman" w:hAnsi="Times New Roman"/>
          <w:noProof/>
          <w:sz w:val="24"/>
          <w:szCs w:val="24"/>
        </w:rPr>
        <w:t>[29]</w:t>
      </w:r>
      <w:r w:rsidR="00A15841" w:rsidRPr="00815C59">
        <w:rPr>
          <w:rFonts w:ascii="Times New Roman" w:hAnsi="Times New Roman"/>
          <w:sz w:val="24"/>
          <w:szCs w:val="24"/>
        </w:rPr>
        <w:fldChar w:fldCharType="end"/>
      </w:r>
      <w:ins w:id="215" w:author="Rafael Mesquita" w:date="2015-11-19T10:23:00Z">
        <w:r w:rsidR="00544CC5">
          <w:rPr>
            <w:rFonts w:ascii="Times New Roman" w:hAnsi="Times New Roman"/>
            <w:sz w:val="24"/>
            <w:szCs w:val="24"/>
          </w:rPr>
          <w:t xml:space="preserve"> were included in the analyses</w:t>
        </w:r>
      </w:ins>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Only recordings during 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ins w:id="216" w:author="Rafael Mesquita" w:date="2015-10-19T09:18:00Z">
        <w:r w:rsidR="006A522C">
          <w:rPr>
            <w:rFonts w:ascii="Times New Roman" w:hAnsi="Times New Roman"/>
            <w:sz w:val="24"/>
            <w:szCs w:val="24"/>
          </w:rPr>
          <w:t xml:space="preserve">All values </w:t>
        </w:r>
      </w:ins>
      <w:ins w:id="217" w:author="Rafael Mesquita" w:date="2015-10-19T17:32:00Z">
        <w:r w:rsidR="0022765A">
          <w:rPr>
            <w:rFonts w:ascii="Times New Roman" w:hAnsi="Times New Roman"/>
            <w:sz w:val="24"/>
            <w:szCs w:val="24"/>
          </w:rPr>
          <w:t xml:space="preserve">are </w:t>
        </w:r>
      </w:ins>
      <w:ins w:id="218" w:author="Rafael Mesquita" w:date="2015-10-19T09:18:00Z">
        <w:r w:rsidR="006A522C">
          <w:rPr>
            <w:rFonts w:ascii="Times New Roman" w:hAnsi="Times New Roman"/>
            <w:sz w:val="24"/>
            <w:szCs w:val="24"/>
          </w:rPr>
          <w:t>represent</w:t>
        </w:r>
      </w:ins>
      <w:ins w:id="219" w:author="Rafael Mesquita" w:date="2015-10-19T17:32:00Z">
        <w:r w:rsidR="0022765A">
          <w:rPr>
            <w:rFonts w:ascii="Times New Roman" w:hAnsi="Times New Roman"/>
            <w:sz w:val="24"/>
            <w:szCs w:val="24"/>
          </w:rPr>
          <w:t>ed by</w:t>
        </w:r>
      </w:ins>
      <w:ins w:id="220" w:author="Rafael Mesquita" w:date="2015-10-19T09:18:00Z">
        <w:r w:rsidR="006A522C">
          <w:rPr>
            <w:rFonts w:ascii="Times New Roman" w:hAnsi="Times New Roman"/>
            <w:sz w:val="24"/>
            <w:szCs w:val="24"/>
          </w:rPr>
          <w:t xml:space="preserve"> absolute values. </w:t>
        </w:r>
      </w:ins>
      <w:ins w:id="221" w:author="Rafael Mesquita" w:date="2015-10-19T09:26:00Z">
        <w:r w:rsidR="004A38A9">
          <w:rPr>
            <w:rFonts w:ascii="Times New Roman" w:hAnsi="Times New Roman"/>
            <w:sz w:val="24"/>
            <w:szCs w:val="24"/>
          </w:rPr>
          <w:t>Values r</w:t>
        </w:r>
      </w:ins>
      <w:ins w:id="222" w:author="Rafael Mesquita" w:date="2015-10-19T09:22:00Z">
        <w:r w:rsidR="006A522C">
          <w:rPr>
            <w:rFonts w:ascii="Times New Roman" w:hAnsi="Times New Roman"/>
            <w:sz w:val="24"/>
            <w:szCs w:val="24"/>
          </w:rPr>
          <w:t xml:space="preserve">elative to peak exercise capacity were not presented as measurement of </w:t>
        </w:r>
      </w:ins>
      <w:ins w:id="223" w:author="Rafael Mesquita" w:date="2015-10-19T09:26:00Z">
        <w:r w:rsidR="004A38A9">
          <w:rPr>
            <w:rFonts w:ascii="Times New Roman" w:hAnsi="Times New Roman"/>
            <w:sz w:val="24"/>
            <w:szCs w:val="24"/>
          </w:rPr>
          <w:t xml:space="preserve">maximal </w:t>
        </w:r>
      </w:ins>
      <w:ins w:id="224" w:author="Rafael Mesquita" w:date="2015-10-19T09:22:00Z">
        <w:r w:rsidR="006A522C">
          <w:rPr>
            <w:rFonts w:ascii="Times New Roman" w:hAnsi="Times New Roman"/>
            <w:sz w:val="24"/>
            <w:szCs w:val="24"/>
          </w:rPr>
          <w:t>exercise capacity was not</w:t>
        </w:r>
      </w:ins>
      <w:ins w:id="225" w:author="Rafael Mesquita" w:date="2015-11-11T15:19:00Z">
        <w:r w:rsidR="005E015C">
          <w:rPr>
            <w:rFonts w:ascii="Times New Roman" w:hAnsi="Times New Roman"/>
            <w:sz w:val="24"/>
            <w:szCs w:val="24"/>
          </w:rPr>
          <w:t xml:space="preserve"> available</w:t>
        </w:r>
      </w:ins>
      <w:ins w:id="226" w:author="Rafael Mesquita" w:date="2015-10-19T09:22:00Z">
        <w:r w:rsidR="006A522C">
          <w:rPr>
            <w:rFonts w:ascii="Times New Roman" w:hAnsi="Times New Roman"/>
            <w:sz w:val="24"/>
            <w:szCs w:val="24"/>
          </w:rPr>
          <w:t xml:space="preserve">. </w:t>
        </w:r>
      </w:ins>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ins w:id="227" w:author="Rafael Mesquita" w:date="2015-11-19T10:25:00Z">
        <w:r w:rsidR="00544CC5">
          <w:rPr>
            <w:rFonts w:ascii="Times New Roman" w:hAnsi="Times New Roman"/>
            <w:sz w:val="24"/>
            <w:szCs w:val="24"/>
          </w:rPr>
          <w:t xml:space="preserve">Data regarding </w:t>
        </w:r>
      </w:ins>
      <w:del w:id="228" w:author="Rafael Mesquita" w:date="2015-11-19T10:25:00Z">
        <w:r w:rsidR="00EB6B23" w:rsidRPr="00815C59" w:rsidDel="00544CC5">
          <w:rPr>
            <w:rFonts w:ascii="Times New Roman" w:hAnsi="Times New Roman"/>
            <w:sz w:val="24"/>
            <w:szCs w:val="24"/>
          </w:rPr>
          <w:delText>S</w:delText>
        </w:r>
      </w:del>
      <w:ins w:id="229" w:author="Rafael Mesquita" w:date="2015-11-19T10:25:00Z">
        <w:r w:rsidR="00544CC5">
          <w:rPr>
            <w:rFonts w:ascii="Times New Roman" w:hAnsi="Times New Roman"/>
            <w:sz w:val="24"/>
            <w:szCs w:val="24"/>
          </w:rPr>
          <w:t>s</w:t>
        </w:r>
      </w:ins>
      <w:r w:rsidR="00EB6B23" w:rsidRPr="00815C59">
        <w:rPr>
          <w:rFonts w:ascii="Times New Roman" w:hAnsi="Times New Roman"/>
          <w:sz w:val="24"/>
          <w:szCs w:val="24"/>
        </w:rPr>
        <w:t xml:space="preserve">teps-per-day </w:t>
      </w:r>
      <w:del w:id="230" w:author="Rafael Mesquita" w:date="2015-11-19T10:25:00Z">
        <w:r w:rsidR="00EB6B23" w:rsidRPr="00815C59" w:rsidDel="00544CC5">
          <w:rPr>
            <w:rFonts w:ascii="Times New Roman" w:hAnsi="Times New Roman"/>
            <w:sz w:val="24"/>
            <w:szCs w:val="24"/>
          </w:rPr>
          <w:delText xml:space="preserve">data </w:delText>
        </w:r>
      </w:del>
      <w:r w:rsidR="00EB6B23" w:rsidRPr="00815C59">
        <w:rPr>
          <w:rFonts w:ascii="Times New Roman" w:hAnsi="Times New Roman"/>
          <w:sz w:val="24"/>
          <w:szCs w:val="24"/>
        </w:rPr>
        <w:t xml:space="preserve">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zB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GdXJsYW5ldHRvPC9BdXRob3I+PFllYXI+MjAxMDwvWWVh
cj48UmVjTnVtPjI0MjwvUmVjTnVtPjxEaXNwbGF5VGV4dD5bMzB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E963F4" w:rsidRPr="00815C59">
        <w:rPr>
          <w:rFonts w:ascii="Times New Roman" w:hAnsi="Times New Roman"/>
          <w:sz w:val="24"/>
          <w:szCs w:val="24"/>
        </w:rPr>
        <w:fldChar w:fldCharType="separate"/>
      </w:r>
      <w:r w:rsidR="00865FDA">
        <w:rPr>
          <w:rFonts w:ascii="Times New Roman" w:hAnsi="Times New Roman"/>
          <w:noProof/>
          <w:sz w:val="24"/>
          <w:szCs w:val="24"/>
        </w:rPr>
        <w:t>[30]</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4AE612C2" w:rsidR="00847EC6" w:rsidRPr="00815C59" w:rsidRDefault="00F048B5" w:rsidP="007C2766">
      <w:pPr>
        <w:pStyle w:val="PargrafodaLista"/>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ins w:id="231" w:author="Rafael Mesquita" w:date="2015-11-11T14:44:00Z">
        <w:r w:rsidR="0067759D">
          <w:rPr>
            <w:rFonts w:ascii="Times New Roman" w:hAnsi="Times New Roman"/>
            <w:sz w:val="24"/>
            <w:szCs w:val="24"/>
          </w:rPr>
          <w:t xml:space="preserve">; significant if </w:t>
        </w:r>
        <w:r w:rsidR="0067759D" w:rsidRPr="0067759D">
          <w:rPr>
            <w:rFonts w:ascii="Times New Roman" w:hAnsi="Times New Roman"/>
            <w:i/>
            <w:sz w:val="24"/>
            <w:szCs w:val="24"/>
          </w:rPr>
          <w:lastRenderedPageBreak/>
          <w:t>P</w:t>
        </w:r>
        <w:r w:rsidR="0067759D">
          <w:rPr>
            <w:rFonts w:ascii="Times New Roman" w:hAnsi="Times New Roman"/>
            <w:sz w:val="24"/>
            <w:szCs w:val="24"/>
          </w:rPr>
          <w:t>&lt;0.05</w:t>
        </w:r>
      </w:ins>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w:t>
      </w:r>
      <w:r w:rsidR="007A22FA">
        <w:rPr>
          <w:rFonts w:ascii="Times New Roman" w:hAnsi="Times New Roman"/>
          <w:sz w:val="24"/>
          <w:szCs w:val="24"/>
        </w:rPr>
        <w:t>th</w:t>
      </w:r>
      <w:r w:rsidR="007C0C85" w:rsidRPr="00815C59">
        <w:rPr>
          <w:rFonts w:ascii="Times New Roman" w:hAnsi="Times New Roman"/>
          <w:sz w:val="24"/>
          <w:szCs w:val="24"/>
        </w:rPr>
        <w:t xml:space="preserve">is was not taken into consideration throughout the 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w:t>
      </w:r>
      <w:del w:id="232" w:author="Rafael Mesquita" w:date="2015-11-04T10:08:00Z">
        <w:r w:rsidR="00124663" w:rsidRPr="00815C59" w:rsidDel="004555D5">
          <w:rPr>
            <w:rFonts w:ascii="Times New Roman" w:hAnsi="Times New Roman"/>
            <w:sz w:val="24"/>
            <w:szCs w:val="24"/>
          </w:rPr>
          <w:delText xml:space="preserve">Area Under the Curve (AUC)-values of </w:delText>
        </w:r>
      </w:del>
      <w:ins w:id="233" w:author="Rafael Mesquita" w:date="2015-11-04T10:08:00Z">
        <w:r w:rsidR="004555D5">
          <w:rPr>
            <w:rFonts w:ascii="Times New Roman" w:hAnsi="Times New Roman"/>
            <w:sz w:val="24"/>
            <w:szCs w:val="24"/>
          </w:rPr>
          <w:t xml:space="preserve">The area under </w:t>
        </w:r>
      </w:ins>
      <w:r w:rsidR="00124663" w:rsidRPr="00815C59">
        <w:rPr>
          <w:rFonts w:ascii="Times New Roman" w:hAnsi="Times New Roman"/>
          <w:sz w:val="24"/>
          <w:szCs w:val="24"/>
        </w:rPr>
        <w:t>each hourly pattern</w:t>
      </w:r>
      <w:ins w:id="234" w:author="Rafael Mesquita" w:date="2015-11-11T15:22:00Z">
        <w:r w:rsidR="007A22FA">
          <w:rPr>
            <w:rFonts w:ascii="Times New Roman" w:hAnsi="Times New Roman"/>
            <w:sz w:val="24"/>
            <w:szCs w:val="24"/>
          </w:rPr>
          <w:t>,</w:t>
        </w:r>
      </w:ins>
      <w:r w:rsidR="00124663" w:rsidRPr="00815C59">
        <w:rPr>
          <w:rFonts w:ascii="Times New Roman" w:hAnsi="Times New Roman"/>
          <w:sz w:val="24"/>
          <w:szCs w:val="24"/>
        </w:rPr>
        <w:t xml:space="preserve"> </w:t>
      </w:r>
      <w:ins w:id="235" w:author="Rafael Mesquita" w:date="2015-11-11T15:22:00Z">
        <w:r w:rsidR="007A22FA">
          <w:rPr>
            <w:rFonts w:ascii="Times New Roman" w:hAnsi="Times New Roman"/>
            <w:sz w:val="24"/>
            <w:szCs w:val="24"/>
          </w:rPr>
          <w:t>named as</w:t>
        </w:r>
      </w:ins>
      <w:ins w:id="236" w:author="Rafael Mesquita" w:date="2015-11-04T10:25:00Z">
        <w:r w:rsidR="00ED3756">
          <w:rPr>
            <w:rFonts w:ascii="Times New Roman" w:hAnsi="Times New Roman"/>
            <w:sz w:val="24"/>
            <w:szCs w:val="24"/>
          </w:rPr>
          <w:t xml:space="preserve"> the </w:t>
        </w:r>
      </w:ins>
      <w:ins w:id="237" w:author="Rafael Mesquita" w:date="2015-11-04T10:24:00Z">
        <w:r w:rsidR="00ED3756" w:rsidRPr="00815C59">
          <w:rPr>
            <w:rFonts w:ascii="Times New Roman" w:hAnsi="Times New Roman"/>
            <w:sz w:val="24"/>
            <w:szCs w:val="24"/>
          </w:rPr>
          <w:t>Area Under the Curve (AUC)</w:t>
        </w:r>
      </w:ins>
      <w:ins w:id="238" w:author="Rafael Mesquita" w:date="2015-11-11T15:22:00Z">
        <w:r w:rsidR="007A22FA">
          <w:rPr>
            <w:rFonts w:ascii="Times New Roman" w:hAnsi="Times New Roman"/>
            <w:sz w:val="24"/>
            <w:szCs w:val="24"/>
          </w:rPr>
          <w:t>,</w:t>
        </w:r>
      </w:ins>
      <w:ins w:id="239" w:author="Rafael Mesquita" w:date="2015-11-04T10:25:00Z">
        <w:r w:rsidR="00ED3756">
          <w:rPr>
            <w:rFonts w:ascii="Times New Roman" w:hAnsi="Times New Roman"/>
            <w:sz w:val="24"/>
            <w:szCs w:val="24"/>
          </w:rPr>
          <w:t xml:space="preserve"> </w:t>
        </w:r>
      </w:ins>
      <w:r w:rsidR="00124663" w:rsidRPr="00815C59">
        <w:rPr>
          <w:rFonts w:ascii="Times New Roman" w:hAnsi="Times New Roman"/>
          <w:sz w:val="24"/>
          <w:szCs w:val="24"/>
        </w:rPr>
        <w:t>w</w:t>
      </w:r>
      <w:ins w:id="240" w:author="Rafael Mesquita" w:date="2015-11-04T10:09:00Z">
        <w:r w:rsidR="004555D5">
          <w:rPr>
            <w:rFonts w:ascii="Times New Roman" w:hAnsi="Times New Roman"/>
            <w:sz w:val="24"/>
            <w:szCs w:val="24"/>
          </w:rPr>
          <w:t>as</w:t>
        </w:r>
      </w:ins>
      <w:del w:id="241" w:author="Rafael Mesquita" w:date="2015-11-04T10:09:00Z">
        <w:r w:rsidR="00124663" w:rsidRPr="00815C59" w:rsidDel="004555D5">
          <w:rPr>
            <w:rFonts w:ascii="Times New Roman" w:hAnsi="Times New Roman"/>
            <w:sz w:val="24"/>
            <w:szCs w:val="24"/>
          </w:rPr>
          <w:delText>ere</w:delText>
        </w:r>
      </w:del>
      <w:r w:rsidR="00124663" w:rsidRPr="00815C59">
        <w:rPr>
          <w:rFonts w:ascii="Times New Roman" w:hAnsi="Times New Roman"/>
          <w:sz w:val="24"/>
          <w:szCs w:val="24"/>
        </w:rPr>
        <w:t xml:space="preserve"> calculated and presented with </w:t>
      </w:r>
      <w:ins w:id="242" w:author="Rafael Mesquita" w:date="2015-11-04T10:09:00Z">
        <w:r w:rsidR="004555D5">
          <w:rPr>
            <w:rFonts w:ascii="Times New Roman" w:hAnsi="Times New Roman"/>
            <w:sz w:val="24"/>
            <w:szCs w:val="24"/>
          </w:rPr>
          <w:t>its</w:t>
        </w:r>
      </w:ins>
      <w:del w:id="243" w:author="Rafael Mesquita" w:date="2015-11-04T10:09:00Z">
        <w:r w:rsidR="00124663" w:rsidRPr="00815C59" w:rsidDel="004555D5">
          <w:rPr>
            <w:rFonts w:ascii="Times New Roman" w:hAnsi="Times New Roman"/>
            <w:sz w:val="24"/>
            <w:szCs w:val="24"/>
          </w:rPr>
          <w:delText>their</w:delText>
        </w:r>
      </w:del>
      <w:r w:rsidR="00124663" w:rsidRPr="00815C59">
        <w:rPr>
          <w:rFonts w:ascii="Times New Roman" w:hAnsi="Times New Roman"/>
          <w:sz w:val="24"/>
          <w:szCs w:val="24"/>
        </w:rPr>
        <w:t xml:space="preserve"> 95% confidence intervals in order to quantitatively represent time-varying averages of the hourly patterns.</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lt;0.0</w:t>
      </w:r>
      <w:ins w:id="244" w:author="Rafael Mesquita" w:date="2015-11-09T11:16:00Z">
        <w:r w:rsidR="002C466F">
          <w:rPr>
            <w:rFonts w:ascii="Times New Roman" w:hAnsi="Times New Roman"/>
            <w:sz w:val="24"/>
            <w:szCs w:val="24"/>
          </w:rPr>
          <w:t>1</w:t>
        </w:r>
      </w:ins>
      <w:del w:id="245" w:author="Rafael Mesquita" w:date="2015-11-09T11:16:00Z">
        <w:r w:rsidRPr="00815C59" w:rsidDel="002C466F">
          <w:rPr>
            <w:rFonts w:ascii="Times New Roman" w:hAnsi="Times New Roman"/>
            <w:sz w:val="24"/>
            <w:szCs w:val="24"/>
          </w:rPr>
          <w:delText>5</w:delText>
        </w:r>
      </w:del>
      <w:r w:rsidRPr="00815C59">
        <w:rPr>
          <w:rFonts w:ascii="Times New Roman" w:hAnsi="Times New Roman"/>
          <w:sz w:val="24"/>
          <w:szCs w:val="24"/>
        </w:rPr>
        <w:t xml:space="preserve"> was considered significant and all statistical analyses were performed using SPSS 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52E8D2A6" w:rsidR="004A61DD" w:rsidRPr="00815C59" w:rsidRDefault="00847EC6" w:rsidP="007C2766">
      <w:pPr>
        <w:pStyle w:val="PargrafodaLista"/>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ins w:id="246" w:author="Rafael Mesquita" w:date="2015-11-19T10:27:00Z">
        <w:r w:rsidR="002A4BF2" w:rsidRPr="007714EC">
          <w:rPr>
            <w:rFonts w:ascii="Times New Roman" w:hAnsi="Times New Roman"/>
            <w:sz w:val="24"/>
            <w:szCs w:val="24"/>
          </w:rPr>
          <w:t>(three dimensions)</w:t>
        </w:r>
        <w:r w:rsidR="002A4BF2">
          <w:rPr>
            <w:rFonts w:ascii="Times New Roman" w:hAnsi="Times New Roman"/>
            <w:sz w:val="24"/>
            <w:szCs w:val="24"/>
          </w:rPr>
          <w:t xml:space="preserve"> </w:t>
        </w:r>
      </w:ins>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ins w:id="247" w:author="Rafael Mesquita" w:date="2015-11-19T10:27:00Z">
        <w:r w:rsidR="002A4BF2" w:rsidRPr="007714EC">
          <w:rPr>
            <w:rFonts w:ascii="Times New Roman" w:hAnsi="Times New Roman"/>
            <w:sz w:val="24"/>
            <w:szCs w:val="24"/>
          </w:rPr>
          <w:t>convenient for data visualization</w:t>
        </w:r>
        <w:r w:rsidR="002A4BF2">
          <w:rPr>
            <w:rFonts w:ascii="Times New Roman" w:hAnsi="Times New Roman"/>
            <w:sz w:val="24"/>
            <w:szCs w:val="24"/>
          </w:rPr>
          <w:t xml:space="preserve"> and </w:t>
        </w:r>
      </w:ins>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set to 60%)</w:t>
      </w:r>
      <w:del w:id="248" w:author="Rafael Mesquita" w:date="2015-11-19T10:27:00Z">
        <w:r w:rsidR="00051F19" w:rsidRPr="00815C59" w:rsidDel="002A4BF2">
          <w:rPr>
            <w:rFonts w:ascii="Times New Roman" w:hAnsi="Times New Roman"/>
            <w:sz w:val="24"/>
            <w:szCs w:val="24"/>
          </w:rPr>
          <w:delText xml:space="preserve"> </w:delText>
        </w:r>
        <w:r w:rsidR="00A81D6E" w:rsidRPr="00815C59" w:rsidDel="002A4BF2">
          <w:rPr>
            <w:rFonts w:ascii="Times New Roman" w:hAnsi="Times New Roman"/>
            <w:sz w:val="24"/>
            <w:szCs w:val="24"/>
          </w:rPr>
          <w:delText xml:space="preserve">and convenient </w:delText>
        </w:r>
        <w:r w:rsidR="00DE5534" w:rsidRPr="00815C59" w:rsidDel="002A4BF2">
          <w:rPr>
            <w:rFonts w:ascii="Times New Roman" w:hAnsi="Times New Roman"/>
            <w:sz w:val="24"/>
            <w:szCs w:val="24"/>
          </w:rPr>
          <w:delText>for data visualization (3 dimensions)</w:delText>
        </w:r>
      </w:del>
      <w:r w:rsidR="00DE5534" w:rsidRPr="00815C59">
        <w:rPr>
          <w:rFonts w:ascii="Times New Roman" w:hAnsi="Times New Roman"/>
          <w:sz w:val="24"/>
          <w:szCs w:val="24"/>
        </w:rPr>
        <w:t>.</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w:t>
      </w:r>
      <w:ins w:id="249" w:author="Rafael Mesquita" w:date="2015-11-19T10:28:00Z">
        <w:r w:rsidR="002A4BF2">
          <w:rPr>
            <w:rFonts w:ascii="Times New Roman" w:hAnsi="Times New Roman"/>
            <w:sz w:val="24"/>
            <w:szCs w:val="24"/>
          </w:rPr>
          <w:t>initially</w:t>
        </w:r>
        <w:r w:rsidR="002A4BF2" w:rsidRPr="00815C59" w:rsidDel="002A4BF2">
          <w:rPr>
            <w:rFonts w:ascii="Times New Roman" w:hAnsi="Times New Roman"/>
            <w:sz w:val="24"/>
            <w:szCs w:val="24"/>
          </w:rPr>
          <w:t xml:space="preserve"> </w:t>
        </w:r>
      </w:ins>
      <w:del w:id="250" w:author="Rafael Mesquita" w:date="2015-11-19T10:28:00Z">
        <w:r w:rsidR="00283FAF" w:rsidRPr="00815C59" w:rsidDel="002A4BF2">
          <w:rPr>
            <w:rFonts w:ascii="Times New Roman" w:hAnsi="Times New Roman"/>
            <w:sz w:val="24"/>
            <w:szCs w:val="24"/>
          </w:rPr>
          <w:delText xml:space="preserve">first </w:delText>
        </w:r>
      </w:del>
      <w:r w:rsidR="00283FAF" w:rsidRPr="00815C59">
        <w:rPr>
          <w:rFonts w:ascii="Times New Roman" w:hAnsi="Times New Roman"/>
          <w:sz w:val="24"/>
          <w:szCs w:val="24"/>
        </w:rPr>
        <w:t xml:space="preserve">standardized using z-scores. </w:t>
      </w:r>
      <w:r w:rsidRPr="00815C59">
        <w:rPr>
          <w:rFonts w:ascii="Times New Roman" w:hAnsi="Times New Roman"/>
          <w:sz w:val="24"/>
          <w:szCs w:val="24"/>
        </w:rPr>
        <w:t>Secondly, a 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w:t>
      </w:r>
      <w:ins w:id="251" w:author="Rafael Mesquita" w:date="2015-11-19T10:28:00Z">
        <w:r w:rsidR="002A4BF2">
          <w:rPr>
            <w:rFonts w:ascii="Times New Roman" w:hAnsi="Times New Roman"/>
            <w:sz w:val="24"/>
            <w:szCs w:val="24"/>
          </w:rPr>
          <w:t>three</w:t>
        </w:r>
      </w:ins>
      <w:del w:id="252" w:author="Rafael Mesquita" w:date="2015-11-19T10:28:00Z">
        <w:r w:rsidRPr="00815C59" w:rsidDel="002A4BF2">
          <w:rPr>
            <w:rFonts w:ascii="Times New Roman" w:hAnsi="Times New Roman"/>
            <w:sz w:val="24"/>
            <w:szCs w:val="24"/>
          </w:rPr>
          <w:delText>3</w:delText>
        </w:r>
      </w:del>
      <w:r w:rsidRPr="00815C59">
        <w:rPr>
          <w:rFonts w:ascii="Times New Roman" w:hAnsi="Times New Roman"/>
          <w:sz w:val="24"/>
          <w:szCs w:val="24"/>
        </w:rPr>
        <w:t xml:space="preserve"> </w:t>
      </w:r>
      <w:del w:id="253" w:author="Rafael Mesquita" w:date="2015-11-19T10:28:00Z">
        <w:r w:rsidRPr="00815C59" w:rsidDel="002A4BF2">
          <w:rPr>
            <w:rFonts w:ascii="Times New Roman" w:hAnsi="Times New Roman"/>
            <w:sz w:val="24"/>
            <w:szCs w:val="24"/>
          </w:rPr>
          <w:delText xml:space="preserve">dimensional </w:delText>
        </w:r>
      </w:del>
      <w:r w:rsidRPr="00815C59">
        <w:rPr>
          <w:rFonts w:ascii="Times New Roman" w:hAnsi="Times New Roman"/>
          <w:sz w:val="24"/>
          <w:szCs w:val="24"/>
        </w:rPr>
        <w:t xml:space="preserve">principal components </w:t>
      </w:r>
      <w:del w:id="254" w:author="Rafael Mesquita" w:date="2015-11-19T10:28:00Z">
        <w:r w:rsidRPr="00815C59" w:rsidDel="002A4BF2">
          <w:rPr>
            <w:rFonts w:ascii="Times New Roman" w:hAnsi="Times New Roman"/>
            <w:sz w:val="24"/>
            <w:szCs w:val="24"/>
          </w:rPr>
          <w:delText xml:space="preserve">space </w:delText>
        </w:r>
      </w:del>
      <w:r w:rsidRPr="00815C59">
        <w:rPr>
          <w:rFonts w:ascii="Times New Roman" w:hAnsi="Times New Roman"/>
          <w:sz w:val="24"/>
          <w:szCs w:val="24"/>
        </w:rPr>
        <w:t xml:space="preserve">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FE2E55">
        <w:rPr>
          <w:rFonts w:ascii="Times New Roman" w:hAnsi="Times New Roman"/>
          <w:sz w:val="24"/>
          <w:szCs w:val="24"/>
        </w:rPr>
        <w:instrText xml:space="preserve"> ADDIN EN.CITE &lt;EndNote&gt;&lt;Cite&gt;&lt;Author&gt;von Luxburg&lt;/Author&gt;&lt;Year&gt;2010&lt;/Year&gt;&lt;RecNum&gt;308&lt;/RecNum&gt;&lt;DisplayText&gt;[15]&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FE2E55">
        <w:rPr>
          <w:rFonts w:ascii="Times New Roman" w:hAnsi="Times New Roman"/>
          <w:noProof/>
          <w:sz w:val="24"/>
          <w:szCs w:val="24"/>
        </w:rPr>
        <w:t>[15]</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w:t>
      </w:r>
      <w:del w:id="255" w:author="Rafael Mesquita" w:date="2015-11-19T10:28:00Z">
        <w:r w:rsidR="000640A2" w:rsidRPr="00815C59" w:rsidDel="002A4BF2">
          <w:rPr>
            <w:rFonts w:ascii="Times New Roman" w:hAnsi="Times New Roman"/>
            <w:sz w:val="24"/>
            <w:szCs w:val="24"/>
          </w:rPr>
          <w:delText xml:space="preserve">an </w:delText>
        </w:r>
      </w:del>
      <w:r w:rsidRPr="00815C59">
        <w:rPr>
          <w:rFonts w:ascii="Times New Roman" w:hAnsi="Times New Roman"/>
          <w:sz w:val="24"/>
          <w:szCs w:val="24"/>
        </w:rPr>
        <w:t>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FE2E55">
        <w:rPr>
          <w:rFonts w:ascii="Times New Roman" w:hAnsi="Times New Roman"/>
          <w:sz w:val="24"/>
          <w:szCs w:val="24"/>
        </w:rPr>
        <w:instrText xml:space="preserve"> ADDIN EN.CITE &lt;EndNote&gt;&lt;Cite&gt;&lt;Author&gt;von Luxburg&lt;/Author&gt;&lt;Year&gt;2010&lt;/Year&gt;&lt;RecNum&gt;308&lt;/RecNum&gt;&lt;DisplayText&gt;[15]&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FE2E55">
        <w:rPr>
          <w:rFonts w:ascii="Times New Roman" w:hAnsi="Times New Roman"/>
          <w:noProof/>
          <w:sz w:val="24"/>
          <w:szCs w:val="24"/>
        </w:rPr>
        <w:t>[15]</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PargrafodaLista"/>
        <w:spacing w:after="0" w:line="480" w:lineRule="auto"/>
        <w:ind w:left="0"/>
        <w:rPr>
          <w:rFonts w:ascii="Times New Roman" w:hAnsi="Times New Roman"/>
          <w:b/>
          <w:sz w:val="36"/>
          <w:szCs w:val="36"/>
        </w:rPr>
      </w:pPr>
      <w:r w:rsidRPr="009360A5">
        <w:rPr>
          <w:rFonts w:ascii="Times New Roman" w:hAnsi="Times New Roman"/>
          <w:b/>
          <w:sz w:val="36"/>
          <w:szCs w:val="36"/>
        </w:rPr>
        <w:lastRenderedPageBreak/>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71F205E2" w14:textId="75EDD4BD" w:rsidR="00C449B2" w:rsidRPr="002258E1" w:rsidRDefault="00B17F05" w:rsidP="002258E1">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ins w:id="256" w:author="Rafael Mesquita" w:date="2015-10-16T09:09:00Z">
        <w:r w:rsidR="006027C4">
          <w:rPr>
            <w:rFonts w:ascii="Times New Roman" w:hAnsi="Times New Roman"/>
            <w:sz w:val="24"/>
            <w:szCs w:val="24"/>
          </w:rPr>
          <w:t>The m</w:t>
        </w:r>
      </w:ins>
      <w:del w:id="257" w:author="Rafael Mesquita" w:date="2015-10-16T09:09:00Z">
        <w:r w:rsidR="005E7CE3" w:rsidRPr="00815C59" w:rsidDel="006027C4">
          <w:rPr>
            <w:rFonts w:ascii="Times New Roman" w:hAnsi="Times New Roman"/>
            <w:sz w:val="24"/>
            <w:szCs w:val="24"/>
          </w:rPr>
          <w:delText>M</w:delText>
        </w:r>
      </w:del>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w:t>
      </w:r>
      <w:del w:id="258" w:author="Rafael Mesquita" w:date="2015-10-16T09:10:00Z">
        <w:r w:rsidR="0063676A" w:rsidRPr="00815C59" w:rsidDel="006027C4">
          <w:rPr>
            <w:rFonts w:ascii="Times New Roman" w:hAnsi="Times New Roman"/>
            <w:sz w:val="24"/>
            <w:szCs w:val="24"/>
          </w:rPr>
          <w:delText>were categorized</w:delText>
        </w:r>
        <w:r w:rsidR="00BD02C1" w:rsidRPr="00815C59" w:rsidDel="006027C4">
          <w:rPr>
            <w:rFonts w:ascii="Times New Roman" w:hAnsi="Times New Roman"/>
            <w:sz w:val="24"/>
            <w:szCs w:val="24"/>
          </w:rPr>
          <w:delText xml:space="preserve"> to </w:delText>
        </w:r>
        <w:r w:rsidR="004908CF" w:rsidRPr="00815C59" w:rsidDel="006027C4">
          <w:rPr>
            <w:rFonts w:ascii="Times New Roman" w:hAnsi="Times New Roman"/>
            <w:sz w:val="24"/>
            <w:szCs w:val="24"/>
          </w:rPr>
          <w:delText>GOLD</w:delText>
        </w:r>
        <w:r w:rsidR="00BD02C1" w:rsidRPr="00815C59" w:rsidDel="006027C4">
          <w:rPr>
            <w:rFonts w:ascii="Times New Roman" w:hAnsi="Times New Roman"/>
            <w:sz w:val="24"/>
            <w:szCs w:val="24"/>
          </w:rPr>
          <w:delText xml:space="preserve"> </w:delText>
        </w:r>
        <w:r w:rsidR="0063676A" w:rsidRPr="00815C59" w:rsidDel="006027C4">
          <w:rPr>
            <w:rFonts w:ascii="Times New Roman" w:hAnsi="Times New Roman"/>
            <w:sz w:val="24"/>
            <w:szCs w:val="24"/>
          </w:rPr>
          <w:delText xml:space="preserve">group </w:delText>
        </w:r>
        <w:r w:rsidR="00BD02C1" w:rsidRPr="00815C59" w:rsidDel="006027C4">
          <w:rPr>
            <w:rFonts w:ascii="Times New Roman" w:hAnsi="Times New Roman"/>
            <w:sz w:val="24"/>
            <w:szCs w:val="24"/>
          </w:rPr>
          <w:delText xml:space="preserve">D, </w:delText>
        </w:r>
      </w:del>
      <w:r w:rsidRPr="00815C59">
        <w:rPr>
          <w:rFonts w:ascii="Times New Roman" w:hAnsi="Times New Roman"/>
          <w:sz w:val="24"/>
          <w:szCs w:val="24"/>
        </w:rPr>
        <w:t xml:space="preserve">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ins w:id="259" w:author="Rafael Mesquita" w:date="2015-11-10T20:35:00Z">
        <w:r w:rsidR="00DD1665">
          <w:rPr>
            <w:rFonts w:ascii="Times New Roman" w:hAnsi="Times New Roman"/>
            <w:sz w:val="24"/>
            <w:szCs w:val="24"/>
          </w:rPr>
          <w:t>long-term oxygen therapy (</w:t>
        </w:r>
      </w:ins>
      <w:r w:rsidR="00DB3269" w:rsidRPr="00815C59">
        <w:rPr>
          <w:rFonts w:ascii="Times New Roman" w:hAnsi="Times New Roman"/>
          <w:sz w:val="24"/>
          <w:szCs w:val="24"/>
        </w:rPr>
        <w:t>LTOT</w:t>
      </w:r>
      <w:ins w:id="260" w:author="Rafael Mesquita" w:date="2015-11-10T20:35:00Z">
        <w:r w:rsidR="00DD1665">
          <w:rPr>
            <w:rFonts w:ascii="Times New Roman" w:hAnsi="Times New Roman"/>
            <w:sz w:val="24"/>
            <w:szCs w:val="24"/>
          </w:rPr>
          <w:t>)</w:t>
        </w:r>
      </w:ins>
      <w:r w:rsidR="00C449B2" w:rsidRPr="00815C59">
        <w:rPr>
          <w:rFonts w:ascii="Times New Roman" w:hAnsi="Times New Roman"/>
          <w:sz w:val="24"/>
          <w:szCs w:val="24"/>
        </w:rPr>
        <w:t>.</w:t>
      </w:r>
      <w:r w:rsidR="00FC0A9D" w:rsidRPr="00815C59">
        <w:rPr>
          <w:rFonts w:ascii="Times New Roman" w:hAnsi="Times New Roman"/>
          <w:sz w:val="24"/>
          <w:szCs w:val="24"/>
        </w:rPr>
        <w:t xml:space="preserve"> </w:t>
      </w:r>
      <w:ins w:id="261" w:author="Rafael Mesquita" w:date="2015-11-09T10:11:00Z">
        <w:r w:rsidR="0022348A" w:rsidRPr="0022348A">
          <w:rPr>
            <w:rFonts w:ascii="Times New Roman" w:hAnsi="Times New Roman"/>
            <w:sz w:val="24"/>
            <w:szCs w:val="24"/>
          </w:rPr>
          <w:t xml:space="preserve">Compared to </w:t>
        </w:r>
      </w:ins>
      <w:ins w:id="262" w:author="Rafael Mesquita" w:date="2015-11-11T15:26:00Z">
        <w:r w:rsidR="002258E1">
          <w:rPr>
            <w:rFonts w:ascii="Times New Roman" w:hAnsi="Times New Roman"/>
            <w:sz w:val="24"/>
            <w:szCs w:val="24"/>
          </w:rPr>
          <w:t>female subjects</w:t>
        </w:r>
      </w:ins>
      <w:ins w:id="263" w:author="Rafael Mesquita" w:date="2015-11-09T10:11:00Z">
        <w:r w:rsidR="0022348A" w:rsidRPr="0022348A">
          <w:rPr>
            <w:rFonts w:ascii="Times New Roman" w:hAnsi="Times New Roman"/>
            <w:sz w:val="24"/>
            <w:szCs w:val="24"/>
          </w:rPr>
          <w:t>, male subjects we</w:t>
        </w:r>
      </w:ins>
      <w:ins w:id="264" w:author="Rafael Mesquita" w:date="2015-11-19T10:53:00Z">
        <w:r w:rsidR="00E33744">
          <w:rPr>
            <w:rFonts w:ascii="Times New Roman" w:hAnsi="Times New Roman"/>
            <w:sz w:val="24"/>
            <w:szCs w:val="24"/>
          </w:rPr>
          <w:t>re</w:t>
        </w:r>
      </w:ins>
      <w:ins w:id="265" w:author="Rafael Mesquita" w:date="2015-11-09T10:11:00Z">
        <w:r w:rsidR="0022348A" w:rsidRPr="0022348A">
          <w:rPr>
            <w:rFonts w:ascii="Times New Roman" w:hAnsi="Times New Roman"/>
            <w:sz w:val="24"/>
            <w:szCs w:val="24"/>
          </w:rPr>
          <w:t xml:space="preserve"> slightly older (67 (62 – 73) versus 65 (59 – 71) years; </w:t>
        </w:r>
        <w:r w:rsidR="0022348A" w:rsidRPr="0022348A">
          <w:rPr>
            <w:rFonts w:ascii="Times New Roman" w:hAnsi="Times New Roman"/>
            <w:i/>
            <w:sz w:val="24"/>
            <w:szCs w:val="24"/>
          </w:rPr>
          <w:t>P</w:t>
        </w:r>
        <w:r w:rsidR="0022348A" w:rsidRPr="0022348A">
          <w:rPr>
            <w:rFonts w:ascii="Times New Roman" w:hAnsi="Times New Roman"/>
            <w:sz w:val="24"/>
            <w:szCs w:val="24"/>
          </w:rPr>
          <w:t>&lt;0.0001) and had higher BMI (26.5 (23.3 – 29.9)</w:t>
        </w:r>
      </w:ins>
      <w:r w:rsidR="00DD1665">
        <w:rPr>
          <w:rFonts w:ascii="Times New Roman" w:hAnsi="Times New Roman"/>
          <w:sz w:val="24"/>
          <w:szCs w:val="24"/>
        </w:rPr>
        <w:t xml:space="preserve"> </w:t>
      </w:r>
      <w:ins w:id="266" w:author="Rafael Mesquita" w:date="2015-11-09T10:11:00Z">
        <w:r w:rsidR="0022348A" w:rsidRPr="0022348A">
          <w:rPr>
            <w:rFonts w:ascii="Times New Roman" w:hAnsi="Times New Roman"/>
            <w:sz w:val="24"/>
            <w:szCs w:val="24"/>
          </w:rPr>
          <w:t>versus 24.5 (21.1 – 28.6) kg·m</w:t>
        </w:r>
        <w:r w:rsidR="0022348A" w:rsidRPr="0022348A">
          <w:rPr>
            <w:rFonts w:ascii="Times New Roman" w:hAnsi="Times New Roman"/>
            <w:sz w:val="24"/>
            <w:szCs w:val="24"/>
            <w:vertAlign w:val="superscript"/>
          </w:rPr>
          <w:t>-2</w:t>
        </w:r>
        <w:r w:rsidR="0022348A" w:rsidRPr="0022348A">
          <w:rPr>
            <w:rFonts w:ascii="Times New Roman" w:hAnsi="Times New Roman"/>
            <w:sz w:val="24"/>
            <w:szCs w:val="24"/>
          </w:rPr>
          <w:t xml:space="preserve">; </w:t>
        </w:r>
        <w:r w:rsidR="0022348A" w:rsidRPr="0022348A">
          <w:rPr>
            <w:rFonts w:ascii="Times New Roman" w:hAnsi="Times New Roman"/>
            <w:i/>
            <w:sz w:val="24"/>
            <w:szCs w:val="24"/>
          </w:rPr>
          <w:t>P</w:t>
        </w:r>
        <w:r w:rsidR="0022348A">
          <w:rPr>
            <w:rFonts w:ascii="Times New Roman" w:hAnsi="Times New Roman"/>
            <w:sz w:val="24"/>
            <w:szCs w:val="24"/>
          </w:rPr>
          <w:t>&lt;0.0001)</w:t>
        </w:r>
        <w:r w:rsidR="0022348A" w:rsidRPr="0022348A">
          <w:rPr>
            <w:rFonts w:ascii="Times New Roman" w:hAnsi="Times New Roman"/>
            <w:sz w:val="24"/>
            <w:szCs w:val="24"/>
          </w:rPr>
          <w:t>, but no difference</w:t>
        </w:r>
      </w:ins>
      <w:ins w:id="267" w:author="Rafael Mesquita" w:date="2015-11-11T15:26:00Z">
        <w:r w:rsidR="002258E1">
          <w:rPr>
            <w:rFonts w:ascii="Times New Roman" w:hAnsi="Times New Roman"/>
            <w:sz w:val="24"/>
            <w:szCs w:val="24"/>
          </w:rPr>
          <w:t>s were found</w:t>
        </w:r>
      </w:ins>
      <w:ins w:id="268" w:author="Rafael Mesquita" w:date="2015-11-09T10:16:00Z">
        <w:r w:rsidR="00082250" w:rsidRPr="0022348A">
          <w:rPr>
            <w:rFonts w:ascii="Times New Roman" w:hAnsi="Times New Roman"/>
            <w:sz w:val="24"/>
            <w:szCs w:val="24"/>
          </w:rPr>
          <w:t xml:space="preserve"> </w:t>
        </w:r>
      </w:ins>
      <w:ins w:id="269" w:author="Rafael Mesquita" w:date="2015-11-09T10:12:00Z">
        <w:r w:rsidR="0022348A">
          <w:rPr>
            <w:rFonts w:ascii="Times New Roman" w:hAnsi="Times New Roman"/>
            <w:sz w:val="24"/>
            <w:szCs w:val="24"/>
          </w:rPr>
          <w:t>in</w:t>
        </w:r>
      </w:ins>
      <w:ins w:id="270" w:author="Rafael Mesquita" w:date="2015-11-09T10:11:00Z">
        <w:r w:rsidR="0022348A" w:rsidRPr="0022348A">
          <w:rPr>
            <w:rFonts w:ascii="Times New Roman" w:hAnsi="Times New Roman"/>
            <w:sz w:val="24"/>
            <w:szCs w:val="24"/>
          </w:rPr>
          <w:t xml:space="preserve"> FEV</w:t>
        </w:r>
        <w:r w:rsidR="0022348A" w:rsidRPr="0022348A">
          <w:rPr>
            <w:rFonts w:ascii="Times New Roman" w:hAnsi="Times New Roman"/>
            <w:sz w:val="24"/>
            <w:szCs w:val="24"/>
            <w:vertAlign w:val="subscript"/>
          </w:rPr>
          <w:t>1</w:t>
        </w:r>
        <w:r w:rsidR="0022348A" w:rsidRPr="0022348A">
          <w:rPr>
            <w:rFonts w:ascii="Times New Roman" w:hAnsi="Times New Roman"/>
            <w:sz w:val="24"/>
            <w:szCs w:val="24"/>
          </w:rPr>
          <w:t xml:space="preserve">, </w:t>
        </w:r>
      </w:ins>
      <w:ins w:id="271" w:author="Rafael Mesquita" w:date="2015-11-10T20:32:00Z">
        <w:r w:rsidR="002623C9" w:rsidRPr="00247B75">
          <w:rPr>
            <w:rFonts w:ascii="Times New Roman" w:hAnsi="Times New Roman"/>
            <w:sz w:val="24"/>
            <w:szCs w:val="24"/>
          </w:rPr>
          <w:t>modified Medical Research Council</w:t>
        </w:r>
        <w:r w:rsidR="002623C9" w:rsidRPr="0022348A">
          <w:rPr>
            <w:rFonts w:ascii="Times New Roman" w:hAnsi="Times New Roman"/>
            <w:sz w:val="24"/>
            <w:szCs w:val="24"/>
          </w:rPr>
          <w:t xml:space="preserve"> </w:t>
        </w:r>
        <w:r w:rsidR="002623C9">
          <w:rPr>
            <w:rFonts w:ascii="Times New Roman" w:hAnsi="Times New Roman"/>
            <w:sz w:val="24"/>
            <w:szCs w:val="24"/>
          </w:rPr>
          <w:t>(</w:t>
        </w:r>
      </w:ins>
      <w:proofErr w:type="spellStart"/>
      <w:ins w:id="272" w:author="Rafael Mesquita" w:date="2015-11-09T10:11:00Z">
        <w:r w:rsidR="0022348A" w:rsidRPr="0022348A">
          <w:rPr>
            <w:rFonts w:ascii="Times New Roman" w:hAnsi="Times New Roman"/>
            <w:sz w:val="24"/>
            <w:szCs w:val="24"/>
          </w:rPr>
          <w:t>mMRC</w:t>
        </w:r>
      </w:ins>
      <w:proofErr w:type="spellEnd"/>
      <w:ins w:id="273" w:author="Rafael Mesquita" w:date="2015-11-10T20:32:00Z">
        <w:r w:rsidR="002623C9">
          <w:rPr>
            <w:rFonts w:ascii="Times New Roman" w:hAnsi="Times New Roman"/>
            <w:sz w:val="24"/>
            <w:szCs w:val="24"/>
          </w:rPr>
          <w:t>)</w:t>
        </w:r>
      </w:ins>
      <w:ins w:id="274" w:author="Rafael Mesquita" w:date="2015-11-09T10:11:00Z">
        <w:r w:rsidR="0022348A" w:rsidRPr="0022348A">
          <w:rPr>
            <w:rFonts w:ascii="Times New Roman" w:hAnsi="Times New Roman"/>
            <w:sz w:val="24"/>
            <w:szCs w:val="24"/>
          </w:rPr>
          <w:t xml:space="preserve"> grades, or </w:t>
        </w:r>
      </w:ins>
      <w:ins w:id="275" w:author="Rafael Mesquita" w:date="2015-11-10T20:40:00Z">
        <w:r w:rsidR="009450DD" w:rsidRPr="00247B75">
          <w:rPr>
            <w:rFonts w:ascii="Times New Roman" w:hAnsi="Times New Roman"/>
            <w:sz w:val="24"/>
            <w:szCs w:val="24"/>
          </w:rPr>
          <w:t>Global Initiative for Chronic Obstructive Lung Disease</w:t>
        </w:r>
        <w:r w:rsidR="009450DD" w:rsidRPr="0022348A">
          <w:rPr>
            <w:rFonts w:ascii="Times New Roman" w:hAnsi="Times New Roman"/>
            <w:sz w:val="24"/>
            <w:szCs w:val="24"/>
          </w:rPr>
          <w:t xml:space="preserve"> </w:t>
        </w:r>
        <w:r w:rsidR="009450DD">
          <w:rPr>
            <w:rFonts w:ascii="Times New Roman" w:hAnsi="Times New Roman"/>
            <w:sz w:val="24"/>
            <w:szCs w:val="24"/>
          </w:rPr>
          <w:t>(</w:t>
        </w:r>
      </w:ins>
      <w:ins w:id="276" w:author="Rafael Mesquita" w:date="2015-11-09T10:11:00Z">
        <w:r w:rsidR="0022348A" w:rsidRPr="0022348A">
          <w:rPr>
            <w:rFonts w:ascii="Times New Roman" w:hAnsi="Times New Roman"/>
            <w:sz w:val="24"/>
            <w:szCs w:val="24"/>
          </w:rPr>
          <w:t>GOLD</w:t>
        </w:r>
      </w:ins>
      <w:ins w:id="277" w:author="Rafael Mesquita" w:date="2015-11-10T20:40:00Z">
        <w:r w:rsidR="009450DD">
          <w:rPr>
            <w:rFonts w:ascii="Times New Roman" w:hAnsi="Times New Roman"/>
            <w:sz w:val="24"/>
            <w:szCs w:val="24"/>
          </w:rPr>
          <w:t>)</w:t>
        </w:r>
      </w:ins>
      <w:ins w:id="278" w:author="Rafael Mesquita" w:date="2015-11-09T10:11:00Z">
        <w:r w:rsidR="0022348A" w:rsidRPr="0022348A">
          <w:rPr>
            <w:rFonts w:ascii="Times New Roman" w:hAnsi="Times New Roman"/>
            <w:sz w:val="24"/>
            <w:szCs w:val="24"/>
          </w:rPr>
          <w:t xml:space="preserve"> 2007 and 2011 classifications</w:t>
        </w:r>
      </w:ins>
      <w:ins w:id="279" w:author="Rafael Mesquita" w:date="2015-11-09T10:12:00Z">
        <w:r w:rsidR="0022348A">
          <w:rPr>
            <w:rFonts w:ascii="Times New Roman" w:hAnsi="Times New Roman"/>
            <w:sz w:val="24"/>
            <w:szCs w:val="24"/>
          </w:rPr>
          <w:t xml:space="preserve"> </w:t>
        </w:r>
      </w:ins>
      <w:ins w:id="280" w:author="Rafael Mesquita" w:date="2015-11-09T10:11:00Z">
        <w:r w:rsidR="0022348A" w:rsidRPr="0022348A">
          <w:rPr>
            <w:rFonts w:ascii="Times New Roman" w:hAnsi="Times New Roman"/>
            <w:sz w:val="24"/>
            <w:szCs w:val="24"/>
          </w:rPr>
          <w:t>(</w:t>
        </w:r>
        <w:r w:rsidR="0022348A" w:rsidRPr="0022348A">
          <w:rPr>
            <w:rFonts w:ascii="Times New Roman" w:hAnsi="Times New Roman"/>
            <w:i/>
            <w:sz w:val="24"/>
            <w:szCs w:val="24"/>
          </w:rPr>
          <w:t>P</w:t>
        </w:r>
        <w:r w:rsidR="0022348A" w:rsidRPr="0022348A">
          <w:rPr>
            <w:rFonts w:ascii="Times New Roman" w:hAnsi="Times New Roman"/>
            <w:sz w:val="24"/>
            <w:szCs w:val="24"/>
          </w:rPr>
          <w:t>&gt;0.0</w:t>
        </w:r>
      </w:ins>
      <w:ins w:id="281" w:author="Rafael Mesquita" w:date="2015-11-09T11:22:00Z">
        <w:r w:rsidR="00495082">
          <w:rPr>
            <w:rFonts w:ascii="Times New Roman" w:hAnsi="Times New Roman"/>
            <w:sz w:val="24"/>
            <w:szCs w:val="24"/>
          </w:rPr>
          <w:t>1</w:t>
        </w:r>
      </w:ins>
      <w:ins w:id="282" w:author="Rafael Mesquita" w:date="2015-11-09T10:11:00Z">
        <w:r w:rsidR="0022348A" w:rsidRPr="0022348A">
          <w:rPr>
            <w:rFonts w:ascii="Times New Roman" w:hAnsi="Times New Roman"/>
            <w:sz w:val="24"/>
            <w:szCs w:val="24"/>
          </w:rPr>
          <w:t xml:space="preserve"> for all). </w:t>
        </w:r>
      </w:ins>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39765B3F" w14:textId="77777777" w:rsidR="00555990" w:rsidRDefault="00555990">
      <w:pPr>
        <w:spacing w:after="0" w:line="240" w:lineRule="auto"/>
        <w:rPr>
          <w:rFonts w:ascii="Times New Roman" w:hAnsi="Times New Roman"/>
          <w:b/>
          <w:sz w:val="24"/>
          <w:szCs w:val="24"/>
        </w:rPr>
      </w:pPr>
      <w:r>
        <w:rPr>
          <w:rFonts w:ascii="Times New Roman" w:hAnsi="Times New Roman"/>
          <w:b/>
          <w:sz w:val="24"/>
          <w:szCs w:val="24"/>
        </w:rPr>
        <w:br w:type="page"/>
      </w:r>
    </w:p>
    <w:p w14:paraId="5B1B6243" w14:textId="107A28A7" w:rsidR="002E3E8B" w:rsidRPr="009839C5" w:rsidRDefault="002E3E8B" w:rsidP="002E3E8B">
      <w:pPr>
        <w:spacing w:after="0" w:line="480" w:lineRule="auto"/>
        <w:rPr>
          <w:rFonts w:ascii="Times New Roman" w:hAnsi="Times New Roman"/>
          <w:b/>
          <w:sz w:val="24"/>
          <w:szCs w:val="24"/>
        </w:rPr>
      </w:pPr>
      <w:r w:rsidRPr="00815C59">
        <w:rPr>
          <w:rFonts w:ascii="Times New Roman" w:hAnsi="Times New Roman"/>
          <w:b/>
          <w:sz w:val="24"/>
          <w:szCs w:val="24"/>
        </w:rPr>
        <w:lastRenderedPageBreak/>
        <w:t>Table 1</w:t>
      </w:r>
      <w:r w:rsidR="009839C5" w:rsidRPr="009839C5">
        <w:rPr>
          <w:rFonts w:ascii="Times New Roman" w:hAnsi="Times New Roman"/>
          <w:b/>
          <w:sz w:val="24"/>
          <w:szCs w:val="24"/>
        </w:rPr>
        <w:t>.</w:t>
      </w:r>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555990">
            <w:pPr>
              <w:spacing w:after="0" w:line="24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555990">
            <w:pPr>
              <w:spacing w:after="0" w:line="24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555990">
            <w:pPr>
              <w:spacing w:after="0" w:line="24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31E5621F" w14:textId="4CEF310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18EFED59" w14:textId="1090C262"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rsidDel="00283799" w14:paraId="28B983B1" w14:textId="78F209AE" w:rsidTr="000925F8">
        <w:trPr>
          <w:jc w:val="center"/>
          <w:del w:id="283" w:author="Rafael Mesquita" w:date="2015-10-16T08:53:00Z"/>
        </w:trPr>
        <w:tc>
          <w:tcPr>
            <w:tcW w:w="3817" w:type="dxa"/>
            <w:hideMark/>
          </w:tcPr>
          <w:p w14:paraId="5B51055C" w14:textId="3336369F" w:rsidR="00A675DE" w:rsidRPr="00247B75" w:rsidDel="00283799" w:rsidRDefault="00A675DE" w:rsidP="00555990">
            <w:pPr>
              <w:spacing w:after="0" w:line="240" w:lineRule="auto"/>
              <w:rPr>
                <w:del w:id="284" w:author="Rafael Mesquita" w:date="2015-10-16T08:53:00Z"/>
                <w:rFonts w:ascii="Times New Roman" w:hAnsi="Times New Roman"/>
                <w:sz w:val="24"/>
                <w:szCs w:val="24"/>
                <w:highlight w:val="yellow"/>
              </w:rPr>
            </w:pPr>
            <w:del w:id="285" w:author="Rafael Mesquita" w:date="2015-10-16T08:53:00Z">
              <w:r w:rsidRPr="00247B75" w:rsidDel="00283799">
                <w:rPr>
                  <w:rFonts w:ascii="Times New Roman" w:hAnsi="Times New Roman"/>
                  <w:sz w:val="24"/>
                  <w:szCs w:val="24"/>
                </w:rPr>
                <w:delText>Body weight, kg</w:delText>
              </w:r>
            </w:del>
          </w:p>
        </w:tc>
        <w:tc>
          <w:tcPr>
            <w:tcW w:w="2091" w:type="dxa"/>
          </w:tcPr>
          <w:p w14:paraId="4121AED2" w14:textId="41DA5305" w:rsidR="00A675DE" w:rsidRPr="00247B75" w:rsidDel="00283799" w:rsidRDefault="00A675DE" w:rsidP="00555990">
            <w:pPr>
              <w:spacing w:after="0" w:line="240" w:lineRule="auto"/>
              <w:jc w:val="center"/>
              <w:rPr>
                <w:del w:id="286" w:author="Rafael Mesquita" w:date="2015-10-16T08:53:00Z"/>
                <w:rFonts w:ascii="Times New Roman" w:hAnsi="Times New Roman"/>
                <w:sz w:val="24"/>
                <w:szCs w:val="24"/>
              </w:rPr>
            </w:pPr>
          </w:p>
        </w:tc>
        <w:tc>
          <w:tcPr>
            <w:tcW w:w="2277" w:type="dxa"/>
            <w:hideMark/>
          </w:tcPr>
          <w:p w14:paraId="4E4784AB" w14:textId="432B8DF7" w:rsidR="00A675DE" w:rsidRPr="00247B75" w:rsidDel="00283799" w:rsidRDefault="00A675DE" w:rsidP="00555990">
            <w:pPr>
              <w:spacing w:after="0" w:line="240" w:lineRule="auto"/>
              <w:jc w:val="center"/>
              <w:rPr>
                <w:del w:id="287" w:author="Rafael Mesquita" w:date="2015-10-16T08:53:00Z"/>
                <w:rFonts w:ascii="Times New Roman" w:hAnsi="Times New Roman"/>
                <w:sz w:val="24"/>
                <w:szCs w:val="24"/>
              </w:rPr>
            </w:pPr>
            <w:del w:id="288" w:author="Rafael Mesquita" w:date="2015-10-16T08:53:00Z">
              <w:r w:rsidRPr="00247B75" w:rsidDel="00283799">
                <w:rPr>
                  <w:rFonts w:ascii="Times New Roman" w:hAnsi="Times New Roman"/>
                  <w:sz w:val="24"/>
                  <w:szCs w:val="24"/>
                </w:rPr>
                <w:delText>74 (62 – 87)</w:delText>
              </w:r>
            </w:del>
          </w:p>
        </w:tc>
      </w:tr>
      <w:tr w:rsidR="00A675DE" w:rsidRPr="00247B75" w:rsidDel="00283799" w14:paraId="65E96C48" w14:textId="1E44C0F4" w:rsidTr="000925F8">
        <w:trPr>
          <w:jc w:val="center"/>
          <w:del w:id="289" w:author="Rafael Mesquita" w:date="2015-10-16T08:53:00Z"/>
        </w:trPr>
        <w:tc>
          <w:tcPr>
            <w:tcW w:w="3817" w:type="dxa"/>
            <w:hideMark/>
          </w:tcPr>
          <w:p w14:paraId="6FFDE288" w14:textId="2030EA77" w:rsidR="00A675DE" w:rsidRPr="00247B75" w:rsidDel="00283799" w:rsidRDefault="00A675DE" w:rsidP="00555990">
            <w:pPr>
              <w:spacing w:after="0" w:line="240" w:lineRule="auto"/>
              <w:rPr>
                <w:del w:id="290" w:author="Rafael Mesquita" w:date="2015-10-16T08:53:00Z"/>
                <w:rFonts w:ascii="Times New Roman" w:hAnsi="Times New Roman"/>
                <w:sz w:val="24"/>
                <w:szCs w:val="24"/>
                <w:highlight w:val="yellow"/>
              </w:rPr>
            </w:pPr>
            <w:del w:id="291" w:author="Rafael Mesquita" w:date="2015-10-16T08:53:00Z">
              <w:r w:rsidRPr="00247B75" w:rsidDel="00283799">
                <w:rPr>
                  <w:rFonts w:ascii="Times New Roman" w:hAnsi="Times New Roman"/>
                  <w:sz w:val="24"/>
                  <w:szCs w:val="24"/>
                </w:rPr>
                <w:delText>Height, m</w:delText>
              </w:r>
            </w:del>
          </w:p>
        </w:tc>
        <w:tc>
          <w:tcPr>
            <w:tcW w:w="2091" w:type="dxa"/>
          </w:tcPr>
          <w:p w14:paraId="62C61A12" w14:textId="0F9F9965" w:rsidR="00A675DE" w:rsidRPr="00247B75" w:rsidDel="00283799" w:rsidRDefault="00A675DE" w:rsidP="00555990">
            <w:pPr>
              <w:spacing w:after="0" w:line="240" w:lineRule="auto"/>
              <w:jc w:val="center"/>
              <w:rPr>
                <w:del w:id="292" w:author="Rafael Mesquita" w:date="2015-10-16T08:53:00Z"/>
                <w:rFonts w:ascii="Times New Roman" w:hAnsi="Times New Roman"/>
                <w:sz w:val="24"/>
                <w:szCs w:val="24"/>
              </w:rPr>
            </w:pPr>
          </w:p>
        </w:tc>
        <w:tc>
          <w:tcPr>
            <w:tcW w:w="2277" w:type="dxa"/>
            <w:hideMark/>
          </w:tcPr>
          <w:p w14:paraId="79E87550" w14:textId="5774288E" w:rsidR="00A675DE" w:rsidRPr="00247B75" w:rsidDel="00283799" w:rsidRDefault="00A675DE" w:rsidP="00555990">
            <w:pPr>
              <w:spacing w:after="0" w:line="240" w:lineRule="auto"/>
              <w:jc w:val="center"/>
              <w:rPr>
                <w:del w:id="293" w:author="Rafael Mesquita" w:date="2015-10-16T08:53:00Z"/>
                <w:rFonts w:ascii="Times New Roman" w:hAnsi="Times New Roman"/>
                <w:sz w:val="24"/>
                <w:szCs w:val="24"/>
              </w:rPr>
            </w:pPr>
            <w:del w:id="294" w:author="Rafael Mesquita" w:date="2015-10-16T08:53:00Z">
              <w:r w:rsidRPr="00247B75" w:rsidDel="00283799">
                <w:rPr>
                  <w:rFonts w:ascii="Times New Roman" w:hAnsi="Times New Roman"/>
                  <w:sz w:val="24"/>
                  <w:szCs w:val="24"/>
                </w:rPr>
                <w:delText>1.70 (1.63 – 1.75)</w:delText>
              </w:r>
            </w:del>
          </w:p>
        </w:tc>
      </w:tr>
      <w:tr w:rsidR="00A675DE" w:rsidRPr="00247B75" w14:paraId="57290C27" w14:textId="77777777" w:rsidTr="000925F8">
        <w:trPr>
          <w:jc w:val="center"/>
        </w:trPr>
        <w:tc>
          <w:tcPr>
            <w:tcW w:w="3817" w:type="dxa"/>
            <w:hideMark/>
          </w:tcPr>
          <w:p w14:paraId="46EBE77D"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31C7E60" w14:textId="64E30CE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39206C21" w14:textId="629722D2" w:rsidR="00A675DE" w:rsidRPr="00247B75" w:rsidRDefault="00A675DE" w:rsidP="00555990">
            <w:pPr>
              <w:spacing w:after="0" w:line="24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555990">
            <w:pPr>
              <w:spacing w:after="0" w:line="240" w:lineRule="auto"/>
              <w:rPr>
                <w:rFonts w:ascii="Times New Roman" w:hAnsi="Times New Roman"/>
                <w:sz w:val="24"/>
                <w:szCs w:val="24"/>
              </w:rPr>
            </w:pPr>
          </w:p>
        </w:tc>
        <w:tc>
          <w:tcPr>
            <w:tcW w:w="2091" w:type="dxa"/>
          </w:tcPr>
          <w:p w14:paraId="4903CE8C" w14:textId="32FF17CF"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555990">
            <w:pPr>
              <w:spacing w:after="0" w:line="240" w:lineRule="auto"/>
              <w:rPr>
                <w:rFonts w:ascii="Times New Roman" w:hAnsi="Times New Roman"/>
                <w:sz w:val="24"/>
                <w:szCs w:val="24"/>
              </w:rPr>
            </w:pPr>
          </w:p>
        </w:tc>
        <w:tc>
          <w:tcPr>
            <w:tcW w:w="2091" w:type="dxa"/>
          </w:tcPr>
          <w:p w14:paraId="4F13BCAF" w14:textId="015FC5B6"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555990">
            <w:pPr>
              <w:spacing w:after="0" w:line="240" w:lineRule="auto"/>
              <w:rPr>
                <w:rFonts w:ascii="Times New Roman" w:hAnsi="Times New Roman"/>
                <w:sz w:val="24"/>
                <w:szCs w:val="24"/>
              </w:rPr>
            </w:pPr>
          </w:p>
        </w:tc>
        <w:tc>
          <w:tcPr>
            <w:tcW w:w="2091" w:type="dxa"/>
          </w:tcPr>
          <w:p w14:paraId="32DB26A1" w14:textId="28BDD7D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555990">
            <w:pPr>
              <w:spacing w:after="0" w:line="240" w:lineRule="auto"/>
              <w:rPr>
                <w:rFonts w:ascii="Times New Roman" w:hAnsi="Times New Roman"/>
                <w:sz w:val="24"/>
                <w:szCs w:val="24"/>
              </w:rPr>
            </w:pPr>
          </w:p>
        </w:tc>
        <w:tc>
          <w:tcPr>
            <w:tcW w:w="2091" w:type="dxa"/>
          </w:tcPr>
          <w:p w14:paraId="036202A1" w14:textId="57A04F5C"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555990">
            <w:pPr>
              <w:spacing w:after="0" w:line="24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7F61ED0D" w14:textId="620B897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555990">
            <w:pPr>
              <w:pStyle w:val="NormalWeb"/>
              <w:spacing w:before="0" w:beforeAutospacing="0" w:after="0" w:afterAutospacing="0"/>
              <w:jc w:val="center"/>
            </w:pPr>
          </w:p>
        </w:tc>
        <w:tc>
          <w:tcPr>
            <w:tcW w:w="2277" w:type="dxa"/>
            <w:hideMark/>
          </w:tcPr>
          <w:p w14:paraId="1F6CC788" w14:textId="3E7E8D5E" w:rsidR="00A675DE" w:rsidRPr="00247B75" w:rsidRDefault="00A675DE" w:rsidP="00555990">
            <w:pPr>
              <w:pStyle w:val="NormalWeb"/>
              <w:spacing w:before="0" w:beforeAutospacing="0" w:after="0" w:afterAutospacing="0"/>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44476142" w14:textId="2691FC15"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29390488" w14:textId="620EDC4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22E9F22" w14:textId="2D96DBC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094D9A60" w14:textId="01D0CAB4"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08F9DBDD"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DO index</w:t>
            </w:r>
            <w:ins w:id="295" w:author="Spruit, Martijn" w:date="2015-10-30T11:40:00Z">
              <w:r w:rsidR="00555990">
                <w:rPr>
                  <w:rFonts w:ascii="Times New Roman" w:hAnsi="Times New Roman"/>
                  <w:sz w:val="24"/>
                  <w:szCs w:val="24"/>
                </w:rPr>
                <w:t>, points</w:t>
              </w:r>
            </w:ins>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2DBBF194" w14:textId="24EDE3C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BAE0DB7" w14:textId="403172BF" w:rsidR="00A675DE" w:rsidRPr="00247B75" w:rsidRDefault="00A675DE" w:rsidP="00555990">
            <w:pPr>
              <w:spacing w:after="0" w:line="24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3B9DDC2" w14:textId="30830FD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C6D3A0E" w14:textId="2F02D0D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072AC1" w14:textId="1A11C07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32867DE" w14:textId="758AC33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555990">
            <w:pPr>
              <w:spacing w:after="0" w:line="240" w:lineRule="auto"/>
              <w:rPr>
                <w:rFonts w:ascii="Times New Roman" w:hAnsi="Times New Roman"/>
                <w:sz w:val="24"/>
                <w:szCs w:val="24"/>
              </w:rPr>
            </w:pPr>
          </w:p>
        </w:tc>
        <w:tc>
          <w:tcPr>
            <w:tcW w:w="2277" w:type="dxa"/>
          </w:tcPr>
          <w:p w14:paraId="777945BF" w14:textId="51FD7818" w:rsidR="00A675DE" w:rsidRPr="00247B75" w:rsidRDefault="00A675DE" w:rsidP="00555990">
            <w:pPr>
              <w:spacing w:after="0" w:line="24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77B117BA" w14:textId="62A7AEC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6C149D62" w14:textId="6BAC572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614EB0" w14:textId="4D977B82"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5CD26D5C" w14:textId="4FC0BF9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8</w:t>
            </w:r>
          </w:p>
        </w:tc>
      </w:tr>
    </w:tbl>
    <w:p w14:paraId="300F515B" w14:textId="3020245B" w:rsidR="002E3E8B" w:rsidRPr="00827B04" w:rsidRDefault="00056FCD" w:rsidP="00827B04">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w:t>
      </w:r>
      <w:del w:id="296" w:author="Rafael Mesquita" w:date="2015-10-16T08:51:00Z">
        <w:r w:rsidRPr="00247B75" w:rsidDel="00283799">
          <w:rPr>
            <w:rFonts w:ascii="Times New Roman" w:hAnsi="Times New Roman"/>
            <w:sz w:val="24"/>
            <w:szCs w:val="24"/>
          </w:rPr>
          <w:delText>absolute/</w:delText>
        </w:r>
      </w:del>
      <w:r w:rsidRPr="00247B75">
        <w:rPr>
          <w:rFonts w:ascii="Times New Roman" w:hAnsi="Times New Roman"/>
          <w:sz w:val="24"/>
          <w:szCs w:val="24"/>
        </w:rPr>
        <w:t>relative frequency</w:t>
      </w:r>
      <w:del w:id="297" w:author="Rafael Mesquita" w:date="2015-11-11T15:28:00Z">
        <w:r w:rsidRPr="00247B75" w:rsidDel="00827B04">
          <w:rPr>
            <w:rFonts w:ascii="Times New Roman" w:hAnsi="Times New Roman"/>
            <w:sz w:val="24"/>
            <w:szCs w:val="24"/>
          </w:rPr>
          <w:delText>,</w:delText>
        </w:r>
      </w:del>
      <w:r w:rsidRPr="00247B75">
        <w:rPr>
          <w:rFonts w:ascii="Times New Roman" w:hAnsi="Times New Roman"/>
          <w:sz w:val="24"/>
          <w:szCs w:val="24"/>
        </w:rPr>
        <w:t xml:space="preserve">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w:t>
      </w:r>
      <w:r w:rsidR="00827B04">
        <w:rPr>
          <w:rFonts w:ascii="Times New Roman" w:hAnsi="Times New Roman"/>
          <w:sz w:val="24"/>
          <w:szCs w:val="24"/>
        </w:rPr>
        <w:t>ata available for 505 subjects.</w:t>
      </w:r>
    </w:p>
    <w:p w14:paraId="777E2790" w14:textId="77777777" w:rsidR="00555990" w:rsidRDefault="00555990">
      <w:pPr>
        <w:spacing w:after="0" w:line="240" w:lineRule="auto"/>
        <w:rPr>
          <w:rFonts w:ascii="Times New Roman" w:hAnsi="Times New Roman"/>
          <w:b/>
          <w:sz w:val="32"/>
          <w:szCs w:val="32"/>
        </w:rPr>
      </w:pPr>
      <w:r>
        <w:rPr>
          <w:rFonts w:ascii="Times New Roman" w:hAnsi="Times New Roman"/>
          <w:b/>
          <w:sz w:val="32"/>
          <w:szCs w:val="32"/>
        </w:rPr>
        <w:br w:type="page"/>
      </w:r>
    </w:p>
    <w:p w14:paraId="1C06770F" w14:textId="16EC04BB"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30167D4B"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median number of valid days was 6 (6 – 6) days,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The </w:t>
      </w:r>
      <w:ins w:id="298" w:author="Rafael Mesquita" w:date="2015-10-16T09:15:00Z">
        <w:r w:rsidR="00C57C01">
          <w:rPr>
            <w:rFonts w:ascii="Times New Roman" w:hAnsi="Times New Roman"/>
            <w:sz w:val="24"/>
            <w:szCs w:val="24"/>
          </w:rPr>
          <w:t xml:space="preserve">daily </w:t>
        </w:r>
      </w:ins>
      <w:ins w:id="299" w:author="Rafael Mesquita" w:date="2015-10-16T09:13:00Z">
        <w:r w:rsidR="00C57C01">
          <w:rPr>
            <w:rFonts w:ascii="Times New Roman" w:hAnsi="Times New Roman"/>
            <w:sz w:val="24"/>
            <w:szCs w:val="24"/>
          </w:rPr>
          <w:t xml:space="preserve">total </w:t>
        </w:r>
        <w:r w:rsidR="00C57C01" w:rsidRPr="00815C59">
          <w:rPr>
            <w:rFonts w:ascii="Times New Roman" w:hAnsi="Times New Roman"/>
            <w:sz w:val="24"/>
            <w:szCs w:val="24"/>
          </w:rPr>
          <w:t xml:space="preserve">time </w:t>
        </w:r>
        <w:r w:rsidR="00C57C01">
          <w:rPr>
            <w:rFonts w:ascii="Times New Roman" w:hAnsi="Times New Roman"/>
            <w:sz w:val="24"/>
            <w:szCs w:val="24"/>
          </w:rPr>
          <w:t xml:space="preserve">was </w:t>
        </w:r>
      </w:ins>
      <w:r w:rsidRPr="00815C59">
        <w:rPr>
          <w:rFonts w:ascii="Times New Roman" w:hAnsi="Times New Roman"/>
          <w:sz w:val="24"/>
          <w:szCs w:val="24"/>
        </w:rPr>
        <w:t xml:space="preserve">smallest </w:t>
      </w:r>
      <w:del w:id="300" w:author="Rafael Mesquita" w:date="2015-10-16T09:13:00Z">
        <w:r w:rsidRPr="00815C59" w:rsidDel="00C57C01">
          <w:rPr>
            <w:rFonts w:ascii="Times New Roman" w:hAnsi="Times New Roman"/>
            <w:sz w:val="24"/>
            <w:szCs w:val="24"/>
          </w:rPr>
          <w:delText xml:space="preserve">amount of time </w:delText>
        </w:r>
      </w:del>
      <w:r w:rsidRPr="00815C59">
        <w:rPr>
          <w:rFonts w:ascii="Times New Roman" w:hAnsi="Times New Roman"/>
          <w:sz w:val="24"/>
          <w:szCs w:val="24"/>
        </w:rPr>
        <w:t xml:space="preserve">and </w:t>
      </w:r>
      <w:ins w:id="301" w:author="Rafael Mesquita" w:date="2015-10-16T09:14:00Z">
        <w:r w:rsidR="00C57C01">
          <w:rPr>
            <w:rFonts w:ascii="Times New Roman" w:hAnsi="Times New Roman"/>
            <w:sz w:val="24"/>
            <w:szCs w:val="24"/>
          </w:rPr>
          <w:t xml:space="preserve">the </w:t>
        </w:r>
      </w:ins>
      <w:ins w:id="302" w:author="Rafael Mesquita" w:date="2015-10-16T09:15:00Z">
        <w:r w:rsidR="00C57C01">
          <w:rPr>
            <w:rFonts w:ascii="Times New Roman" w:hAnsi="Times New Roman"/>
            <w:sz w:val="24"/>
            <w:szCs w:val="24"/>
          </w:rPr>
          <w:t xml:space="preserve">daily </w:t>
        </w:r>
      </w:ins>
      <w:ins w:id="303" w:author="Rafael Mesquita" w:date="2015-10-16T09:14:00Z">
        <w:r w:rsidR="00C57C01">
          <w:rPr>
            <w:rFonts w:ascii="Times New Roman" w:hAnsi="Times New Roman"/>
            <w:sz w:val="24"/>
            <w:szCs w:val="24"/>
          </w:rPr>
          <w:t xml:space="preserve">total </w:t>
        </w:r>
      </w:ins>
      <w:ins w:id="304" w:author="Rafael Mesquita" w:date="2015-10-16T09:13:00Z">
        <w:r w:rsidR="00557818">
          <w:rPr>
            <w:rFonts w:ascii="Times New Roman" w:hAnsi="Times New Roman"/>
            <w:sz w:val="24"/>
            <w:szCs w:val="24"/>
          </w:rPr>
          <w:t>EE</w:t>
        </w:r>
      </w:ins>
      <w:ins w:id="305" w:author="Rafael Mesquita" w:date="2015-10-16T09:14:00Z">
        <w:r w:rsidR="00C57C01">
          <w:rPr>
            <w:rFonts w:ascii="Times New Roman" w:hAnsi="Times New Roman"/>
            <w:sz w:val="24"/>
            <w:szCs w:val="24"/>
          </w:rPr>
          <w:t xml:space="preserve"> was </w:t>
        </w:r>
      </w:ins>
      <w:r w:rsidR="00684DBF" w:rsidRPr="00815C59">
        <w:rPr>
          <w:rFonts w:ascii="Times New Roman" w:hAnsi="Times New Roman"/>
          <w:sz w:val="24"/>
          <w:szCs w:val="24"/>
        </w:rPr>
        <w:t xml:space="preserve">lowest </w:t>
      </w:r>
      <w:del w:id="306" w:author="Rafael Mesquita" w:date="2015-10-16T09:13:00Z">
        <w:r w:rsidR="001061A8" w:rsidRPr="00815C59" w:rsidDel="00C57C01">
          <w:rPr>
            <w:rFonts w:ascii="Times New Roman" w:hAnsi="Times New Roman"/>
            <w:sz w:val="24"/>
            <w:szCs w:val="24"/>
          </w:rPr>
          <w:delText>energy expenditure (</w:delText>
        </w:r>
        <w:r w:rsidRPr="00815C59" w:rsidDel="00C57C01">
          <w:rPr>
            <w:rFonts w:ascii="Times New Roman" w:hAnsi="Times New Roman"/>
            <w:sz w:val="24"/>
            <w:szCs w:val="24"/>
          </w:rPr>
          <w:delText>EE</w:delText>
        </w:r>
        <w:r w:rsidR="001061A8" w:rsidRPr="00815C59" w:rsidDel="00C57C01">
          <w:rPr>
            <w:rFonts w:ascii="Times New Roman" w:hAnsi="Times New Roman"/>
            <w:sz w:val="24"/>
            <w:szCs w:val="24"/>
          </w:rPr>
          <w:delText>)</w:delText>
        </w:r>
        <w:r w:rsidRPr="00815C59" w:rsidDel="00C57C01">
          <w:rPr>
            <w:rFonts w:ascii="Times New Roman" w:hAnsi="Times New Roman"/>
            <w:sz w:val="24"/>
            <w:szCs w:val="24"/>
          </w:rPr>
          <w:delText xml:space="preserve"> </w:delText>
        </w:r>
      </w:del>
      <w:del w:id="307" w:author="Rafael Mesquita" w:date="2015-10-16T09:14:00Z">
        <w:r w:rsidRPr="00815C59" w:rsidDel="00C57C01">
          <w:rPr>
            <w:rFonts w:ascii="Times New Roman" w:hAnsi="Times New Roman"/>
            <w:sz w:val="24"/>
            <w:szCs w:val="24"/>
          </w:rPr>
          <w:delText>were spent</w:delText>
        </w:r>
      </w:del>
      <w:r w:rsidRPr="00815C59">
        <w:rPr>
          <w:rFonts w:ascii="Times New Roman" w:hAnsi="Times New Roman"/>
          <w:sz w:val="24"/>
          <w:szCs w:val="24"/>
        </w:rPr>
        <w:t xml:space="preserve"> in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w:t>
      </w:r>
      <w:ins w:id="308" w:author="Rafael Mesquita" w:date="2015-11-19T10:54:00Z">
        <w:r w:rsidR="00E33744">
          <w:rPr>
            <w:rFonts w:ascii="Times New Roman" w:hAnsi="Times New Roman"/>
            <w:sz w:val="24"/>
            <w:szCs w:val="24"/>
          </w:rPr>
          <w:t>were</w:t>
        </w:r>
      </w:ins>
      <w:del w:id="309" w:author="Rafael Mesquita" w:date="2015-11-19T10:54:00Z">
        <w:r w:rsidR="00CD0B9B" w:rsidRPr="00815C59" w:rsidDel="00E33744">
          <w:rPr>
            <w:rFonts w:ascii="Times New Roman" w:hAnsi="Times New Roman"/>
            <w:sz w:val="24"/>
            <w:szCs w:val="24"/>
          </w:rPr>
          <w:delText>patterns</w:delText>
        </w:r>
      </w:del>
      <w:del w:id="310" w:author="Rafael Mesquita" w:date="2015-11-19T10:55:00Z">
        <w:r w:rsidR="00CD0B9B" w:rsidRPr="00815C59" w:rsidDel="00E33744">
          <w:rPr>
            <w:rFonts w:ascii="Times New Roman" w:hAnsi="Times New Roman"/>
            <w:sz w:val="24"/>
            <w:szCs w:val="24"/>
          </w:rPr>
          <w:delText xml:space="preserve"> showed</w:delText>
        </w:r>
      </w:del>
      <w:r w:rsidR="00CD0B9B" w:rsidRPr="00815C59">
        <w:rPr>
          <w:rFonts w:ascii="Times New Roman" w:hAnsi="Times New Roman"/>
          <w:sz w:val="24"/>
          <w:szCs w:val="24"/>
        </w:rPr>
        <w:t xml:space="preserve"> similar</w:t>
      </w:r>
      <w:del w:id="311" w:author="Rafael Mesquita" w:date="2015-11-19T10:55:00Z">
        <w:r w:rsidR="00CD0B9B" w:rsidRPr="00815C59" w:rsidDel="00E33744">
          <w:rPr>
            <w:rFonts w:ascii="Times New Roman" w:hAnsi="Times New Roman"/>
            <w:sz w:val="24"/>
            <w:szCs w:val="24"/>
          </w:rPr>
          <w:delText xml:space="preserve"> patterns</w:delText>
        </w:r>
      </w:del>
      <w:r w:rsidR="00CD0B9B" w:rsidRPr="00815C59">
        <w:rPr>
          <w:rFonts w:ascii="Times New Roman" w:hAnsi="Times New Roman"/>
          <w:sz w:val="24"/>
          <w:szCs w:val="24"/>
        </w:rPr>
        <w:t xml:space="preserve">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w:t>
      </w:r>
      <w:ins w:id="312" w:author="Rafael Mesquita" w:date="2015-11-19T10:58:00Z">
        <w:r w:rsidR="00010338">
          <w:rPr>
            <w:rFonts w:ascii="Times New Roman" w:hAnsi="Times New Roman"/>
            <w:sz w:val="24"/>
            <w:szCs w:val="24"/>
          </w:rPr>
          <w:t>rroborated</w:t>
        </w:r>
      </w:ins>
      <w:del w:id="313" w:author="Rafael Mesquita" w:date="2015-11-19T10:58:00Z">
        <w:r w:rsidR="000C6D1E" w:rsidRPr="00815C59" w:rsidDel="00010338">
          <w:rPr>
            <w:rFonts w:ascii="Times New Roman" w:hAnsi="Times New Roman"/>
            <w:sz w:val="24"/>
            <w:szCs w:val="24"/>
          </w:rPr>
          <w:delText>nfirmed</w:delText>
        </w:r>
      </w:del>
      <w:r w:rsidR="000C6D1E" w:rsidRPr="00815C59">
        <w:rPr>
          <w:rFonts w:ascii="Times New Roman" w:hAnsi="Times New Roman"/>
          <w:sz w:val="24"/>
          <w:szCs w:val="24"/>
        </w:rPr>
        <w:t xml:space="preserve"> by </w:t>
      </w:r>
      <w:ins w:id="314" w:author="Rafael Mesquita" w:date="2015-11-19T10:55:00Z">
        <w:r w:rsidR="004559B5">
          <w:rPr>
            <w:rFonts w:ascii="Times New Roman" w:hAnsi="Times New Roman"/>
            <w:sz w:val="24"/>
            <w:szCs w:val="24"/>
          </w:rPr>
          <w:t>similar</w:t>
        </w:r>
      </w:ins>
      <w:del w:id="315" w:author="Rafael Mesquita" w:date="2015-11-19T10:55:00Z">
        <w:r w:rsidR="000C6D1E" w:rsidRPr="00815C59" w:rsidDel="004559B5">
          <w:rPr>
            <w:rFonts w:ascii="Times New Roman" w:hAnsi="Times New Roman"/>
            <w:sz w:val="24"/>
            <w:szCs w:val="24"/>
          </w:rPr>
          <w:delText>the</w:delText>
        </w:r>
      </w:del>
      <w:r w:rsidR="000C6D1E" w:rsidRPr="00815C59">
        <w:rPr>
          <w:rFonts w:ascii="Times New Roman" w:hAnsi="Times New Roman"/>
          <w:sz w:val="24"/>
          <w:szCs w:val="24"/>
        </w:rPr>
        <w:t xml:space="preserve"> AUC-values (0.30 for weekdays and 0.29 for weekend days</w:t>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p>
    <w:p w14:paraId="65040B09" w14:textId="77777777" w:rsidR="00DD2CF5" w:rsidRDefault="00DD2CF5" w:rsidP="00DD2CF5">
      <w:pPr>
        <w:spacing w:after="0" w:line="480" w:lineRule="auto"/>
        <w:rPr>
          <w:rFonts w:ascii="Times New Roman" w:hAnsi="Times New Roman"/>
          <w:sz w:val="24"/>
          <w:szCs w:val="24"/>
        </w:rPr>
      </w:pPr>
    </w:p>
    <w:p w14:paraId="26599E0B" w14:textId="5C041FEB" w:rsidR="00D671AD" w:rsidRDefault="00D671AD" w:rsidP="00DD2CF5">
      <w:pPr>
        <w:spacing w:after="0" w:line="480" w:lineRule="auto"/>
        <w:rPr>
          <w:rFonts w:ascii="Times New Roman" w:hAnsi="Times New Roman"/>
          <w:sz w:val="24"/>
          <w:szCs w:val="24"/>
        </w:rPr>
      </w:pPr>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r w:rsidRPr="00AB46CB">
        <w:rPr>
          <w:rFonts w:ascii="Times New Roman" w:hAnsi="Times New Roman"/>
          <w:b/>
          <w:sz w:val="24"/>
          <w:szCs w:val="24"/>
        </w:rPr>
        <w:t xml:space="preserve"> Daily physical activity hourly patterns of the 1001 patients with chronic obstructive pulmonary disease during weekdays (A) and weekend days (B).</w:t>
      </w:r>
      <w:r w:rsidRPr="00815C59">
        <w:rPr>
          <w:rFonts w:ascii="Times New Roman" w:hAnsi="Times New Roman"/>
          <w:sz w:val="24"/>
          <w:szCs w:val="24"/>
        </w:rPr>
        <w:t xml:space="preserve"> Data pooled per hour as m</w:t>
      </w:r>
      <w:r w:rsidR="00B6441E">
        <w:rPr>
          <w:rFonts w:ascii="Times New Roman" w:hAnsi="Times New Roman"/>
          <w:sz w:val="24"/>
          <w:szCs w:val="24"/>
        </w:rPr>
        <w:t>ean (95% confidence intervals).</w:t>
      </w:r>
    </w:p>
    <w:p w14:paraId="34B35AF4" w14:textId="77777777" w:rsidR="00D824A7" w:rsidRDefault="00D824A7">
      <w:pPr>
        <w:spacing w:after="0" w:line="240" w:lineRule="auto"/>
        <w:rPr>
          <w:rFonts w:ascii="Times New Roman" w:hAnsi="Times New Roman"/>
          <w:b/>
          <w:sz w:val="24"/>
          <w:szCs w:val="24"/>
        </w:rPr>
      </w:pPr>
      <w:r>
        <w:rPr>
          <w:rFonts w:ascii="Times New Roman" w:hAnsi="Times New Roman"/>
          <w:b/>
          <w:sz w:val="24"/>
          <w:szCs w:val="24"/>
        </w:rPr>
        <w:br w:type="page"/>
      </w:r>
    </w:p>
    <w:p w14:paraId="10F0F5FA" w14:textId="5B35A979" w:rsidR="00DD2CF5" w:rsidRPr="00815C59" w:rsidRDefault="00DD2CF5" w:rsidP="00DD2CF5">
      <w:pPr>
        <w:spacing w:after="0" w:line="480" w:lineRule="auto"/>
        <w:rPr>
          <w:rFonts w:ascii="Times New Roman" w:hAnsi="Times New Roman"/>
          <w:sz w:val="24"/>
          <w:szCs w:val="24"/>
        </w:rPr>
      </w:pPr>
      <w:r w:rsidRPr="00815C59">
        <w:rPr>
          <w:rFonts w:ascii="Times New Roman" w:hAnsi="Times New Roman"/>
          <w:b/>
          <w:sz w:val="24"/>
          <w:szCs w:val="24"/>
        </w:rPr>
        <w:lastRenderedPageBreak/>
        <w:t>Table 2</w:t>
      </w:r>
      <w:r w:rsidR="009839C5">
        <w:rPr>
          <w:rFonts w:ascii="Times New Roman" w:hAnsi="Times New Roman"/>
          <w:b/>
          <w:sz w:val="24"/>
          <w:szCs w:val="24"/>
        </w:rPr>
        <w:t>.</w:t>
      </w:r>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824A7">
            <w:pPr>
              <w:spacing w:after="0" w:line="24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Moderate-to-vigorous 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General physical activity</w:t>
            </w:r>
          </w:p>
        </w:tc>
        <w:tc>
          <w:tcPr>
            <w:tcW w:w="2126" w:type="dxa"/>
          </w:tcPr>
          <w:p w14:paraId="7A365564"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1176E1CE"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18C154B6"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7E8C1825"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5F874032"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4D87809C"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5EE39BD5" w:rsidR="00B17F05" w:rsidRPr="00815C59" w:rsidRDefault="008165B3" w:rsidP="007C2766">
      <w:pPr>
        <w:spacing w:after="0" w:line="480" w:lineRule="auto"/>
        <w:ind w:firstLine="708"/>
        <w:rPr>
          <w:rFonts w:ascii="Times New Roman" w:hAnsi="Times New Roman"/>
          <w:sz w:val="24"/>
          <w:szCs w:val="24"/>
        </w:rPr>
      </w:pPr>
      <w:ins w:id="316" w:author="Rafael Mesquita" w:date="2015-11-09T11:05:00Z">
        <w:r>
          <w:rPr>
            <w:rFonts w:ascii="Times New Roman" w:hAnsi="Times New Roman"/>
            <w:sz w:val="24"/>
            <w:szCs w:val="24"/>
          </w:rPr>
          <w:t>In general, p</w:t>
        </w:r>
      </w:ins>
      <w:del w:id="317" w:author="Rafael Mesquita" w:date="2015-11-09T11:05:00Z">
        <w:r w:rsidR="00603471" w:rsidRPr="00815C59" w:rsidDel="008165B3">
          <w:rPr>
            <w:rFonts w:ascii="Times New Roman" w:hAnsi="Times New Roman"/>
            <w:sz w:val="24"/>
            <w:szCs w:val="24"/>
          </w:rPr>
          <w:delText>P</w:delText>
        </w:r>
      </w:del>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9B6167">
        <w:rPr>
          <w:rFonts w:ascii="Times New Roman" w:hAnsi="Times New Roman"/>
          <w:sz w:val="24"/>
          <w:szCs w:val="24"/>
        </w:rPr>
        <w:t>sex</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w:t>
      </w:r>
      <w:r w:rsidR="009450DD">
        <w:rPr>
          <w:rFonts w:ascii="Times New Roman" w:hAnsi="Times New Roman"/>
          <w:sz w:val="24"/>
          <w:szCs w:val="24"/>
        </w:rPr>
        <w:t xml:space="preserve"> </w:t>
      </w:r>
      <w:ins w:id="318" w:author="Rafael Mesquita" w:date="2015-11-10T20:37:00Z">
        <w:r w:rsidR="009450DD" w:rsidRPr="00247B75">
          <w:rPr>
            <w:rFonts w:ascii="Times New Roman" w:hAnsi="Times New Roman"/>
            <w:sz w:val="24"/>
            <w:szCs w:val="24"/>
          </w:rPr>
          <w:t>diffusion capacity of the lung for carbon monoxide</w:t>
        </w:r>
        <w:r w:rsidR="009450DD" w:rsidRPr="00815C59">
          <w:rPr>
            <w:rFonts w:ascii="Times New Roman" w:hAnsi="Times New Roman"/>
            <w:sz w:val="24"/>
            <w:szCs w:val="24"/>
          </w:rPr>
          <w:t xml:space="preserve"> </w:t>
        </w:r>
        <w:r w:rsidR="009450DD">
          <w:rPr>
            <w:rFonts w:ascii="Times New Roman" w:hAnsi="Times New Roman"/>
            <w:sz w:val="24"/>
            <w:szCs w:val="24"/>
          </w:rPr>
          <w:t>(</w:t>
        </w:r>
      </w:ins>
      <w:r w:rsidR="00B17F05" w:rsidRPr="00815C59">
        <w:rPr>
          <w:rFonts w:ascii="Times New Roman" w:hAnsi="Times New Roman"/>
          <w:sz w:val="24"/>
          <w:szCs w:val="24"/>
        </w:rPr>
        <w:t>D</w:t>
      </w:r>
      <w:r w:rsidR="00B17F05" w:rsidRPr="00815C59">
        <w:rPr>
          <w:rFonts w:ascii="Times New Roman" w:hAnsi="Times New Roman"/>
          <w:sz w:val="24"/>
          <w:szCs w:val="24"/>
          <w:vertAlign w:val="subscript"/>
        </w:rPr>
        <w:t>LCO</w:t>
      </w:r>
      <w:ins w:id="319" w:author="Rafael Mesquita" w:date="2015-11-10T20:37:00Z">
        <w:r w:rsidR="009450DD">
          <w:rPr>
            <w:rFonts w:ascii="Times New Roman" w:hAnsi="Times New Roman"/>
            <w:sz w:val="24"/>
            <w:szCs w:val="24"/>
          </w:rPr>
          <w:t>)</w:t>
        </w:r>
      </w:ins>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higher ADO index</w:t>
      </w:r>
      <w:ins w:id="320" w:author="Rafael Mesquita" w:date="2015-11-10T20:39:00Z">
        <w:r w:rsidR="009450DD">
          <w:rPr>
            <w:rFonts w:ascii="Times New Roman" w:hAnsi="Times New Roman"/>
            <w:sz w:val="24"/>
            <w:szCs w:val="24"/>
          </w:rPr>
          <w:t xml:space="preserve"> </w:t>
        </w:r>
        <w:r w:rsidR="009450DD" w:rsidRPr="00DF17BD">
          <w:rPr>
            <w:rFonts w:ascii="Times New Roman" w:hAnsi="Times New Roman"/>
            <w:sz w:val="24"/>
            <w:szCs w:val="24"/>
          </w:rPr>
          <w:t>(including age, dyspn</w:t>
        </w:r>
        <w:r w:rsidR="009450DD">
          <w:rPr>
            <w:rFonts w:ascii="Times New Roman" w:hAnsi="Times New Roman"/>
            <w:sz w:val="24"/>
            <w:szCs w:val="24"/>
          </w:rPr>
          <w:t>o</w:t>
        </w:r>
        <w:r w:rsidR="009450DD" w:rsidRPr="00DF17BD">
          <w:rPr>
            <w:rFonts w:ascii="Times New Roman" w:hAnsi="Times New Roman"/>
            <w:sz w:val="24"/>
            <w:szCs w:val="24"/>
          </w:rPr>
          <w:t>ea, and airflow obstruction)</w:t>
        </w:r>
      </w:ins>
      <w:r w:rsidR="003D1240" w:rsidRPr="00815C59">
        <w:rPr>
          <w:rFonts w:ascii="Times New Roman" w:hAnsi="Times New Roman"/>
          <w:sz w:val="24"/>
          <w:szCs w:val="24"/>
        </w:rPr>
        <w:t xml:space="preserve">,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r w:rsidR="005B08C8" w:rsidRPr="00815C59">
        <w:rPr>
          <w:rFonts w:ascii="Times New Roman" w:hAnsi="Times New Roman"/>
          <w:sz w:val="24"/>
          <w:szCs w:val="24"/>
        </w:rPr>
        <w:t>smallest</w:t>
      </w:r>
      <w:r w:rsidR="00FF6E3C" w:rsidRPr="00815C59">
        <w:rPr>
          <w:rFonts w:ascii="Times New Roman" w:hAnsi="Times New Roman"/>
          <w:sz w:val="24"/>
          <w:szCs w:val="24"/>
        </w:rPr>
        <w:t xml:space="preserve"> </w:t>
      </w:r>
      <w:del w:id="321" w:author="Rafael Mesquita" w:date="2015-10-16T09:16:00Z">
        <w:r w:rsidR="00FF6E3C" w:rsidRPr="00815C59" w:rsidDel="00C57C01">
          <w:rPr>
            <w:rFonts w:ascii="Times New Roman" w:hAnsi="Times New Roman"/>
            <w:sz w:val="24"/>
            <w:szCs w:val="24"/>
          </w:rPr>
          <w:delText>amount of</w:delText>
        </w:r>
      </w:del>
      <w:del w:id="322" w:author="Rafael Mesquita" w:date="2015-11-19T10:56:00Z">
        <w:r w:rsidR="00B17F05" w:rsidRPr="00815C59" w:rsidDel="003971CF">
          <w:rPr>
            <w:rFonts w:ascii="Times New Roman" w:hAnsi="Times New Roman"/>
            <w:sz w:val="24"/>
            <w:szCs w:val="24"/>
          </w:rPr>
          <w:delText xml:space="preserve"> </w:delText>
        </w:r>
      </w:del>
      <w:ins w:id="323" w:author="Rafael Mesquita" w:date="2015-10-16T09:16:00Z">
        <w:r w:rsidR="00C57C01">
          <w:rPr>
            <w:rFonts w:ascii="Times New Roman" w:hAnsi="Times New Roman"/>
            <w:sz w:val="24"/>
            <w:szCs w:val="24"/>
          </w:rPr>
          <w:t xml:space="preserve">daily total </w:t>
        </w:r>
      </w:ins>
      <w:r w:rsidR="00B17F05" w:rsidRPr="00815C59">
        <w:rPr>
          <w:rFonts w:ascii="Times New Roman" w:hAnsi="Times New Roman"/>
          <w:sz w:val="24"/>
          <w:szCs w:val="24"/>
        </w:rPr>
        <w:t xml:space="preserve">time and </w:t>
      </w:r>
      <w:r w:rsidR="005B08C8" w:rsidRPr="00815C59">
        <w:rPr>
          <w:rFonts w:ascii="Times New Roman" w:hAnsi="Times New Roman"/>
          <w:sz w:val="24"/>
          <w:szCs w:val="24"/>
        </w:rPr>
        <w:t xml:space="preserve">lowest </w:t>
      </w:r>
      <w:ins w:id="324" w:author="Rafael Mesquita" w:date="2015-10-16T09:16:00Z">
        <w:r w:rsidR="00C57C01">
          <w:rPr>
            <w:rFonts w:ascii="Times New Roman" w:hAnsi="Times New Roman"/>
            <w:sz w:val="24"/>
            <w:szCs w:val="24"/>
          </w:rPr>
          <w:t xml:space="preserve">daily total </w:t>
        </w:r>
      </w:ins>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00603471" w:rsidRPr="00815C59">
        <w:rPr>
          <w:rFonts w:ascii="Times New Roman" w:hAnsi="Times New Roman"/>
          <w:sz w:val="24"/>
          <w:szCs w:val="24"/>
        </w:rPr>
        <w:t>Tables</w:t>
      </w:r>
      <w:r w:rsidR="00D87881">
        <w:rPr>
          <w:rFonts w:ascii="Times New Roman" w:hAnsi="Times New Roman"/>
          <w:sz w:val="24"/>
          <w:szCs w:val="24"/>
        </w:rPr>
        <w:t xml:space="preserve"> in File S2</w:t>
      </w:r>
      <w:r w:rsidR="00603471"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fig</w:t>
      </w:r>
      <w:r w:rsidR="00F029E5">
        <w:rPr>
          <w:rFonts w:ascii="Times New Roman" w:hAnsi="Times New Roman"/>
          <w:sz w:val="24"/>
          <w:szCs w:val="24"/>
        </w:rPr>
        <w:t>.</w:t>
      </w:r>
      <w:r w:rsidR="00FE6EAF" w:rsidRPr="00815C59">
        <w:rPr>
          <w:rFonts w:ascii="Times New Roman" w:hAnsi="Times New Roman"/>
          <w:sz w:val="24"/>
          <w:szCs w:val="24"/>
        </w:rPr>
        <w:t xml:space="preserve"> 2 and </w:t>
      </w:r>
      <w:r w:rsidR="00E14FE2">
        <w:rPr>
          <w:rFonts w:ascii="Times New Roman" w:hAnsi="Times New Roman"/>
          <w:sz w:val="24"/>
          <w:szCs w:val="24"/>
        </w:rPr>
        <w:t>S</w:t>
      </w:r>
      <w:r w:rsidR="00FE6EAF" w:rsidRPr="00815C59">
        <w:rPr>
          <w:rFonts w:ascii="Times New Roman" w:hAnsi="Times New Roman"/>
          <w:sz w:val="24"/>
          <w:szCs w:val="24"/>
        </w:rPr>
        <w:t>1</w:t>
      </w:r>
      <w:r w:rsidR="00DE0DE5" w:rsidRPr="00815C59">
        <w:rPr>
          <w:rFonts w:ascii="Times New Roman" w:hAnsi="Times New Roman"/>
          <w:sz w:val="24"/>
          <w:szCs w:val="24"/>
        </w:rPr>
        <w:t xml:space="preserve"> </w:t>
      </w:r>
      <w:r w:rsidR="00D87881">
        <w:rPr>
          <w:rFonts w:ascii="Times New Roman" w:hAnsi="Times New Roman"/>
          <w:sz w:val="24"/>
          <w:szCs w:val="24"/>
        </w:rPr>
        <w:t>Fig.</w:t>
      </w:r>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ins w:id="325" w:author="Rafael Mesquita" w:date="2015-11-06T17:52:00Z">
        <w:r w:rsidR="007C47B8">
          <w:rPr>
            <w:rFonts w:ascii="Times New Roman" w:hAnsi="Times New Roman"/>
            <w:sz w:val="24"/>
            <w:szCs w:val="24"/>
          </w:rPr>
          <w:t>significant</w:t>
        </w:r>
      </w:ins>
      <w:del w:id="326" w:author="Rafael Mesquita" w:date="2015-11-06T17:53:00Z">
        <w:r w:rsidR="00A97580" w:rsidRPr="00815C59" w:rsidDel="007C47B8">
          <w:rPr>
            <w:rFonts w:ascii="Times New Roman" w:hAnsi="Times New Roman"/>
            <w:sz w:val="24"/>
            <w:szCs w:val="24"/>
          </w:rPr>
          <w:delText>noticeable</w:delText>
        </w:r>
      </w:del>
      <w:r w:rsidR="00A97580" w:rsidRPr="00815C59">
        <w:rPr>
          <w:rFonts w:ascii="Times New Roman" w:hAnsi="Times New Roman"/>
          <w:sz w:val="24"/>
          <w:szCs w:val="24"/>
        </w:rPr>
        <w:t xml:space="preserv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ins w:id="327" w:author="Rafael Mesquita" w:date="2015-10-14T11:07:00Z">
        <w:r w:rsidR="00906DF6">
          <w:rPr>
            <w:rFonts w:ascii="Times New Roman" w:hAnsi="Times New Roman"/>
            <w:sz w:val="24"/>
            <w:szCs w:val="24"/>
          </w:rPr>
          <w:t xml:space="preserve">, </w:t>
        </w:r>
        <w:r w:rsidR="00906DF6" w:rsidRPr="00906DF6">
          <w:rPr>
            <w:rFonts w:ascii="Times New Roman" w:hAnsi="Times New Roman"/>
            <w:sz w:val="24"/>
            <w:szCs w:val="24"/>
          </w:rPr>
          <w:t xml:space="preserve">as there was </w:t>
        </w:r>
      </w:ins>
      <w:ins w:id="328" w:author="Rafael Mesquita" w:date="2015-11-05T11:41:00Z">
        <w:r w:rsidR="007A6937" w:rsidRPr="00906DF6">
          <w:rPr>
            <w:rFonts w:ascii="Times New Roman" w:hAnsi="Times New Roman"/>
            <w:sz w:val="24"/>
            <w:szCs w:val="24"/>
          </w:rPr>
          <w:t>little or no overlap between</w:t>
        </w:r>
        <w:r w:rsidR="007A6937">
          <w:rPr>
            <w:rFonts w:ascii="Times New Roman" w:hAnsi="Times New Roman"/>
            <w:sz w:val="24"/>
            <w:szCs w:val="24"/>
          </w:rPr>
          <w:t xml:space="preserve"> </w:t>
        </w:r>
        <w:r w:rsidR="007A6937" w:rsidRPr="00906DF6">
          <w:rPr>
            <w:rFonts w:ascii="Times New Roman" w:hAnsi="Times New Roman"/>
            <w:sz w:val="24"/>
            <w:szCs w:val="24"/>
          </w:rPr>
          <w:t xml:space="preserve">the 95% confidence intervals of </w:t>
        </w:r>
        <w:r w:rsidR="007A6937">
          <w:rPr>
            <w:rFonts w:ascii="Times New Roman" w:hAnsi="Times New Roman"/>
            <w:sz w:val="24"/>
            <w:szCs w:val="24"/>
          </w:rPr>
          <w:t>the hourly patterns</w:t>
        </w:r>
      </w:ins>
      <w:r w:rsidR="00244B48" w:rsidRPr="00815C59">
        <w:rPr>
          <w:rFonts w:ascii="Times New Roman" w:hAnsi="Times New Roman"/>
          <w:sz w:val="24"/>
          <w:szCs w:val="24"/>
        </w:rPr>
        <w:t>.</w:t>
      </w:r>
      <w:r w:rsidR="00B17F05" w:rsidRPr="00815C59">
        <w:rPr>
          <w:rFonts w:ascii="Times New Roman" w:hAnsi="Times New Roman"/>
          <w:sz w:val="24"/>
          <w:szCs w:val="24"/>
        </w:rPr>
        <w:t xml:space="preserve"> </w:t>
      </w:r>
      <w:r w:rsidR="00D141FB" w:rsidRPr="00815C59">
        <w:rPr>
          <w:rFonts w:ascii="Times New Roman" w:hAnsi="Times New Roman"/>
          <w:sz w:val="24"/>
          <w:szCs w:val="24"/>
        </w:rPr>
        <w:t>The AUC-values for these parameters varied between 0.25 and 0.36 (</w:t>
      </w:r>
      <w:r w:rsidR="00E14FE2">
        <w:rPr>
          <w:rFonts w:ascii="Times New Roman" w:hAnsi="Times New Roman"/>
          <w:sz w:val="24"/>
          <w:szCs w:val="24"/>
        </w:rPr>
        <w:t xml:space="preserve">S4 </w:t>
      </w:r>
      <w:r w:rsidR="00D141FB" w:rsidRPr="00815C59">
        <w:rPr>
          <w:rFonts w:ascii="Times New Roman" w:hAnsi="Times New Roman"/>
          <w:sz w:val="24"/>
          <w:szCs w:val="24"/>
        </w:rPr>
        <w:t>Table</w:t>
      </w:r>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t>small</w:t>
      </w:r>
      <w:r w:rsidR="00B17F05" w:rsidRPr="00815C59">
        <w:rPr>
          <w:rFonts w:ascii="Times New Roman" w:hAnsi="Times New Roman"/>
          <w:sz w:val="24"/>
          <w:szCs w:val="24"/>
        </w:rPr>
        <w:t xml:space="preserve">. </w:t>
      </w:r>
      <w:ins w:id="329" w:author="Rafael Mesquita" w:date="2015-11-09T08:11:00Z">
        <w:r w:rsidR="00F8798F">
          <w:rPr>
            <w:rFonts w:ascii="Times New Roman" w:hAnsi="Times New Roman"/>
            <w:sz w:val="24"/>
            <w:szCs w:val="24"/>
          </w:rPr>
          <w:t>Moreover</w:t>
        </w:r>
      </w:ins>
      <w:del w:id="330" w:author="Rafael Mesquita" w:date="2015-11-09T08:11:00Z">
        <w:r w:rsidR="00791938" w:rsidRPr="00815C59" w:rsidDel="00F8798F">
          <w:rPr>
            <w:rFonts w:ascii="Times New Roman" w:hAnsi="Times New Roman"/>
            <w:sz w:val="24"/>
            <w:szCs w:val="24"/>
          </w:rPr>
          <w:delText>Indeed</w:delText>
        </w:r>
      </w:del>
      <w:r w:rsidR="00791938" w:rsidRPr="00815C59">
        <w:rPr>
          <w:rFonts w:ascii="Times New Roman" w:hAnsi="Times New Roman"/>
          <w:sz w:val="24"/>
          <w:szCs w:val="24"/>
        </w:rPr>
        <w:t xml:space="preserve">, </w:t>
      </w:r>
      <w:ins w:id="331" w:author="Rafael Mesquita" w:date="2015-11-09T08:06:00Z">
        <w:r w:rsidR="000A138D">
          <w:rPr>
            <w:rFonts w:ascii="Times New Roman" w:hAnsi="Times New Roman"/>
            <w:sz w:val="24"/>
            <w:szCs w:val="24"/>
          </w:rPr>
          <w:t>only weak</w:t>
        </w:r>
      </w:ins>
      <w:del w:id="332" w:author="Rafael Mesquita" w:date="2015-11-09T08:07:00Z">
        <w:r w:rsidR="00791938" w:rsidRPr="00815C59" w:rsidDel="000A138D">
          <w:rPr>
            <w:rFonts w:ascii="Times New Roman" w:hAnsi="Times New Roman"/>
            <w:sz w:val="24"/>
            <w:szCs w:val="24"/>
          </w:rPr>
          <w:delText>a</w:delText>
        </w:r>
        <w:r w:rsidR="00B17F05" w:rsidRPr="00815C59" w:rsidDel="000A138D">
          <w:rPr>
            <w:rFonts w:ascii="Times New Roman" w:hAnsi="Times New Roman"/>
            <w:sz w:val="24"/>
            <w:szCs w:val="24"/>
          </w:rPr>
          <w:delText xml:space="preserve"> </w:delText>
        </w:r>
        <w:r w:rsidR="00244B48" w:rsidRPr="00815C59" w:rsidDel="000A138D">
          <w:rPr>
            <w:rFonts w:ascii="Times New Roman" w:hAnsi="Times New Roman"/>
            <w:sz w:val="24"/>
            <w:szCs w:val="24"/>
          </w:rPr>
          <w:delText xml:space="preserve">significant </w:delText>
        </w:r>
        <w:r w:rsidR="00791938" w:rsidRPr="00815C59" w:rsidDel="000A138D">
          <w:rPr>
            <w:rFonts w:ascii="Times New Roman" w:hAnsi="Times New Roman"/>
            <w:sz w:val="24"/>
            <w:szCs w:val="24"/>
          </w:rPr>
          <w:delText xml:space="preserve">but weak </w:delText>
        </w:r>
        <w:r w:rsidR="00244B48" w:rsidRPr="00815C59" w:rsidDel="000A138D">
          <w:rPr>
            <w:rFonts w:ascii="Times New Roman" w:hAnsi="Times New Roman"/>
            <w:sz w:val="24"/>
            <w:szCs w:val="24"/>
          </w:rPr>
          <w:delText>positive</w:delText>
        </w:r>
      </w:del>
      <w:r w:rsidR="00244B48" w:rsidRPr="00815C59">
        <w:rPr>
          <w:rFonts w:ascii="Times New Roman" w:hAnsi="Times New Roman"/>
          <w:sz w:val="24"/>
          <w:szCs w:val="24"/>
        </w:rPr>
        <w:t xml:space="preserve"> association</w:t>
      </w:r>
      <w:ins w:id="333" w:author="Rafael Mesquita" w:date="2015-11-09T08:07:00Z">
        <w:r w:rsidR="000A138D">
          <w:rPr>
            <w:rFonts w:ascii="Times New Roman" w:hAnsi="Times New Roman"/>
            <w:sz w:val="24"/>
            <w:szCs w:val="24"/>
          </w:rPr>
          <w:t>s</w:t>
        </w:r>
      </w:ins>
      <w:r w:rsidR="00244B48" w:rsidRPr="00815C59">
        <w:rPr>
          <w:rFonts w:ascii="Times New Roman" w:hAnsi="Times New Roman"/>
          <w:sz w:val="24"/>
          <w:szCs w:val="24"/>
        </w:rPr>
        <w:t xml:space="preserve"> </w:t>
      </w:r>
      <w:r w:rsidR="001E447E" w:rsidRPr="00815C59">
        <w:rPr>
          <w:rFonts w:ascii="Times New Roman" w:hAnsi="Times New Roman"/>
          <w:sz w:val="24"/>
          <w:szCs w:val="24"/>
        </w:rPr>
        <w:lastRenderedPageBreak/>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ins w:id="334" w:author="Rafael Mesquita" w:date="2015-11-09T08:07:00Z">
        <w:r w:rsidR="000A138D">
          <w:rPr>
            <w:rFonts w:ascii="Times New Roman" w:hAnsi="Times New Roman"/>
            <w:sz w:val="24"/>
            <w:szCs w:val="24"/>
          </w:rPr>
          <w:t xml:space="preserve">very light, light, and </w:t>
        </w:r>
      </w:ins>
      <w:r w:rsidR="000B4121" w:rsidRPr="00815C59">
        <w:rPr>
          <w:rFonts w:ascii="Times New Roman" w:hAnsi="Times New Roman"/>
          <w:sz w:val="24"/>
          <w:szCs w:val="24"/>
        </w:rPr>
        <w:t>moderate-to-vigorous intensit</w:t>
      </w:r>
      <w:ins w:id="335" w:author="Rafael Mesquita" w:date="2015-11-09T08:07:00Z">
        <w:r w:rsidR="000A138D">
          <w:rPr>
            <w:rFonts w:ascii="Times New Roman" w:hAnsi="Times New Roman"/>
            <w:sz w:val="24"/>
            <w:szCs w:val="24"/>
          </w:rPr>
          <w:t>ies</w:t>
        </w:r>
      </w:ins>
      <w:del w:id="336" w:author="Rafael Mesquita" w:date="2015-11-09T08:07:00Z">
        <w:r w:rsidR="000B4121" w:rsidRPr="00815C59" w:rsidDel="000A138D">
          <w:rPr>
            <w:rFonts w:ascii="Times New Roman" w:hAnsi="Times New Roman"/>
            <w:sz w:val="24"/>
            <w:szCs w:val="24"/>
          </w:rPr>
          <w:delText>y</w:delText>
        </w:r>
      </w:del>
      <w:r w:rsidR="00B17F05" w:rsidRPr="00815C59">
        <w:rPr>
          <w:rFonts w:ascii="Times New Roman" w:hAnsi="Times New Roman"/>
          <w:sz w:val="24"/>
          <w:szCs w:val="24"/>
        </w:rPr>
        <w:t xml:space="preserve"> (</w:t>
      </w:r>
      <w:del w:id="337" w:author="Rafael Mesquita" w:date="2015-11-09T08:07:00Z">
        <w:r w:rsidR="00B17F05" w:rsidRPr="00815C59" w:rsidDel="000A138D">
          <w:rPr>
            <w:rFonts w:ascii="Times New Roman" w:hAnsi="Times New Roman"/>
            <w:i/>
            <w:sz w:val="24"/>
            <w:szCs w:val="24"/>
          </w:rPr>
          <w:delText>r</w:delText>
        </w:r>
        <w:r w:rsidR="00B17F05" w:rsidRPr="00815C59" w:rsidDel="000A138D">
          <w:rPr>
            <w:rFonts w:ascii="Times New Roman" w:hAnsi="Times New Roman"/>
            <w:sz w:val="24"/>
            <w:szCs w:val="24"/>
            <w:vertAlign w:val="subscript"/>
          </w:rPr>
          <w:delText>s</w:delText>
        </w:r>
        <w:r w:rsidR="00B17F05" w:rsidRPr="00815C59" w:rsidDel="000A138D">
          <w:rPr>
            <w:rFonts w:ascii="Times New Roman" w:hAnsi="Times New Roman"/>
            <w:sz w:val="24"/>
            <w:szCs w:val="24"/>
          </w:rPr>
          <w:delText xml:space="preserve">=0.20, </w:delText>
        </w:r>
        <w:r w:rsidR="00B17F05" w:rsidRPr="00815C59" w:rsidDel="000A138D">
          <w:rPr>
            <w:rFonts w:ascii="Times New Roman" w:hAnsi="Times New Roman"/>
            <w:i/>
            <w:sz w:val="24"/>
            <w:szCs w:val="24"/>
          </w:rPr>
          <w:delText>P</w:delText>
        </w:r>
        <w:r w:rsidR="00D3273C" w:rsidRPr="00815C59" w:rsidDel="000A138D">
          <w:rPr>
            <w:rFonts w:ascii="Times New Roman" w:hAnsi="Times New Roman"/>
            <w:sz w:val="24"/>
            <w:szCs w:val="24"/>
          </w:rPr>
          <w:delText xml:space="preserve">&lt;0.0001; </w:delText>
        </w:r>
      </w:del>
      <w:r w:rsidR="00D3273C" w:rsidRPr="00815C59">
        <w:rPr>
          <w:rFonts w:ascii="Times New Roman" w:hAnsi="Times New Roman"/>
          <w:sz w:val="24"/>
          <w:szCs w:val="24"/>
        </w:rPr>
        <w:t>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3DE5A79C" w:rsidR="003A4408" w:rsidRDefault="003A4408" w:rsidP="003A4408">
      <w:pPr>
        <w:spacing w:after="0" w:line="480" w:lineRule="auto"/>
        <w:rPr>
          <w:rFonts w:ascii="Times New Roman" w:hAnsi="Times New Roman"/>
          <w:b/>
          <w:sz w:val="24"/>
          <w:szCs w:val="24"/>
          <w:lang w:val="en-US"/>
        </w:rPr>
      </w:pPr>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r>
        <w:rPr>
          <w:rFonts w:ascii="Times New Roman" w:hAnsi="Times New Roman"/>
          <w:sz w:val="24"/>
          <w:szCs w:val="24"/>
          <w:lang w:val="en-US"/>
        </w:rPr>
        <w:t xml:space="preserve"> </w:t>
      </w:r>
      <w:r w:rsidRPr="00AB46CB">
        <w:rPr>
          <w:rFonts w:ascii="Times New Roman" w:hAnsi="Times New Roman"/>
          <w:b/>
          <w:sz w:val="24"/>
          <w:szCs w:val="24"/>
        </w:rPr>
        <w:t xml:space="preserve">Spearman’s correlation between forced expiratory volume in the first second (% predicted) and the daily time in activities of </w:t>
      </w:r>
      <w:ins w:id="338" w:author="Rafael Mesquita" w:date="2015-11-09T08:05:00Z">
        <w:r w:rsidR="00ED0700">
          <w:rPr>
            <w:rFonts w:ascii="Times New Roman" w:hAnsi="Times New Roman"/>
            <w:b/>
            <w:sz w:val="24"/>
            <w:szCs w:val="24"/>
          </w:rPr>
          <w:t xml:space="preserve">very light intensity (A), light intensity (B), and </w:t>
        </w:r>
      </w:ins>
      <w:r w:rsidRPr="00AB46CB">
        <w:rPr>
          <w:rFonts w:ascii="Times New Roman" w:hAnsi="Times New Roman"/>
          <w:b/>
          <w:sz w:val="24"/>
          <w:szCs w:val="24"/>
        </w:rPr>
        <w:t xml:space="preserve">moderate-to-vigorous intensity </w:t>
      </w:r>
      <w:ins w:id="339" w:author="Rafael Mesquita" w:date="2015-11-09T08:06:00Z">
        <w:r w:rsidR="00ED0700">
          <w:rPr>
            <w:rFonts w:ascii="Times New Roman" w:hAnsi="Times New Roman"/>
            <w:b/>
            <w:sz w:val="24"/>
            <w:szCs w:val="24"/>
          </w:rPr>
          <w:t xml:space="preserve">(C) </w:t>
        </w:r>
      </w:ins>
      <w:r w:rsidRPr="00AB46CB">
        <w:rPr>
          <w:rFonts w:ascii="Times New Roman" w:hAnsi="Times New Roman"/>
          <w:b/>
          <w:sz w:val="24"/>
          <w:szCs w:val="24"/>
        </w:rPr>
        <w:t>for 1001 patients with chronic obstructive pulmonary disease</w:t>
      </w:r>
      <w:del w:id="340" w:author="Rafael Mesquita" w:date="2015-11-09T08:06:00Z">
        <w:r w:rsidRPr="00AB46CB" w:rsidDel="00ED0700">
          <w:rPr>
            <w:rFonts w:ascii="Times New Roman" w:hAnsi="Times New Roman"/>
            <w:b/>
            <w:sz w:val="24"/>
            <w:szCs w:val="24"/>
          </w:rPr>
          <w:delText xml:space="preserve"> (</w:delText>
        </w:r>
        <w:r w:rsidRPr="00AB46CB" w:rsidDel="00ED0700">
          <w:rPr>
            <w:rFonts w:ascii="Times New Roman" w:hAnsi="Times New Roman"/>
            <w:b/>
            <w:i/>
            <w:sz w:val="24"/>
            <w:szCs w:val="24"/>
          </w:rPr>
          <w:delText>r</w:delText>
        </w:r>
        <w:r w:rsidRPr="00AB46CB" w:rsidDel="00ED0700">
          <w:rPr>
            <w:rFonts w:ascii="Times New Roman" w:hAnsi="Times New Roman"/>
            <w:b/>
            <w:sz w:val="24"/>
            <w:szCs w:val="24"/>
            <w:vertAlign w:val="subscript"/>
          </w:rPr>
          <w:delText>s</w:delText>
        </w:r>
        <w:r w:rsidRPr="00AB46CB" w:rsidDel="00ED0700">
          <w:rPr>
            <w:rFonts w:ascii="Times New Roman" w:hAnsi="Times New Roman"/>
            <w:b/>
            <w:sz w:val="24"/>
            <w:szCs w:val="24"/>
          </w:rPr>
          <w:delText xml:space="preserve">=0.20, </w:delText>
        </w:r>
        <w:r w:rsidRPr="00AB46CB" w:rsidDel="00ED0700">
          <w:rPr>
            <w:rFonts w:ascii="Times New Roman" w:hAnsi="Times New Roman"/>
            <w:b/>
            <w:i/>
            <w:sz w:val="24"/>
            <w:szCs w:val="24"/>
          </w:rPr>
          <w:delText>P</w:delText>
        </w:r>
        <w:r w:rsidRPr="00AB46CB" w:rsidDel="00ED0700">
          <w:rPr>
            <w:rFonts w:ascii="Times New Roman" w:hAnsi="Times New Roman"/>
            <w:b/>
            <w:sz w:val="24"/>
            <w:szCs w:val="24"/>
          </w:rPr>
          <w:delText>&lt;0.0001)</w:delText>
        </w:r>
      </w:del>
      <w:r w:rsidRPr="00AB46CB">
        <w:rPr>
          <w:rFonts w:ascii="Times New Roman" w:hAnsi="Times New Roman"/>
          <w:b/>
          <w:sz w:val="24"/>
          <w:szCs w:val="24"/>
        </w:rPr>
        <w:t>.</w:t>
      </w:r>
    </w:p>
    <w:p w14:paraId="1A04E9C3" w14:textId="77777777" w:rsidR="00D671AD" w:rsidRPr="00815C59" w:rsidRDefault="00D671AD" w:rsidP="00D671AD">
      <w:pPr>
        <w:spacing w:after="0" w:line="480" w:lineRule="auto"/>
        <w:rPr>
          <w:rFonts w:ascii="Times New Roman" w:hAnsi="Times New Roman"/>
          <w:b/>
          <w:sz w:val="24"/>
          <w:szCs w:val="24"/>
        </w:rPr>
      </w:pPr>
    </w:p>
    <w:p w14:paraId="0D8794E9" w14:textId="1E5DE1E8" w:rsidR="00B17F05" w:rsidRPr="00BD785F" w:rsidDel="007B0F96" w:rsidRDefault="00853EA5" w:rsidP="007C2766">
      <w:pPr>
        <w:spacing w:after="0" w:line="480" w:lineRule="auto"/>
        <w:rPr>
          <w:del w:id="341" w:author="Rafael Mesquita" w:date="2015-11-04T09:51:00Z"/>
          <w:rFonts w:ascii="Times New Roman" w:hAnsi="Times New Roman"/>
          <w:b/>
          <w:sz w:val="32"/>
          <w:szCs w:val="32"/>
        </w:rPr>
      </w:pPr>
      <w:del w:id="342" w:author="Rafael Mesquita" w:date="2015-11-04T09:51:00Z">
        <w:r w:rsidRPr="00BD785F" w:rsidDel="007B0F96">
          <w:rPr>
            <w:rFonts w:ascii="Times New Roman" w:hAnsi="Times New Roman"/>
            <w:b/>
            <w:sz w:val="32"/>
            <w:szCs w:val="32"/>
          </w:rPr>
          <w:delText xml:space="preserve">Patients with </w:delText>
        </w:r>
        <w:r w:rsidR="00BD785F" w:rsidRPr="00BD785F" w:rsidDel="007B0F96">
          <w:rPr>
            <w:rFonts w:ascii="Times New Roman" w:hAnsi="Times New Roman"/>
            <w:b/>
            <w:sz w:val="32"/>
            <w:szCs w:val="32"/>
          </w:rPr>
          <w:delText>COPD versus Healthy S</w:delText>
        </w:r>
        <w:r w:rsidR="00B17F05" w:rsidRPr="00BD785F" w:rsidDel="007B0F96">
          <w:rPr>
            <w:rFonts w:ascii="Times New Roman" w:hAnsi="Times New Roman"/>
            <w:b/>
            <w:sz w:val="32"/>
            <w:szCs w:val="32"/>
          </w:rPr>
          <w:delText>ubjects</w:delText>
        </w:r>
      </w:del>
    </w:p>
    <w:p w14:paraId="25686305" w14:textId="70FE75B4" w:rsidR="00D15122" w:rsidRPr="00815C59" w:rsidDel="007B0F96" w:rsidRDefault="00B17F05" w:rsidP="007C2766">
      <w:pPr>
        <w:spacing w:after="0" w:line="480" w:lineRule="auto"/>
        <w:ind w:firstLine="708"/>
        <w:rPr>
          <w:del w:id="343" w:author="Rafael Mesquita" w:date="2015-11-04T09:51:00Z"/>
          <w:rFonts w:ascii="Times New Roman" w:hAnsi="Times New Roman"/>
          <w:sz w:val="24"/>
          <w:szCs w:val="24"/>
        </w:rPr>
      </w:pPr>
      <w:del w:id="344" w:author="Rafael Mesquita" w:date="2015-11-04T09:51:00Z">
        <w:r w:rsidRPr="00815C59" w:rsidDel="007B0F96">
          <w:rPr>
            <w:rFonts w:ascii="Times New Roman" w:hAnsi="Times New Roman"/>
            <w:sz w:val="24"/>
            <w:szCs w:val="24"/>
          </w:rPr>
          <w:delText xml:space="preserve">Table 3 presents the characteristics and </w:delText>
        </w:r>
        <w:r w:rsidR="008E2A91" w:rsidRPr="00815C59" w:rsidDel="007B0F96">
          <w:rPr>
            <w:rFonts w:ascii="Times New Roman" w:hAnsi="Times New Roman"/>
            <w:sz w:val="24"/>
            <w:szCs w:val="24"/>
          </w:rPr>
          <w:delText xml:space="preserve">daily </w:delText>
        </w:r>
        <w:r w:rsidR="00353E1F" w:rsidRPr="00815C59" w:rsidDel="007B0F96">
          <w:rPr>
            <w:rFonts w:ascii="Times New Roman" w:hAnsi="Times New Roman"/>
            <w:sz w:val="24"/>
            <w:szCs w:val="24"/>
          </w:rPr>
          <w:delText>physical activity</w:delText>
        </w:r>
        <w:r w:rsidR="00244B48" w:rsidRPr="00815C59" w:rsidDel="007B0F96">
          <w:rPr>
            <w:rFonts w:ascii="Times New Roman" w:hAnsi="Times New Roman"/>
            <w:sz w:val="24"/>
            <w:szCs w:val="24"/>
          </w:rPr>
          <w:delText xml:space="preserve"> </w:delText>
        </w:r>
        <w:r w:rsidR="00527C29" w:rsidRPr="00815C59" w:rsidDel="007B0F96">
          <w:rPr>
            <w:rFonts w:ascii="Times New Roman" w:hAnsi="Times New Roman"/>
            <w:sz w:val="24"/>
            <w:szCs w:val="24"/>
          </w:rPr>
          <w:delText>measures</w:delText>
        </w:r>
        <w:r w:rsidRPr="00815C59" w:rsidDel="007B0F96">
          <w:rPr>
            <w:rFonts w:ascii="Times New Roman" w:hAnsi="Times New Roman"/>
            <w:sz w:val="24"/>
            <w:szCs w:val="24"/>
          </w:rPr>
          <w:delText xml:space="preserve"> in </w:delText>
        </w:r>
        <w:r w:rsidR="000B4121" w:rsidRPr="00815C59" w:rsidDel="007B0F96">
          <w:rPr>
            <w:rFonts w:ascii="Times New Roman" w:hAnsi="Times New Roman"/>
            <w:sz w:val="24"/>
            <w:szCs w:val="24"/>
          </w:rPr>
          <w:delText>moderate-to-vigorous intensity</w:delText>
        </w:r>
        <w:r w:rsidRPr="00815C59" w:rsidDel="007B0F96">
          <w:rPr>
            <w:rFonts w:ascii="Times New Roman" w:hAnsi="Times New Roman"/>
            <w:sz w:val="24"/>
            <w:szCs w:val="24"/>
          </w:rPr>
          <w:delText xml:space="preserve"> </w:delText>
        </w:r>
        <w:r w:rsidR="004D7F97" w:rsidRPr="00815C59" w:rsidDel="007B0F96">
          <w:rPr>
            <w:rFonts w:ascii="Times New Roman" w:hAnsi="Times New Roman"/>
            <w:sz w:val="24"/>
            <w:szCs w:val="24"/>
          </w:rPr>
          <w:delText>of</w:delText>
        </w:r>
        <w:r w:rsidRPr="00815C59" w:rsidDel="007B0F96">
          <w:rPr>
            <w:rFonts w:ascii="Times New Roman" w:hAnsi="Times New Roman"/>
            <w:sz w:val="24"/>
            <w:szCs w:val="24"/>
          </w:rPr>
          <w:delText xml:space="preserve"> </w:delText>
        </w:r>
        <w:r w:rsidR="00DC31FF" w:rsidRPr="00815C59" w:rsidDel="007B0F96">
          <w:rPr>
            <w:rFonts w:ascii="Times New Roman" w:hAnsi="Times New Roman"/>
            <w:sz w:val="24"/>
            <w:szCs w:val="24"/>
          </w:rPr>
          <w:delText xml:space="preserve">66 </w:delText>
        </w:r>
        <w:r w:rsidRPr="00815C59" w:rsidDel="007B0F96">
          <w:rPr>
            <w:rFonts w:ascii="Times New Roman" w:hAnsi="Times New Roman"/>
            <w:sz w:val="24"/>
            <w:szCs w:val="24"/>
          </w:rPr>
          <w:delText xml:space="preserve">healthy subjects and a </w:delText>
        </w:r>
        <w:r w:rsidR="00244B48" w:rsidRPr="00815C59" w:rsidDel="007B0F96">
          <w:rPr>
            <w:rFonts w:ascii="Times New Roman" w:hAnsi="Times New Roman"/>
            <w:sz w:val="24"/>
            <w:szCs w:val="24"/>
          </w:rPr>
          <w:delText>sub</w:delText>
        </w:r>
        <w:r w:rsidRPr="00815C59" w:rsidDel="007B0F96">
          <w:rPr>
            <w:rFonts w:ascii="Times New Roman" w:hAnsi="Times New Roman"/>
            <w:sz w:val="24"/>
            <w:szCs w:val="24"/>
          </w:rPr>
          <w:delText xml:space="preserve">group of </w:delText>
        </w:r>
        <w:r w:rsidR="00DC31FF" w:rsidRPr="00815C59" w:rsidDel="007B0F96">
          <w:rPr>
            <w:rFonts w:ascii="Times New Roman" w:hAnsi="Times New Roman"/>
            <w:sz w:val="24"/>
            <w:szCs w:val="24"/>
          </w:rPr>
          <w:delText xml:space="preserve">66 </w:delText>
        </w:r>
        <w:r w:rsidRPr="00815C59" w:rsidDel="007B0F96">
          <w:rPr>
            <w:rFonts w:ascii="Times New Roman" w:hAnsi="Times New Roman"/>
            <w:sz w:val="24"/>
            <w:szCs w:val="24"/>
          </w:rPr>
          <w:delText>patients with COPD</w:delText>
        </w:r>
        <w:r w:rsidR="00244B48" w:rsidRPr="00815C59" w:rsidDel="007B0F96">
          <w:rPr>
            <w:rFonts w:ascii="Times New Roman" w:hAnsi="Times New Roman"/>
            <w:sz w:val="24"/>
            <w:szCs w:val="24"/>
          </w:rPr>
          <w:delText xml:space="preserve">, </w:delText>
        </w:r>
        <w:r w:rsidR="005740A6" w:rsidRPr="00815C59" w:rsidDel="007B0F96">
          <w:rPr>
            <w:rFonts w:ascii="Times New Roman" w:hAnsi="Times New Roman"/>
            <w:sz w:val="24"/>
            <w:szCs w:val="24"/>
          </w:rPr>
          <w:delText>pairwise-</w:delText>
        </w:r>
        <w:r w:rsidR="00244B48" w:rsidRPr="00815C59" w:rsidDel="007B0F96">
          <w:rPr>
            <w:rFonts w:ascii="Times New Roman" w:hAnsi="Times New Roman"/>
            <w:sz w:val="24"/>
            <w:szCs w:val="24"/>
          </w:rPr>
          <w:delText>matched for</w:delText>
        </w:r>
        <w:r w:rsidR="00D02EE8" w:rsidRPr="00815C59" w:rsidDel="007B0F96">
          <w:rPr>
            <w:rFonts w:ascii="Times New Roman" w:hAnsi="Times New Roman"/>
            <w:sz w:val="24"/>
            <w:szCs w:val="24"/>
          </w:rPr>
          <w:delText xml:space="preserve"> </w:delText>
        </w:r>
        <w:r w:rsidR="009B6167" w:rsidDel="007B0F96">
          <w:rPr>
            <w:rFonts w:ascii="Times New Roman" w:hAnsi="Times New Roman"/>
            <w:sz w:val="24"/>
            <w:szCs w:val="24"/>
          </w:rPr>
          <w:delText>sex</w:delText>
        </w:r>
        <w:r w:rsidR="00D02EE8" w:rsidRPr="00815C59" w:rsidDel="007B0F96">
          <w:rPr>
            <w:rFonts w:ascii="Times New Roman" w:hAnsi="Times New Roman"/>
            <w:sz w:val="24"/>
            <w:szCs w:val="24"/>
          </w:rPr>
          <w:delText>, age</w:delText>
        </w:r>
        <w:r w:rsidR="00244B48" w:rsidRPr="00815C59" w:rsidDel="007B0F96">
          <w:rPr>
            <w:rFonts w:ascii="Times New Roman" w:hAnsi="Times New Roman"/>
            <w:sz w:val="24"/>
            <w:szCs w:val="24"/>
          </w:rPr>
          <w:delText xml:space="preserve"> and BMI</w:delText>
        </w:r>
        <w:r w:rsidRPr="00815C59" w:rsidDel="007B0F96">
          <w:rPr>
            <w:rFonts w:ascii="Times New Roman" w:hAnsi="Times New Roman"/>
            <w:sz w:val="24"/>
            <w:szCs w:val="24"/>
          </w:rPr>
          <w:delText xml:space="preserve">. The comparison of </w:delText>
        </w:r>
        <w:r w:rsidR="008E2A91" w:rsidRPr="00815C59" w:rsidDel="007B0F96">
          <w:rPr>
            <w:rFonts w:ascii="Times New Roman" w:hAnsi="Times New Roman"/>
            <w:sz w:val="24"/>
            <w:szCs w:val="24"/>
          </w:rPr>
          <w:delText xml:space="preserve">daily </w:delText>
        </w:r>
        <w:r w:rsidR="00353E1F" w:rsidRPr="00815C59" w:rsidDel="007B0F96">
          <w:rPr>
            <w:rFonts w:ascii="Times New Roman" w:hAnsi="Times New Roman"/>
            <w:sz w:val="24"/>
            <w:szCs w:val="24"/>
          </w:rPr>
          <w:delText>physical activity</w:delText>
        </w:r>
        <w:r w:rsidR="0097700C" w:rsidRPr="00815C59" w:rsidDel="007B0F96">
          <w:rPr>
            <w:rFonts w:ascii="Times New Roman" w:hAnsi="Times New Roman"/>
            <w:sz w:val="24"/>
            <w:szCs w:val="24"/>
          </w:rPr>
          <w:delText xml:space="preserve"> </w:delText>
        </w:r>
        <w:r w:rsidR="00527C29" w:rsidRPr="00815C59" w:rsidDel="007B0F96">
          <w:rPr>
            <w:rFonts w:ascii="Times New Roman" w:hAnsi="Times New Roman"/>
            <w:sz w:val="24"/>
            <w:szCs w:val="24"/>
          </w:rPr>
          <w:delText>measures</w:delText>
        </w:r>
        <w:r w:rsidRPr="00815C59" w:rsidDel="007B0F96">
          <w:rPr>
            <w:rFonts w:ascii="Times New Roman" w:hAnsi="Times New Roman"/>
            <w:sz w:val="24"/>
            <w:szCs w:val="24"/>
          </w:rPr>
          <w:delText xml:space="preserve"> in </w:delText>
        </w:r>
        <w:r w:rsidR="004D4719" w:rsidRPr="00815C59" w:rsidDel="007B0F96">
          <w:rPr>
            <w:rFonts w:ascii="Times New Roman" w:hAnsi="Times New Roman"/>
            <w:sz w:val="24"/>
            <w:szCs w:val="24"/>
          </w:rPr>
          <w:delText>very light and light intensities</w:delText>
        </w:r>
        <w:r w:rsidRPr="00815C59" w:rsidDel="007B0F96">
          <w:rPr>
            <w:rFonts w:ascii="Times New Roman" w:hAnsi="Times New Roman"/>
            <w:sz w:val="24"/>
            <w:szCs w:val="24"/>
          </w:rPr>
          <w:delText xml:space="preserve"> can be found in </w:delText>
        </w:r>
        <w:r w:rsidR="00E14FE2" w:rsidDel="007B0F96">
          <w:rPr>
            <w:rFonts w:ascii="Times New Roman" w:hAnsi="Times New Roman"/>
            <w:sz w:val="24"/>
            <w:szCs w:val="24"/>
          </w:rPr>
          <w:delText xml:space="preserve">S14 </w:delText>
        </w:r>
        <w:r w:rsidRPr="00815C59" w:rsidDel="007B0F96">
          <w:rPr>
            <w:rFonts w:ascii="Times New Roman" w:hAnsi="Times New Roman"/>
            <w:sz w:val="24"/>
            <w:szCs w:val="24"/>
          </w:rPr>
          <w:delText xml:space="preserve">Table </w:delText>
        </w:r>
        <w:r w:rsidR="007920B9" w:rsidDel="007B0F96">
          <w:rPr>
            <w:rFonts w:ascii="Times New Roman" w:hAnsi="Times New Roman"/>
            <w:sz w:val="24"/>
            <w:szCs w:val="24"/>
          </w:rPr>
          <w:delText>in File S2</w:delText>
        </w:r>
        <w:r w:rsidRPr="00815C59" w:rsidDel="007B0F96">
          <w:rPr>
            <w:rFonts w:ascii="Times New Roman" w:hAnsi="Times New Roman"/>
            <w:sz w:val="24"/>
            <w:szCs w:val="24"/>
          </w:rPr>
          <w:delText xml:space="preserve">. </w:delText>
        </w:r>
        <w:r w:rsidR="00056BE4" w:rsidRPr="00815C59" w:rsidDel="007B0F96">
          <w:rPr>
            <w:rFonts w:ascii="Times New Roman" w:hAnsi="Times New Roman"/>
            <w:sz w:val="24"/>
            <w:szCs w:val="24"/>
          </w:rPr>
          <w:delText>P</w:delText>
        </w:r>
        <w:r w:rsidR="007E2202" w:rsidRPr="00815C59" w:rsidDel="007B0F96">
          <w:rPr>
            <w:rFonts w:ascii="Times New Roman" w:hAnsi="Times New Roman"/>
            <w:sz w:val="24"/>
            <w:szCs w:val="24"/>
          </w:rPr>
          <w:delText>atients</w:delText>
        </w:r>
        <w:r w:rsidRPr="00815C59" w:rsidDel="007B0F96">
          <w:rPr>
            <w:rFonts w:ascii="Times New Roman" w:hAnsi="Times New Roman"/>
            <w:sz w:val="24"/>
            <w:szCs w:val="24"/>
          </w:rPr>
          <w:delText xml:space="preserve"> with COPD spent more time in </w:delText>
        </w:r>
        <w:r w:rsidR="004D4719" w:rsidRPr="00815C59" w:rsidDel="007B0F96">
          <w:rPr>
            <w:rFonts w:ascii="Times New Roman" w:hAnsi="Times New Roman"/>
            <w:sz w:val="24"/>
            <w:szCs w:val="24"/>
          </w:rPr>
          <w:delText>very light intensity</w:delText>
        </w:r>
        <w:r w:rsidRPr="00815C59" w:rsidDel="007B0F96">
          <w:rPr>
            <w:rFonts w:ascii="Times New Roman" w:hAnsi="Times New Roman"/>
            <w:sz w:val="24"/>
            <w:szCs w:val="24"/>
          </w:rPr>
          <w:delText xml:space="preserve"> than healthy subjects, but there was no difference </w:delText>
        </w:r>
        <w:r w:rsidR="006006AE" w:rsidRPr="00815C59" w:rsidDel="007B0F96">
          <w:rPr>
            <w:rFonts w:ascii="Times New Roman" w:hAnsi="Times New Roman"/>
            <w:sz w:val="24"/>
            <w:szCs w:val="24"/>
          </w:rPr>
          <w:delText xml:space="preserve">for </w:delText>
        </w:r>
        <w:r w:rsidRPr="00815C59" w:rsidDel="007B0F96">
          <w:rPr>
            <w:rFonts w:ascii="Times New Roman" w:hAnsi="Times New Roman"/>
            <w:sz w:val="24"/>
            <w:szCs w:val="24"/>
          </w:rPr>
          <w:delText xml:space="preserve">the time in </w:delText>
        </w:r>
        <w:r w:rsidR="004D4719" w:rsidRPr="00815C59" w:rsidDel="007B0F96">
          <w:rPr>
            <w:rFonts w:ascii="Times New Roman" w:hAnsi="Times New Roman"/>
            <w:sz w:val="24"/>
            <w:szCs w:val="24"/>
          </w:rPr>
          <w:delText>light intensity</w:delText>
        </w:r>
        <w:r w:rsidRPr="00815C59" w:rsidDel="007B0F96">
          <w:rPr>
            <w:rFonts w:ascii="Times New Roman" w:hAnsi="Times New Roman"/>
            <w:sz w:val="24"/>
            <w:szCs w:val="24"/>
          </w:rPr>
          <w:delText xml:space="preserve">. </w:delText>
        </w:r>
        <w:r w:rsidR="009937CC" w:rsidRPr="00815C59" w:rsidDel="007B0F96">
          <w:rPr>
            <w:rFonts w:ascii="Times New Roman" w:hAnsi="Times New Roman"/>
            <w:sz w:val="24"/>
            <w:szCs w:val="24"/>
          </w:rPr>
          <w:delText>Fig</w:delText>
        </w:r>
        <w:r w:rsidR="00F029E5" w:rsidDel="007B0F96">
          <w:rPr>
            <w:rFonts w:ascii="Times New Roman" w:hAnsi="Times New Roman"/>
            <w:sz w:val="24"/>
            <w:szCs w:val="24"/>
          </w:rPr>
          <w:delText>.</w:delText>
        </w:r>
        <w:r w:rsidR="009937CC" w:rsidRPr="00815C59" w:rsidDel="007B0F96">
          <w:rPr>
            <w:rFonts w:ascii="Times New Roman" w:hAnsi="Times New Roman"/>
            <w:sz w:val="24"/>
            <w:szCs w:val="24"/>
          </w:rPr>
          <w:delText xml:space="preserve"> </w:delText>
        </w:r>
        <w:r w:rsidR="003A4408" w:rsidDel="007B0F96">
          <w:rPr>
            <w:rFonts w:ascii="Times New Roman" w:hAnsi="Times New Roman"/>
            <w:sz w:val="24"/>
            <w:szCs w:val="24"/>
          </w:rPr>
          <w:delText>4</w:delText>
        </w:r>
        <w:r w:rsidRPr="00815C59" w:rsidDel="007B0F96">
          <w:rPr>
            <w:rFonts w:ascii="Times New Roman" w:hAnsi="Times New Roman"/>
            <w:sz w:val="24"/>
            <w:szCs w:val="24"/>
          </w:rPr>
          <w:delText xml:space="preserve"> presents the daily </w:delText>
        </w:r>
        <w:r w:rsidR="00353E1F" w:rsidRPr="00815C59" w:rsidDel="007B0F96">
          <w:rPr>
            <w:rFonts w:ascii="Times New Roman" w:hAnsi="Times New Roman"/>
            <w:sz w:val="24"/>
            <w:szCs w:val="24"/>
          </w:rPr>
          <w:delText>physical activity</w:delText>
        </w:r>
        <w:r w:rsidR="0049181C" w:rsidRPr="00815C59" w:rsidDel="007B0F96">
          <w:rPr>
            <w:rFonts w:ascii="Times New Roman" w:hAnsi="Times New Roman"/>
            <w:sz w:val="24"/>
            <w:szCs w:val="24"/>
          </w:rPr>
          <w:delText xml:space="preserve"> </w:delText>
        </w:r>
        <w:r w:rsidRPr="00815C59" w:rsidDel="007B0F96">
          <w:rPr>
            <w:rFonts w:ascii="Times New Roman" w:hAnsi="Times New Roman"/>
            <w:sz w:val="24"/>
            <w:szCs w:val="24"/>
          </w:rPr>
          <w:delText>hourly p</w:delText>
        </w:r>
        <w:r w:rsidR="00682CC9" w:rsidRPr="00815C59" w:rsidDel="007B0F96">
          <w:rPr>
            <w:rFonts w:ascii="Times New Roman" w:hAnsi="Times New Roman"/>
            <w:sz w:val="24"/>
            <w:szCs w:val="24"/>
          </w:rPr>
          <w:delText>attern</w:delText>
        </w:r>
        <w:r w:rsidR="0049181C" w:rsidRPr="00815C59" w:rsidDel="007B0F96">
          <w:rPr>
            <w:rFonts w:ascii="Times New Roman" w:hAnsi="Times New Roman"/>
            <w:sz w:val="24"/>
            <w:szCs w:val="24"/>
          </w:rPr>
          <w:delText>s</w:delText>
        </w:r>
        <w:r w:rsidRPr="00815C59" w:rsidDel="007B0F96">
          <w:rPr>
            <w:rFonts w:ascii="Times New Roman" w:hAnsi="Times New Roman"/>
            <w:sz w:val="24"/>
            <w:szCs w:val="24"/>
          </w:rPr>
          <w:delText xml:space="preserve">. </w:delText>
        </w:r>
        <w:r w:rsidR="00ED43CA" w:rsidRPr="00815C59" w:rsidDel="007B0F96">
          <w:rPr>
            <w:rFonts w:ascii="Times New Roman" w:hAnsi="Times New Roman"/>
            <w:sz w:val="24"/>
            <w:szCs w:val="24"/>
          </w:rPr>
          <w:delText xml:space="preserve">In general, healthy subjects performed their activities at higher intensities compared to patients </w:delText>
        </w:r>
        <w:r w:rsidR="00ED43CA" w:rsidRPr="00815C59" w:rsidDel="007B0F96">
          <w:rPr>
            <w:rFonts w:ascii="Times New Roman" w:hAnsi="Times New Roman"/>
            <w:sz w:val="24"/>
            <w:szCs w:val="24"/>
          </w:rPr>
          <w:lastRenderedPageBreak/>
          <w:delText>with COPD, and this difference was m</w:delText>
        </w:r>
        <w:r w:rsidR="00925559" w:rsidRPr="00815C59" w:rsidDel="007B0F96">
          <w:rPr>
            <w:rFonts w:ascii="Times New Roman" w:hAnsi="Times New Roman"/>
            <w:sz w:val="24"/>
            <w:szCs w:val="24"/>
          </w:rPr>
          <w:delText>ore pronounced during weekdays.</w:delText>
        </w:r>
        <w:r w:rsidR="000C7208" w:rsidRPr="00815C59" w:rsidDel="007B0F96">
          <w:rPr>
            <w:rFonts w:ascii="Times New Roman" w:hAnsi="Times New Roman"/>
            <w:sz w:val="24"/>
            <w:szCs w:val="24"/>
          </w:rPr>
          <w:delText xml:space="preserve"> </w:delText>
        </w:r>
        <w:r w:rsidR="00E43AEC" w:rsidRPr="00815C59" w:rsidDel="007B0F96">
          <w:rPr>
            <w:rFonts w:ascii="Times New Roman" w:hAnsi="Times New Roman"/>
            <w:sz w:val="24"/>
            <w:szCs w:val="24"/>
          </w:rPr>
          <w:delText>This was also supported by the AUC-values</w:delText>
        </w:r>
        <w:r w:rsidR="000C7208" w:rsidRPr="00815C59" w:rsidDel="007B0F96">
          <w:rPr>
            <w:rFonts w:ascii="Times New Roman" w:hAnsi="Times New Roman"/>
            <w:sz w:val="24"/>
            <w:szCs w:val="24"/>
          </w:rPr>
          <w:delText xml:space="preserve"> (</w:delText>
        </w:r>
        <w:r w:rsidR="00E14FE2" w:rsidDel="007B0F96">
          <w:rPr>
            <w:rFonts w:ascii="Times New Roman" w:hAnsi="Times New Roman"/>
            <w:sz w:val="24"/>
            <w:szCs w:val="24"/>
          </w:rPr>
          <w:delText xml:space="preserve">S4 </w:delText>
        </w:r>
        <w:r w:rsidR="00351B0F" w:rsidRPr="00815C59" w:rsidDel="007B0F96">
          <w:rPr>
            <w:rFonts w:ascii="Times New Roman" w:hAnsi="Times New Roman"/>
            <w:sz w:val="24"/>
            <w:szCs w:val="24"/>
          </w:rPr>
          <w:delText>Table</w:delText>
        </w:r>
        <w:r w:rsidR="007920B9" w:rsidDel="007B0F96">
          <w:rPr>
            <w:rFonts w:ascii="Times New Roman" w:hAnsi="Times New Roman"/>
            <w:sz w:val="24"/>
            <w:szCs w:val="24"/>
          </w:rPr>
          <w:delText xml:space="preserve"> in File S2</w:delText>
        </w:r>
        <w:r w:rsidR="000C7208" w:rsidRPr="00815C59" w:rsidDel="007B0F96">
          <w:rPr>
            <w:rFonts w:ascii="Times New Roman" w:hAnsi="Times New Roman"/>
            <w:sz w:val="24"/>
            <w:szCs w:val="24"/>
          </w:rPr>
          <w:delText>).</w:delText>
        </w:r>
      </w:del>
    </w:p>
    <w:p w14:paraId="5AA5A12D" w14:textId="3EFF2539" w:rsidR="003A4408" w:rsidDel="007B0F96" w:rsidRDefault="003A4408" w:rsidP="00D671AD">
      <w:pPr>
        <w:spacing w:after="0" w:line="480" w:lineRule="auto"/>
        <w:rPr>
          <w:del w:id="345" w:author="Rafael Mesquita" w:date="2015-11-04T09:51:00Z"/>
          <w:rFonts w:ascii="Times New Roman" w:hAnsi="Times New Roman"/>
          <w:b/>
          <w:sz w:val="24"/>
          <w:szCs w:val="24"/>
        </w:rPr>
      </w:pPr>
    </w:p>
    <w:p w14:paraId="5F640177" w14:textId="1BD6A2DE" w:rsidR="00D671AD" w:rsidDel="007B0F96" w:rsidRDefault="00D671AD" w:rsidP="00D671AD">
      <w:pPr>
        <w:spacing w:after="0" w:line="480" w:lineRule="auto"/>
        <w:rPr>
          <w:del w:id="346" w:author="Rafael Mesquita" w:date="2015-11-04T09:51:00Z"/>
          <w:rFonts w:ascii="Times New Roman" w:hAnsi="Times New Roman"/>
          <w:sz w:val="24"/>
          <w:szCs w:val="24"/>
        </w:rPr>
      </w:pPr>
      <w:del w:id="347" w:author="Rafael Mesquita" w:date="2015-11-04T09:51:00Z">
        <w:r w:rsidRPr="00815C59" w:rsidDel="007B0F96">
          <w:rPr>
            <w:rFonts w:ascii="Times New Roman" w:hAnsi="Times New Roman"/>
            <w:b/>
            <w:sz w:val="24"/>
            <w:szCs w:val="24"/>
          </w:rPr>
          <w:delText>Fig</w:delText>
        </w:r>
        <w:r w:rsidR="00F029E5" w:rsidDel="007B0F96">
          <w:rPr>
            <w:rFonts w:ascii="Times New Roman" w:hAnsi="Times New Roman"/>
            <w:b/>
            <w:sz w:val="24"/>
            <w:szCs w:val="24"/>
          </w:rPr>
          <w:delText>.</w:delText>
        </w:r>
        <w:r w:rsidRPr="00815C59" w:rsidDel="007B0F96">
          <w:rPr>
            <w:rFonts w:ascii="Times New Roman" w:hAnsi="Times New Roman"/>
            <w:b/>
            <w:sz w:val="24"/>
            <w:szCs w:val="24"/>
          </w:rPr>
          <w:delText xml:space="preserve"> </w:delText>
        </w:r>
        <w:r w:rsidR="003A4408" w:rsidDel="007B0F96">
          <w:rPr>
            <w:rFonts w:ascii="Times New Roman" w:hAnsi="Times New Roman"/>
            <w:b/>
            <w:sz w:val="24"/>
            <w:szCs w:val="24"/>
          </w:rPr>
          <w:delText>4</w:delText>
        </w:r>
        <w:r w:rsidR="00AB46CB" w:rsidDel="007B0F96">
          <w:rPr>
            <w:rFonts w:ascii="Times New Roman" w:hAnsi="Times New Roman"/>
            <w:b/>
            <w:sz w:val="24"/>
            <w:szCs w:val="24"/>
          </w:rPr>
          <w:delText>.</w:delText>
        </w:r>
        <w:r w:rsidRPr="00815C59" w:rsidDel="007B0F96">
          <w:rPr>
            <w:rFonts w:ascii="Times New Roman" w:hAnsi="Times New Roman"/>
            <w:sz w:val="24"/>
            <w:szCs w:val="24"/>
          </w:rPr>
          <w:delText xml:space="preserve"> </w:delText>
        </w:r>
        <w:r w:rsidRPr="00AB46CB" w:rsidDel="007B0F96">
          <w:rPr>
            <w:rFonts w:ascii="Times New Roman" w:hAnsi="Times New Roman"/>
            <w:b/>
            <w:sz w:val="24"/>
            <w:szCs w:val="24"/>
          </w:rPr>
          <w:delText>Daily physical activity hourly patterns of healthy subjects and matched patients with chronic obstructive pulmonary disease during weekdays (A) and weekend days (B).</w:delText>
        </w:r>
        <w:r w:rsidRPr="00815C59" w:rsidDel="007B0F96">
          <w:rPr>
            <w:rFonts w:ascii="Times New Roman" w:hAnsi="Times New Roman"/>
            <w:sz w:val="24"/>
            <w:szCs w:val="24"/>
          </w:rPr>
          <w:delText xml:space="preserve"> Data pooled per hour as mean (95% confidence intervals).</w:delText>
        </w:r>
      </w:del>
    </w:p>
    <w:p w14:paraId="4DE2A65B" w14:textId="77777777" w:rsidR="006C1A4B" w:rsidRDefault="006C1A4B" w:rsidP="007D2A1B">
      <w:pPr>
        <w:spacing w:after="0" w:line="480" w:lineRule="auto"/>
        <w:rPr>
          <w:rFonts w:ascii="Times New Roman" w:hAnsi="Times New Roman"/>
          <w:sz w:val="24"/>
          <w:szCs w:val="24"/>
        </w:rPr>
        <w:sectPr w:rsidR="006C1A4B" w:rsidSect="007D2A1B">
          <w:footerReference w:type="default" r:id="rId9"/>
          <w:pgSz w:w="11906" w:h="16838"/>
          <w:pgMar w:top="1418" w:right="1418" w:bottom="1418" w:left="1418" w:header="709" w:footer="709" w:gutter="0"/>
          <w:lnNumType w:countBy="1" w:restart="continuous"/>
          <w:cols w:space="708"/>
          <w:docGrid w:linePitch="360"/>
        </w:sectPr>
      </w:pPr>
    </w:p>
    <w:p w14:paraId="149EAEE5" w14:textId="27B5D83E" w:rsidR="00DD2CF5" w:rsidRPr="00815C59" w:rsidDel="007B0F96" w:rsidRDefault="00DD2CF5" w:rsidP="00DD2CF5">
      <w:pPr>
        <w:spacing w:after="0" w:line="480" w:lineRule="auto"/>
        <w:rPr>
          <w:del w:id="348" w:author="Rafael Mesquita" w:date="2015-11-04T09:51:00Z"/>
          <w:rFonts w:ascii="Times New Roman" w:hAnsi="Times New Roman"/>
          <w:sz w:val="24"/>
          <w:szCs w:val="24"/>
        </w:rPr>
      </w:pPr>
      <w:del w:id="349" w:author="Rafael Mesquita" w:date="2015-11-04T09:51:00Z">
        <w:r w:rsidRPr="00815C59" w:rsidDel="007B0F96">
          <w:rPr>
            <w:rFonts w:ascii="Times New Roman" w:hAnsi="Times New Roman"/>
            <w:b/>
            <w:sz w:val="24"/>
            <w:szCs w:val="24"/>
          </w:rPr>
          <w:lastRenderedPageBreak/>
          <w:delText>Table 3</w:delText>
        </w:r>
        <w:r w:rsidR="0027341F" w:rsidDel="007B0F96">
          <w:rPr>
            <w:rFonts w:ascii="Times New Roman" w:hAnsi="Times New Roman"/>
            <w:b/>
            <w:sz w:val="24"/>
            <w:szCs w:val="24"/>
          </w:rPr>
          <w:delText>.</w:delText>
        </w:r>
        <w:r w:rsidRPr="0027341F" w:rsidDel="007B0F96">
          <w:rPr>
            <w:rFonts w:ascii="Times New Roman" w:hAnsi="Times New Roman"/>
            <w:b/>
            <w:sz w:val="24"/>
            <w:szCs w:val="24"/>
          </w:rPr>
          <w:delText xml:space="preserve"> General characteristics and daily physical activity measures in moderate-to-vigorous intensity of healthy subjects and matched patients with COPD.</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10"/>
        <w:gridCol w:w="1967"/>
        <w:gridCol w:w="3277"/>
        <w:gridCol w:w="1442"/>
      </w:tblGrid>
      <w:tr w:rsidR="006C1A4B" w:rsidRPr="003E586F" w:rsidDel="007B0F96" w14:paraId="28C9C896" w14:textId="797200E4" w:rsidTr="00BB618C">
        <w:trPr>
          <w:jc w:val="center"/>
          <w:del w:id="350" w:author="Rafael Mesquita" w:date="2015-11-04T09:51:00Z"/>
        </w:trPr>
        <w:tc>
          <w:tcPr>
            <w:tcW w:w="6510" w:type="dxa"/>
            <w:hideMark/>
          </w:tcPr>
          <w:p w14:paraId="43BA1119" w14:textId="4F60C89D" w:rsidR="006C1A4B" w:rsidRPr="003E586F" w:rsidDel="007B0F96" w:rsidRDefault="006C1A4B" w:rsidP="00D824A7">
            <w:pPr>
              <w:spacing w:after="0" w:line="240" w:lineRule="auto"/>
              <w:jc w:val="center"/>
              <w:rPr>
                <w:del w:id="351" w:author="Rafael Mesquita" w:date="2015-11-04T09:51:00Z"/>
                <w:rFonts w:ascii="Times New Roman" w:hAnsi="Times New Roman"/>
                <w:b/>
                <w:sz w:val="24"/>
                <w:szCs w:val="24"/>
              </w:rPr>
            </w:pPr>
            <w:del w:id="352" w:author="Rafael Mesquita" w:date="2015-11-04T09:51:00Z">
              <w:r w:rsidRPr="003E586F" w:rsidDel="007B0F96">
                <w:rPr>
                  <w:rFonts w:ascii="Times New Roman" w:hAnsi="Times New Roman"/>
                  <w:b/>
                  <w:sz w:val="24"/>
                  <w:szCs w:val="24"/>
                </w:rPr>
                <w:delText>Characteristic/Physical activity measure</w:delText>
              </w:r>
            </w:del>
          </w:p>
        </w:tc>
        <w:tc>
          <w:tcPr>
            <w:tcW w:w="1967" w:type="dxa"/>
            <w:hideMark/>
          </w:tcPr>
          <w:p w14:paraId="542EBFC7" w14:textId="5F6F26D6" w:rsidR="006C1A4B" w:rsidRPr="003E586F" w:rsidDel="007B0F96" w:rsidRDefault="006C1A4B" w:rsidP="00D824A7">
            <w:pPr>
              <w:spacing w:after="0" w:line="240" w:lineRule="auto"/>
              <w:jc w:val="center"/>
              <w:rPr>
                <w:del w:id="353" w:author="Rafael Mesquita" w:date="2015-11-04T09:51:00Z"/>
                <w:rFonts w:ascii="Times New Roman" w:hAnsi="Times New Roman"/>
                <w:b/>
                <w:sz w:val="24"/>
                <w:szCs w:val="24"/>
              </w:rPr>
            </w:pPr>
            <w:del w:id="354" w:author="Rafael Mesquita" w:date="2015-11-04T09:51:00Z">
              <w:r w:rsidRPr="003E586F" w:rsidDel="007B0F96">
                <w:rPr>
                  <w:rFonts w:ascii="Times New Roman" w:hAnsi="Times New Roman"/>
                  <w:b/>
                  <w:sz w:val="24"/>
                  <w:szCs w:val="24"/>
                </w:rPr>
                <w:delText>Healthy subjects</w:delText>
              </w:r>
            </w:del>
          </w:p>
        </w:tc>
        <w:tc>
          <w:tcPr>
            <w:tcW w:w="3277" w:type="dxa"/>
            <w:hideMark/>
          </w:tcPr>
          <w:p w14:paraId="20800B03" w14:textId="37663CE4" w:rsidR="006C1A4B" w:rsidRPr="003E586F" w:rsidDel="007B0F96" w:rsidRDefault="006C1A4B" w:rsidP="00D824A7">
            <w:pPr>
              <w:spacing w:after="0" w:line="240" w:lineRule="auto"/>
              <w:jc w:val="center"/>
              <w:rPr>
                <w:del w:id="355" w:author="Rafael Mesquita" w:date="2015-11-04T09:51:00Z"/>
                <w:rFonts w:ascii="Times New Roman" w:hAnsi="Times New Roman"/>
                <w:b/>
                <w:sz w:val="24"/>
                <w:szCs w:val="24"/>
              </w:rPr>
            </w:pPr>
            <w:del w:id="356" w:author="Rafael Mesquita" w:date="2015-11-04T09:51:00Z">
              <w:r w:rsidRPr="003E586F" w:rsidDel="007B0F96">
                <w:rPr>
                  <w:rFonts w:ascii="Times New Roman" w:hAnsi="Times New Roman"/>
                  <w:b/>
                  <w:sz w:val="24"/>
                  <w:szCs w:val="24"/>
                </w:rPr>
                <w:delText>Matched patients with COPD</w:delText>
              </w:r>
            </w:del>
          </w:p>
        </w:tc>
        <w:tc>
          <w:tcPr>
            <w:tcW w:w="1442" w:type="dxa"/>
            <w:hideMark/>
          </w:tcPr>
          <w:p w14:paraId="6B334422" w14:textId="41DA9424" w:rsidR="006C1A4B" w:rsidRPr="003E586F" w:rsidDel="007B0F96" w:rsidRDefault="006C1A4B" w:rsidP="00D824A7">
            <w:pPr>
              <w:spacing w:after="0" w:line="240" w:lineRule="auto"/>
              <w:jc w:val="center"/>
              <w:rPr>
                <w:del w:id="357" w:author="Rafael Mesquita" w:date="2015-11-04T09:51:00Z"/>
                <w:rFonts w:ascii="Times New Roman" w:hAnsi="Times New Roman"/>
                <w:b/>
                <w:sz w:val="24"/>
                <w:szCs w:val="24"/>
              </w:rPr>
            </w:pPr>
            <w:del w:id="358" w:author="Rafael Mesquita" w:date="2015-11-04T09:51:00Z">
              <w:r w:rsidRPr="003E586F" w:rsidDel="007B0F96">
                <w:rPr>
                  <w:rFonts w:ascii="Times New Roman" w:hAnsi="Times New Roman"/>
                  <w:b/>
                  <w:i/>
                  <w:sz w:val="24"/>
                  <w:szCs w:val="24"/>
                </w:rPr>
                <w:delText>P</w:delText>
              </w:r>
              <w:r w:rsidRPr="003E586F" w:rsidDel="007B0F96">
                <w:rPr>
                  <w:rFonts w:ascii="Times New Roman" w:hAnsi="Times New Roman"/>
                  <w:b/>
                  <w:sz w:val="24"/>
                  <w:szCs w:val="24"/>
                </w:rPr>
                <w:delText>-value</w:delText>
              </w:r>
            </w:del>
          </w:p>
        </w:tc>
      </w:tr>
      <w:tr w:rsidR="00200BC5" w:rsidRPr="003E586F" w:rsidDel="007B0F96" w14:paraId="7686F4F2" w14:textId="5A68A82C" w:rsidTr="00BB618C">
        <w:trPr>
          <w:jc w:val="center"/>
          <w:del w:id="359" w:author="Rafael Mesquita" w:date="2015-11-04T09:51:00Z"/>
        </w:trPr>
        <w:tc>
          <w:tcPr>
            <w:tcW w:w="6510" w:type="dxa"/>
          </w:tcPr>
          <w:p w14:paraId="7A671DFE" w14:textId="7F682B69" w:rsidR="00200BC5" w:rsidRPr="00BB618C" w:rsidDel="007B0F96" w:rsidRDefault="00200BC5" w:rsidP="00D824A7">
            <w:pPr>
              <w:spacing w:after="0" w:line="240" w:lineRule="auto"/>
              <w:rPr>
                <w:del w:id="360" w:author="Rafael Mesquita" w:date="2015-11-04T09:51:00Z"/>
                <w:rFonts w:ascii="Times New Roman" w:hAnsi="Times New Roman"/>
                <w:b/>
                <w:sz w:val="24"/>
                <w:szCs w:val="24"/>
              </w:rPr>
            </w:pPr>
            <w:del w:id="361" w:author="Rafael Mesquita" w:date="2015-11-04T09:51:00Z">
              <w:r w:rsidRPr="00BB618C" w:rsidDel="007B0F96">
                <w:rPr>
                  <w:rFonts w:ascii="Times New Roman" w:hAnsi="Times New Roman"/>
                  <w:b/>
                  <w:sz w:val="24"/>
                  <w:szCs w:val="24"/>
                </w:rPr>
                <w:delText>General characteristics</w:delText>
              </w:r>
            </w:del>
          </w:p>
        </w:tc>
        <w:tc>
          <w:tcPr>
            <w:tcW w:w="1967" w:type="dxa"/>
          </w:tcPr>
          <w:p w14:paraId="60F681CC" w14:textId="5A564C96" w:rsidR="00200BC5" w:rsidRPr="003E586F" w:rsidDel="007B0F96" w:rsidRDefault="00200BC5" w:rsidP="00D824A7">
            <w:pPr>
              <w:spacing w:after="0" w:line="240" w:lineRule="auto"/>
              <w:jc w:val="center"/>
              <w:rPr>
                <w:del w:id="362" w:author="Rafael Mesquita" w:date="2015-11-04T09:51:00Z"/>
                <w:rFonts w:ascii="Times New Roman" w:hAnsi="Times New Roman"/>
                <w:sz w:val="24"/>
                <w:szCs w:val="24"/>
              </w:rPr>
            </w:pPr>
          </w:p>
        </w:tc>
        <w:tc>
          <w:tcPr>
            <w:tcW w:w="3277" w:type="dxa"/>
          </w:tcPr>
          <w:p w14:paraId="6BDE57EF" w14:textId="3BC4F0A2" w:rsidR="00200BC5" w:rsidRPr="003E586F" w:rsidDel="007B0F96" w:rsidRDefault="00200BC5" w:rsidP="00D824A7">
            <w:pPr>
              <w:spacing w:after="0" w:line="240" w:lineRule="auto"/>
              <w:jc w:val="center"/>
              <w:rPr>
                <w:del w:id="363" w:author="Rafael Mesquita" w:date="2015-11-04T09:51:00Z"/>
                <w:rFonts w:ascii="Times New Roman" w:hAnsi="Times New Roman"/>
                <w:sz w:val="24"/>
                <w:szCs w:val="24"/>
              </w:rPr>
            </w:pPr>
          </w:p>
        </w:tc>
        <w:tc>
          <w:tcPr>
            <w:tcW w:w="1442" w:type="dxa"/>
          </w:tcPr>
          <w:p w14:paraId="4BE04A15" w14:textId="0D503E09" w:rsidR="00200BC5" w:rsidRPr="003E586F" w:rsidDel="007B0F96" w:rsidRDefault="00200BC5" w:rsidP="00D824A7">
            <w:pPr>
              <w:spacing w:after="0" w:line="240" w:lineRule="auto"/>
              <w:jc w:val="center"/>
              <w:rPr>
                <w:del w:id="364" w:author="Rafael Mesquita" w:date="2015-11-04T09:51:00Z"/>
                <w:rFonts w:ascii="Times New Roman" w:hAnsi="Times New Roman"/>
                <w:sz w:val="24"/>
                <w:szCs w:val="24"/>
              </w:rPr>
            </w:pPr>
          </w:p>
        </w:tc>
      </w:tr>
      <w:tr w:rsidR="006C1A4B" w:rsidRPr="003E586F" w:rsidDel="007B0F96" w14:paraId="7280B680" w14:textId="31D70B00" w:rsidTr="00BB618C">
        <w:trPr>
          <w:jc w:val="center"/>
          <w:del w:id="365" w:author="Rafael Mesquita" w:date="2015-11-04T09:51:00Z"/>
        </w:trPr>
        <w:tc>
          <w:tcPr>
            <w:tcW w:w="6510" w:type="dxa"/>
            <w:hideMark/>
          </w:tcPr>
          <w:p w14:paraId="67AED1E6" w14:textId="70721491" w:rsidR="006C1A4B" w:rsidRPr="003E586F" w:rsidDel="007B0F96" w:rsidRDefault="006C1A4B" w:rsidP="00D824A7">
            <w:pPr>
              <w:spacing w:after="0" w:line="240" w:lineRule="auto"/>
              <w:rPr>
                <w:del w:id="366" w:author="Rafael Mesquita" w:date="2015-11-04T09:51:00Z"/>
                <w:rFonts w:ascii="Times New Roman" w:hAnsi="Times New Roman"/>
                <w:sz w:val="24"/>
                <w:szCs w:val="24"/>
              </w:rPr>
            </w:pPr>
            <w:del w:id="367" w:author="Rafael Mesquita" w:date="2015-11-04T09:51:00Z">
              <w:r w:rsidRPr="003E586F" w:rsidDel="007B0F96">
                <w:rPr>
                  <w:rFonts w:ascii="Times New Roman" w:hAnsi="Times New Roman"/>
                  <w:sz w:val="24"/>
                  <w:szCs w:val="24"/>
                </w:rPr>
                <w:delText>N</w:delText>
              </w:r>
            </w:del>
          </w:p>
        </w:tc>
        <w:tc>
          <w:tcPr>
            <w:tcW w:w="1967" w:type="dxa"/>
          </w:tcPr>
          <w:p w14:paraId="6E6D7A79" w14:textId="09D2711D" w:rsidR="006C1A4B" w:rsidRPr="003E586F" w:rsidDel="007B0F96" w:rsidRDefault="006C1A4B" w:rsidP="00D824A7">
            <w:pPr>
              <w:spacing w:after="0" w:line="240" w:lineRule="auto"/>
              <w:jc w:val="center"/>
              <w:rPr>
                <w:del w:id="368" w:author="Rafael Mesquita" w:date="2015-11-04T09:51:00Z"/>
                <w:rFonts w:ascii="Times New Roman" w:hAnsi="Times New Roman"/>
                <w:sz w:val="24"/>
                <w:szCs w:val="24"/>
              </w:rPr>
            </w:pPr>
            <w:del w:id="369" w:author="Rafael Mesquita" w:date="2015-11-04T09:51:00Z">
              <w:r w:rsidRPr="003E586F" w:rsidDel="007B0F96">
                <w:rPr>
                  <w:rFonts w:ascii="Times New Roman" w:hAnsi="Times New Roman"/>
                  <w:sz w:val="24"/>
                  <w:szCs w:val="24"/>
                </w:rPr>
                <w:delText>66</w:delText>
              </w:r>
            </w:del>
          </w:p>
        </w:tc>
        <w:tc>
          <w:tcPr>
            <w:tcW w:w="3277" w:type="dxa"/>
          </w:tcPr>
          <w:p w14:paraId="21021FD1" w14:textId="5B40F32A" w:rsidR="006C1A4B" w:rsidRPr="003E586F" w:rsidDel="007B0F96" w:rsidRDefault="006C1A4B" w:rsidP="00D824A7">
            <w:pPr>
              <w:spacing w:after="0" w:line="240" w:lineRule="auto"/>
              <w:jc w:val="center"/>
              <w:rPr>
                <w:del w:id="370" w:author="Rafael Mesquita" w:date="2015-11-04T09:51:00Z"/>
                <w:rFonts w:ascii="Times New Roman" w:hAnsi="Times New Roman"/>
                <w:sz w:val="24"/>
                <w:szCs w:val="24"/>
              </w:rPr>
            </w:pPr>
            <w:del w:id="371" w:author="Rafael Mesquita" w:date="2015-11-04T09:51:00Z">
              <w:r w:rsidRPr="003E586F" w:rsidDel="007B0F96">
                <w:rPr>
                  <w:rFonts w:ascii="Times New Roman" w:hAnsi="Times New Roman"/>
                  <w:sz w:val="24"/>
                  <w:szCs w:val="24"/>
                </w:rPr>
                <w:delText>66</w:delText>
              </w:r>
            </w:del>
          </w:p>
        </w:tc>
        <w:tc>
          <w:tcPr>
            <w:tcW w:w="1442" w:type="dxa"/>
          </w:tcPr>
          <w:p w14:paraId="22174A0E" w14:textId="65BD7FA7" w:rsidR="006C1A4B" w:rsidRPr="003E586F" w:rsidDel="007B0F96" w:rsidRDefault="006C1A4B" w:rsidP="00D824A7">
            <w:pPr>
              <w:spacing w:after="0" w:line="240" w:lineRule="auto"/>
              <w:jc w:val="center"/>
              <w:rPr>
                <w:del w:id="372" w:author="Rafael Mesquita" w:date="2015-11-04T09:51:00Z"/>
                <w:rFonts w:ascii="Times New Roman" w:hAnsi="Times New Roman"/>
                <w:sz w:val="24"/>
                <w:szCs w:val="24"/>
              </w:rPr>
            </w:pPr>
          </w:p>
        </w:tc>
      </w:tr>
      <w:tr w:rsidR="006C1A4B" w:rsidRPr="003E586F" w:rsidDel="007B0F96" w14:paraId="0EECC425" w14:textId="6A221AB1" w:rsidTr="00BB618C">
        <w:trPr>
          <w:jc w:val="center"/>
          <w:del w:id="373" w:author="Rafael Mesquita" w:date="2015-11-04T09:51:00Z"/>
        </w:trPr>
        <w:tc>
          <w:tcPr>
            <w:tcW w:w="6510" w:type="dxa"/>
            <w:hideMark/>
          </w:tcPr>
          <w:p w14:paraId="4EE64E46" w14:textId="70BCA502" w:rsidR="006C1A4B" w:rsidRPr="003E586F" w:rsidDel="007B0F96" w:rsidRDefault="006C1A4B" w:rsidP="00D824A7">
            <w:pPr>
              <w:spacing w:after="0" w:line="240" w:lineRule="auto"/>
              <w:rPr>
                <w:del w:id="374" w:author="Rafael Mesquita" w:date="2015-11-04T09:51:00Z"/>
                <w:rFonts w:ascii="Times New Roman" w:hAnsi="Times New Roman"/>
                <w:sz w:val="24"/>
                <w:szCs w:val="24"/>
              </w:rPr>
            </w:pPr>
            <w:del w:id="375" w:author="Rafael Mesquita" w:date="2015-11-04T09:51:00Z">
              <w:r w:rsidRPr="003E586F" w:rsidDel="007B0F96">
                <w:rPr>
                  <w:rFonts w:ascii="Times New Roman" w:hAnsi="Times New Roman"/>
                  <w:sz w:val="24"/>
                  <w:szCs w:val="24"/>
                </w:rPr>
                <w:delText>Age, yrs</w:delText>
              </w:r>
            </w:del>
          </w:p>
        </w:tc>
        <w:tc>
          <w:tcPr>
            <w:tcW w:w="1967" w:type="dxa"/>
            <w:hideMark/>
          </w:tcPr>
          <w:p w14:paraId="7455C458" w14:textId="4B5B9ABB" w:rsidR="006C1A4B" w:rsidRPr="003E586F" w:rsidDel="007B0F96" w:rsidRDefault="006C1A4B" w:rsidP="00D824A7">
            <w:pPr>
              <w:spacing w:after="0" w:line="240" w:lineRule="auto"/>
              <w:jc w:val="center"/>
              <w:rPr>
                <w:del w:id="376" w:author="Rafael Mesquita" w:date="2015-11-04T09:51:00Z"/>
                <w:rFonts w:ascii="Times New Roman" w:hAnsi="Times New Roman"/>
                <w:sz w:val="24"/>
                <w:szCs w:val="24"/>
              </w:rPr>
            </w:pPr>
            <w:del w:id="377" w:author="Rafael Mesquita" w:date="2015-11-04T09:51:00Z">
              <w:r w:rsidRPr="003E586F" w:rsidDel="007B0F96">
                <w:rPr>
                  <w:rFonts w:ascii="Times New Roman" w:hAnsi="Times New Roman"/>
                  <w:sz w:val="24"/>
                  <w:szCs w:val="24"/>
                </w:rPr>
                <w:delText>65 (61 – 70)</w:delText>
              </w:r>
            </w:del>
          </w:p>
        </w:tc>
        <w:tc>
          <w:tcPr>
            <w:tcW w:w="3277" w:type="dxa"/>
            <w:hideMark/>
          </w:tcPr>
          <w:p w14:paraId="195A59E9" w14:textId="3B510F63" w:rsidR="006C1A4B" w:rsidRPr="003E586F" w:rsidDel="007B0F96" w:rsidRDefault="006C1A4B" w:rsidP="00D824A7">
            <w:pPr>
              <w:spacing w:after="0" w:line="240" w:lineRule="auto"/>
              <w:jc w:val="center"/>
              <w:rPr>
                <w:del w:id="378" w:author="Rafael Mesquita" w:date="2015-11-04T09:51:00Z"/>
                <w:rFonts w:ascii="Times New Roman" w:hAnsi="Times New Roman"/>
                <w:sz w:val="24"/>
                <w:szCs w:val="24"/>
              </w:rPr>
            </w:pPr>
            <w:del w:id="379" w:author="Rafael Mesquita" w:date="2015-11-04T09:51:00Z">
              <w:r w:rsidRPr="003E586F" w:rsidDel="007B0F96">
                <w:rPr>
                  <w:rFonts w:ascii="Times New Roman" w:hAnsi="Times New Roman"/>
                  <w:sz w:val="24"/>
                  <w:szCs w:val="24"/>
                </w:rPr>
                <w:delText>65 (61 – 70)</w:delText>
              </w:r>
            </w:del>
          </w:p>
        </w:tc>
        <w:tc>
          <w:tcPr>
            <w:tcW w:w="1442" w:type="dxa"/>
            <w:hideMark/>
          </w:tcPr>
          <w:p w14:paraId="3A37EF86" w14:textId="2BB56CF7" w:rsidR="006C1A4B" w:rsidRPr="003E586F" w:rsidDel="007B0F96" w:rsidRDefault="006C1A4B" w:rsidP="00D824A7">
            <w:pPr>
              <w:spacing w:after="0" w:line="240" w:lineRule="auto"/>
              <w:jc w:val="center"/>
              <w:rPr>
                <w:del w:id="380" w:author="Rafael Mesquita" w:date="2015-11-04T09:51:00Z"/>
                <w:rFonts w:ascii="Times New Roman" w:hAnsi="Times New Roman"/>
                <w:sz w:val="24"/>
                <w:szCs w:val="24"/>
              </w:rPr>
            </w:pPr>
            <w:del w:id="381" w:author="Rafael Mesquita" w:date="2015-11-04T09:51:00Z">
              <w:r w:rsidRPr="003E586F" w:rsidDel="007B0F96">
                <w:rPr>
                  <w:rFonts w:ascii="Times New Roman" w:hAnsi="Times New Roman"/>
                  <w:sz w:val="24"/>
                  <w:szCs w:val="24"/>
                </w:rPr>
                <w:delText>1.00</w:delText>
              </w:r>
            </w:del>
          </w:p>
        </w:tc>
      </w:tr>
      <w:tr w:rsidR="006C1A4B" w:rsidRPr="003E586F" w:rsidDel="007B0F96" w14:paraId="4009EEDC" w14:textId="229A7C19" w:rsidTr="00BB618C">
        <w:trPr>
          <w:jc w:val="center"/>
          <w:del w:id="382" w:author="Rafael Mesquita" w:date="2015-11-04T09:51:00Z"/>
        </w:trPr>
        <w:tc>
          <w:tcPr>
            <w:tcW w:w="6510" w:type="dxa"/>
            <w:hideMark/>
          </w:tcPr>
          <w:p w14:paraId="2C2D7877" w14:textId="3B899EDE" w:rsidR="006C1A4B" w:rsidRPr="003E586F" w:rsidDel="007B0F96" w:rsidRDefault="006C1A4B" w:rsidP="00D824A7">
            <w:pPr>
              <w:spacing w:after="0" w:line="240" w:lineRule="auto"/>
              <w:rPr>
                <w:del w:id="383" w:author="Rafael Mesquita" w:date="2015-11-04T09:51:00Z"/>
                <w:rFonts w:ascii="Times New Roman" w:hAnsi="Times New Roman"/>
                <w:sz w:val="24"/>
                <w:szCs w:val="24"/>
              </w:rPr>
            </w:pPr>
            <w:del w:id="384" w:author="Rafael Mesquita" w:date="2015-11-04T09:51:00Z">
              <w:r w:rsidRPr="003E586F" w:rsidDel="007B0F96">
                <w:rPr>
                  <w:rFonts w:ascii="Times New Roman" w:hAnsi="Times New Roman"/>
                  <w:sz w:val="24"/>
                  <w:szCs w:val="24"/>
                </w:rPr>
                <w:delText>Male, %</w:delText>
              </w:r>
            </w:del>
          </w:p>
        </w:tc>
        <w:tc>
          <w:tcPr>
            <w:tcW w:w="1967" w:type="dxa"/>
            <w:hideMark/>
          </w:tcPr>
          <w:p w14:paraId="67732979" w14:textId="0D218B6E" w:rsidR="006C1A4B" w:rsidRPr="003E586F" w:rsidDel="007B0F96" w:rsidRDefault="006C1A4B" w:rsidP="00D824A7">
            <w:pPr>
              <w:spacing w:after="0" w:line="240" w:lineRule="auto"/>
              <w:jc w:val="center"/>
              <w:rPr>
                <w:del w:id="385" w:author="Rafael Mesquita" w:date="2015-11-04T09:51:00Z"/>
                <w:rFonts w:ascii="Times New Roman" w:hAnsi="Times New Roman"/>
                <w:sz w:val="24"/>
                <w:szCs w:val="24"/>
              </w:rPr>
            </w:pPr>
            <w:del w:id="386" w:author="Rafael Mesquita" w:date="2015-11-04T09:51:00Z">
              <w:r w:rsidRPr="003E586F" w:rsidDel="007B0F96">
                <w:rPr>
                  <w:rFonts w:ascii="Times New Roman" w:hAnsi="Times New Roman"/>
                  <w:sz w:val="24"/>
                  <w:szCs w:val="24"/>
                </w:rPr>
                <w:delText>45</w:delText>
              </w:r>
            </w:del>
          </w:p>
        </w:tc>
        <w:tc>
          <w:tcPr>
            <w:tcW w:w="3277" w:type="dxa"/>
            <w:hideMark/>
          </w:tcPr>
          <w:p w14:paraId="480AE24B" w14:textId="14FF69D3" w:rsidR="006C1A4B" w:rsidRPr="003E586F" w:rsidDel="007B0F96" w:rsidRDefault="006C1A4B" w:rsidP="00D824A7">
            <w:pPr>
              <w:spacing w:after="0" w:line="240" w:lineRule="auto"/>
              <w:jc w:val="center"/>
              <w:rPr>
                <w:del w:id="387" w:author="Rafael Mesquita" w:date="2015-11-04T09:51:00Z"/>
                <w:rFonts w:ascii="Times New Roman" w:hAnsi="Times New Roman"/>
                <w:sz w:val="24"/>
                <w:szCs w:val="24"/>
              </w:rPr>
            </w:pPr>
            <w:del w:id="388" w:author="Rafael Mesquita" w:date="2015-11-04T09:51:00Z">
              <w:r w:rsidRPr="003E586F" w:rsidDel="007B0F96">
                <w:rPr>
                  <w:rFonts w:ascii="Times New Roman" w:hAnsi="Times New Roman"/>
                  <w:sz w:val="24"/>
                  <w:szCs w:val="24"/>
                </w:rPr>
                <w:delText>45</w:delText>
              </w:r>
            </w:del>
          </w:p>
        </w:tc>
        <w:tc>
          <w:tcPr>
            <w:tcW w:w="1442" w:type="dxa"/>
            <w:hideMark/>
          </w:tcPr>
          <w:p w14:paraId="64984131" w14:textId="72438036" w:rsidR="006C1A4B" w:rsidRPr="003E586F" w:rsidDel="007B0F96" w:rsidRDefault="006C1A4B" w:rsidP="00D824A7">
            <w:pPr>
              <w:spacing w:after="0" w:line="240" w:lineRule="auto"/>
              <w:jc w:val="center"/>
              <w:rPr>
                <w:del w:id="389" w:author="Rafael Mesquita" w:date="2015-11-04T09:51:00Z"/>
                <w:rFonts w:ascii="Times New Roman" w:hAnsi="Times New Roman"/>
                <w:sz w:val="24"/>
                <w:szCs w:val="24"/>
              </w:rPr>
            </w:pPr>
            <w:del w:id="390" w:author="Rafael Mesquita" w:date="2015-11-04T09:51:00Z">
              <w:r w:rsidRPr="003E586F" w:rsidDel="007B0F96">
                <w:rPr>
                  <w:rFonts w:ascii="Times New Roman" w:hAnsi="Times New Roman"/>
                  <w:sz w:val="24"/>
                  <w:szCs w:val="24"/>
                </w:rPr>
                <w:delText>1.00</w:delText>
              </w:r>
            </w:del>
          </w:p>
        </w:tc>
      </w:tr>
      <w:tr w:rsidR="006C1A4B" w:rsidRPr="003E586F" w:rsidDel="007B0F96" w14:paraId="0D72D459" w14:textId="1B499410" w:rsidTr="00BB618C">
        <w:trPr>
          <w:jc w:val="center"/>
          <w:del w:id="391" w:author="Rafael Mesquita" w:date="2015-11-04T09:51:00Z"/>
        </w:trPr>
        <w:tc>
          <w:tcPr>
            <w:tcW w:w="6510" w:type="dxa"/>
            <w:hideMark/>
          </w:tcPr>
          <w:p w14:paraId="581D43A4" w14:textId="6DDEC191" w:rsidR="006C1A4B" w:rsidRPr="003E586F" w:rsidDel="007B0F96" w:rsidRDefault="006C1A4B" w:rsidP="00D824A7">
            <w:pPr>
              <w:spacing w:after="0" w:line="240" w:lineRule="auto"/>
              <w:rPr>
                <w:del w:id="392" w:author="Rafael Mesquita" w:date="2015-11-04T09:51:00Z"/>
                <w:rFonts w:ascii="Times New Roman" w:hAnsi="Times New Roman"/>
                <w:sz w:val="24"/>
                <w:szCs w:val="24"/>
              </w:rPr>
            </w:pPr>
            <w:del w:id="393" w:author="Rafael Mesquita" w:date="2015-11-04T09:51:00Z">
              <w:r w:rsidRPr="003E586F" w:rsidDel="007B0F96">
                <w:rPr>
                  <w:rFonts w:ascii="Times New Roman" w:hAnsi="Times New Roman"/>
                  <w:sz w:val="24"/>
                  <w:szCs w:val="24"/>
                </w:rPr>
                <w:delText>BMI, kg·m</w:delText>
              </w:r>
              <w:r w:rsidRPr="003E586F" w:rsidDel="007B0F96">
                <w:rPr>
                  <w:rFonts w:ascii="Times New Roman" w:hAnsi="Times New Roman"/>
                  <w:sz w:val="24"/>
                  <w:szCs w:val="24"/>
                  <w:vertAlign w:val="superscript"/>
                </w:rPr>
                <w:delText>-2</w:delText>
              </w:r>
            </w:del>
          </w:p>
        </w:tc>
        <w:tc>
          <w:tcPr>
            <w:tcW w:w="1967" w:type="dxa"/>
            <w:hideMark/>
          </w:tcPr>
          <w:p w14:paraId="75B8BC9F" w14:textId="5388DE8E" w:rsidR="006C1A4B" w:rsidRPr="003E586F" w:rsidDel="007B0F96" w:rsidRDefault="006C1A4B" w:rsidP="00D824A7">
            <w:pPr>
              <w:spacing w:after="0" w:line="240" w:lineRule="auto"/>
              <w:jc w:val="center"/>
              <w:rPr>
                <w:del w:id="394" w:author="Rafael Mesquita" w:date="2015-11-04T09:51:00Z"/>
                <w:rFonts w:ascii="Times New Roman" w:hAnsi="Times New Roman"/>
                <w:sz w:val="24"/>
                <w:szCs w:val="24"/>
              </w:rPr>
            </w:pPr>
            <w:del w:id="395" w:author="Rafael Mesquita" w:date="2015-11-04T09:51:00Z">
              <w:r w:rsidRPr="003E586F" w:rsidDel="007B0F96">
                <w:rPr>
                  <w:rFonts w:ascii="Times New Roman" w:hAnsi="Times New Roman"/>
                  <w:sz w:val="24"/>
                  <w:szCs w:val="24"/>
                </w:rPr>
                <w:delText>25.3 (22.9 – 28.1)</w:delText>
              </w:r>
            </w:del>
          </w:p>
        </w:tc>
        <w:tc>
          <w:tcPr>
            <w:tcW w:w="3277" w:type="dxa"/>
            <w:hideMark/>
          </w:tcPr>
          <w:p w14:paraId="4B291BFE" w14:textId="4B721605" w:rsidR="006C1A4B" w:rsidRPr="003E586F" w:rsidDel="007B0F96" w:rsidRDefault="006C1A4B" w:rsidP="00D824A7">
            <w:pPr>
              <w:spacing w:after="0" w:line="240" w:lineRule="auto"/>
              <w:jc w:val="center"/>
              <w:rPr>
                <w:del w:id="396" w:author="Rafael Mesquita" w:date="2015-11-04T09:51:00Z"/>
                <w:rFonts w:ascii="Times New Roman" w:hAnsi="Times New Roman"/>
                <w:sz w:val="24"/>
                <w:szCs w:val="24"/>
              </w:rPr>
            </w:pPr>
            <w:del w:id="397" w:author="Rafael Mesquita" w:date="2015-11-04T09:51:00Z">
              <w:r w:rsidRPr="003E586F" w:rsidDel="007B0F96">
                <w:rPr>
                  <w:rFonts w:ascii="Times New Roman" w:hAnsi="Times New Roman"/>
                  <w:sz w:val="24"/>
                  <w:szCs w:val="24"/>
                </w:rPr>
                <w:delText>24.9 (22.4 – 27.9)</w:delText>
              </w:r>
            </w:del>
          </w:p>
        </w:tc>
        <w:tc>
          <w:tcPr>
            <w:tcW w:w="1442" w:type="dxa"/>
            <w:hideMark/>
          </w:tcPr>
          <w:p w14:paraId="0323BF69" w14:textId="553632D9" w:rsidR="006C1A4B" w:rsidRPr="003E586F" w:rsidDel="007B0F96" w:rsidRDefault="006C1A4B" w:rsidP="00D824A7">
            <w:pPr>
              <w:spacing w:after="0" w:line="240" w:lineRule="auto"/>
              <w:jc w:val="center"/>
              <w:rPr>
                <w:del w:id="398" w:author="Rafael Mesquita" w:date="2015-11-04T09:51:00Z"/>
                <w:rFonts w:ascii="Times New Roman" w:hAnsi="Times New Roman"/>
                <w:sz w:val="24"/>
                <w:szCs w:val="24"/>
              </w:rPr>
            </w:pPr>
            <w:del w:id="399" w:author="Rafael Mesquita" w:date="2015-11-04T09:51:00Z">
              <w:r w:rsidRPr="003E586F" w:rsidDel="007B0F96">
                <w:rPr>
                  <w:rFonts w:ascii="Times New Roman" w:hAnsi="Times New Roman"/>
                  <w:sz w:val="24"/>
                  <w:szCs w:val="24"/>
                </w:rPr>
                <w:delText>0.65</w:delText>
              </w:r>
            </w:del>
          </w:p>
        </w:tc>
      </w:tr>
      <w:tr w:rsidR="006C1A4B" w:rsidRPr="003E586F" w:rsidDel="007B0F96" w14:paraId="201BE74E" w14:textId="619F0923" w:rsidTr="00BB618C">
        <w:trPr>
          <w:jc w:val="center"/>
          <w:del w:id="400" w:author="Rafael Mesquita" w:date="2015-11-04T09:51:00Z"/>
        </w:trPr>
        <w:tc>
          <w:tcPr>
            <w:tcW w:w="6510" w:type="dxa"/>
            <w:hideMark/>
          </w:tcPr>
          <w:p w14:paraId="09490C77" w14:textId="785CD713" w:rsidR="006C1A4B" w:rsidRPr="003E586F" w:rsidDel="007B0F96" w:rsidRDefault="006C1A4B" w:rsidP="00D824A7">
            <w:pPr>
              <w:spacing w:after="0" w:line="240" w:lineRule="auto"/>
              <w:rPr>
                <w:del w:id="401" w:author="Rafael Mesquita" w:date="2015-11-04T09:51:00Z"/>
                <w:rFonts w:ascii="Times New Roman" w:hAnsi="Times New Roman"/>
                <w:sz w:val="24"/>
                <w:szCs w:val="24"/>
              </w:rPr>
            </w:pPr>
            <w:del w:id="402" w:author="Rafael Mesquita" w:date="2015-11-04T09:51:00Z">
              <w:r w:rsidRPr="003E586F" w:rsidDel="007B0F96">
                <w:rPr>
                  <w:rFonts w:ascii="Times New Roman" w:hAnsi="Times New Roman"/>
                  <w:sz w:val="24"/>
                  <w:szCs w:val="24"/>
                </w:rPr>
                <w:delText>FEV</w:delText>
              </w:r>
              <w:r w:rsidRPr="003E586F" w:rsidDel="007B0F96">
                <w:rPr>
                  <w:rFonts w:ascii="Times New Roman" w:hAnsi="Times New Roman"/>
                  <w:sz w:val="24"/>
                  <w:szCs w:val="24"/>
                  <w:vertAlign w:val="subscript"/>
                </w:rPr>
                <w:delText>1</w:delText>
              </w:r>
              <w:r w:rsidRPr="003E586F" w:rsidDel="007B0F96">
                <w:rPr>
                  <w:rFonts w:ascii="Times New Roman" w:hAnsi="Times New Roman"/>
                  <w:sz w:val="24"/>
                  <w:szCs w:val="24"/>
                </w:rPr>
                <w:delText>, % predicted</w:delText>
              </w:r>
            </w:del>
          </w:p>
        </w:tc>
        <w:tc>
          <w:tcPr>
            <w:tcW w:w="1967" w:type="dxa"/>
            <w:hideMark/>
          </w:tcPr>
          <w:p w14:paraId="526FE933" w14:textId="3E0788CC" w:rsidR="006C1A4B" w:rsidRPr="003E586F" w:rsidDel="007B0F96" w:rsidRDefault="006C1A4B" w:rsidP="00D824A7">
            <w:pPr>
              <w:spacing w:after="0" w:line="240" w:lineRule="auto"/>
              <w:jc w:val="center"/>
              <w:rPr>
                <w:del w:id="403" w:author="Rafael Mesquita" w:date="2015-11-04T09:51:00Z"/>
                <w:rFonts w:ascii="Times New Roman" w:hAnsi="Times New Roman"/>
                <w:sz w:val="24"/>
                <w:szCs w:val="24"/>
              </w:rPr>
            </w:pPr>
            <w:del w:id="404" w:author="Rafael Mesquita" w:date="2015-11-04T09:51:00Z">
              <w:r w:rsidRPr="003E586F" w:rsidDel="007B0F96">
                <w:rPr>
                  <w:rFonts w:ascii="Times New Roman" w:hAnsi="Times New Roman"/>
                  <w:sz w:val="24"/>
                  <w:szCs w:val="24"/>
                </w:rPr>
                <w:delText>107 (97 – 117)</w:delText>
              </w:r>
            </w:del>
          </w:p>
        </w:tc>
        <w:tc>
          <w:tcPr>
            <w:tcW w:w="3277" w:type="dxa"/>
            <w:hideMark/>
          </w:tcPr>
          <w:p w14:paraId="2A523DAB" w14:textId="283BF6AA" w:rsidR="006C1A4B" w:rsidRPr="003E586F" w:rsidDel="007B0F96" w:rsidRDefault="006C1A4B" w:rsidP="00D824A7">
            <w:pPr>
              <w:spacing w:after="0" w:line="240" w:lineRule="auto"/>
              <w:jc w:val="center"/>
              <w:rPr>
                <w:del w:id="405" w:author="Rafael Mesquita" w:date="2015-11-04T09:51:00Z"/>
                <w:rFonts w:ascii="Times New Roman" w:hAnsi="Times New Roman"/>
                <w:sz w:val="24"/>
                <w:szCs w:val="24"/>
              </w:rPr>
            </w:pPr>
            <w:del w:id="406" w:author="Rafael Mesquita" w:date="2015-11-04T09:51:00Z">
              <w:r w:rsidRPr="003E586F" w:rsidDel="007B0F96">
                <w:rPr>
                  <w:rFonts w:ascii="Times New Roman" w:hAnsi="Times New Roman"/>
                  <w:sz w:val="24"/>
                  <w:szCs w:val="24"/>
                </w:rPr>
                <w:delText>43 (29 – 63)</w:delText>
              </w:r>
            </w:del>
          </w:p>
        </w:tc>
        <w:tc>
          <w:tcPr>
            <w:tcW w:w="1442" w:type="dxa"/>
            <w:hideMark/>
          </w:tcPr>
          <w:p w14:paraId="3014916E" w14:textId="0CD4FA9D" w:rsidR="006C1A4B" w:rsidRPr="003E586F" w:rsidDel="007B0F96" w:rsidRDefault="006C1A4B" w:rsidP="00D824A7">
            <w:pPr>
              <w:spacing w:after="0" w:line="240" w:lineRule="auto"/>
              <w:jc w:val="center"/>
              <w:rPr>
                <w:del w:id="407" w:author="Rafael Mesquita" w:date="2015-11-04T09:51:00Z"/>
                <w:rFonts w:ascii="Times New Roman" w:hAnsi="Times New Roman"/>
                <w:sz w:val="24"/>
                <w:szCs w:val="24"/>
              </w:rPr>
            </w:pPr>
            <w:del w:id="408" w:author="Rafael Mesquita" w:date="2015-11-04T09:51:00Z">
              <w:r w:rsidRPr="003E586F" w:rsidDel="007B0F96">
                <w:rPr>
                  <w:rFonts w:ascii="Times New Roman" w:hAnsi="Times New Roman"/>
                  <w:sz w:val="24"/>
                  <w:szCs w:val="24"/>
                </w:rPr>
                <w:delText>&lt;0.0001</w:delText>
              </w:r>
            </w:del>
          </w:p>
        </w:tc>
      </w:tr>
      <w:tr w:rsidR="006C1A4B" w:rsidRPr="003E586F" w:rsidDel="007B0F96" w14:paraId="53152E20" w14:textId="0FA64ACC" w:rsidTr="00BB618C">
        <w:trPr>
          <w:jc w:val="center"/>
          <w:del w:id="409" w:author="Rafael Mesquita" w:date="2015-11-04T09:51:00Z"/>
        </w:trPr>
        <w:tc>
          <w:tcPr>
            <w:tcW w:w="6510" w:type="dxa"/>
            <w:hideMark/>
          </w:tcPr>
          <w:p w14:paraId="6985539B" w14:textId="40D05F0B" w:rsidR="006C1A4B" w:rsidRPr="003E586F" w:rsidDel="007B0F96" w:rsidRDefault="006C1A4B" w:rsidP="00D824A7">
            <w:pPr>
              <w:spacing w:after="0" w:line="240" w:lineRule="auto"/>
              <w:rPr>
                <w:del w:id="410" w:author="Rafael Mesquita" w:date="2015-11-04T09:51:00Z"/>
                <w:rFonts w:ascii="Times New Roman" w:hAnsi="Times New Roman"/>
                <w:sz w:val="24"/>
                <w:szCs w:val="24"/>
              </w:rPr>
            </w:pPr>
            <w:del w:id="411" w:author="Rafael Mesquita" w:date="2015-11-04T09:51:00Z">
              <w:r w:rsidRPr="003E586F" w:rsidDel="007B0F96">
                <w:rPr>
                  <w:rFonts w:ascii="Times New Roman" w:hAnsi="Times New Roman"/>
                  <w:sz w:val="24"/>
                  <w:szCs w:val="24"/>
                </w:rPr>
                <w:delText>FEV</w:delText>
              </w:r>
              <w:r w:rsidRPr="003E586F" w:rsidDel="007B0F96">
                <w:rPr>
                  <w:rFonts w:ascii="Times New Roman" w:hAnsi="Times New Roman"/>
                  <w:sz w:val="24"/>
                  <w:szCs w:val="24"/>
                  <w:vertAlign w:val="subscript"/>
                </w:rPr>
                <w:delText>1</w:delText>
              </w:r>
              <w:r w:rsidRPr="003E586F" w:rsidDel="007B0F96">
                <w:rPr>
                  <w:rFonts w:ascii="Times New Roman" w:hAnsi="Times New Roman"/>
                  <w:sz w:val="24"/>
                  <w:szCs w:val="24"/>
                </w:rPr>
                <w:delText>/FVC, %</w:delText>
              </w:r>
            </w:del>
          </w:p>
        </w:tc>
        <w:tc>
          <w:tcPr>
            <w:tcW w:w="1967" w:type="dxa"/>
            <w:hideMark/>
          </w:tcPr>
          <w:p w14:paraId="3AE54AF5" w14:textId="7B973B9C" w:rsidR="006C1A4B" w:rsidRPr="003E586F" w:rsidDel="007B0F96" w:rsidRDefault="006C1A4B" w:rsidP="00D824A7">
            <w:pPr>
              <w:spacing w:after="0" w:line="240" w:lineRule="auto"/>
              <w:jc w:val="center"/>
              <w:rPr>
                <w:del w:id="412" w:author="Rafael Mesquita" w:date="2015-11-04T09:51:00Z"/>
                <w:rFonts w:ascii="Times New Roman" w:hAnsi="Times New Roman"/>
                <w:sz w:val="24"/>
                <w:szCs w:val="24"/>
              </w:rPr>
            </w:pPr>
            <w:del w:id="413" w:author="Rafael Mesquita" w:date="2015-11-04T09:51:00Z">
              <w:r w:rsidRPr="003E586F" w:rsidDel="007B0F96">
                <w:rPr>
                  <w:rFonts w:ascii="Times New Roman" w:hAnsi="Times New Roman"/>
                  <w:sz w:val="24"/>
                  <w:szCs w:val="24"/>
                </w:rPr>
                <w:delText>78 (75 – 82)</w:delText>
              </w:r>
            </w:del>
          </w:p>
        </w:tc>
        <w:tc>
          <w:tcPr>
            <w:tcW w:w="3277" w:type="dxa"/>
            <w:hideMark/>
          </w:tcPr>
          <w:p w14:paraId="09797731" w14:textId="11734766" w:rsidR="006C1A4B" w:rsidRPr="003E586F" w:rsidDel="007B0F96" w:rsidRDefault="006C1A4B" w:rsidP="00D824A7">
            <w:pPr>
              <w:spacing w:after="0" w:line="240" w:lineRule="auto"/>
              <w:jc w:val="center"/>
              <w:rPr>
                <w:del w:id="414" w:author="Rafael Mesquita" w:date="2015-11-04T09:51:00Z"/>
                <w:rFonts w:ascii="Times New Roman" w:hAnsi="Times New Roman"/>
                <w:sz w:val="24"/>
                <w:szCs w:val="24"/>
              </w:rPr>
            </w:pPr>
            <w:del w:id="415" w:author="Rafael Mesquita" w:date="2015-11-04T09:51:00Z">
              <w:r w:rsidRPr="003E586F" w:rsidDel="007B0F96">
                <w:rPr>
                  <w:rFonts w:ascii="Times New Roman" w:hAnsi="Times New Roman"/>
                  <w:sz w:val="24"/>
                  <w:szCs w:val="24"/>
                </w:rPr>
                <w:delText>42 (32 – 54)</w:delText>
              </w:r>
            </w:del>
          </w:p>
        </w:tc>
        <w:tc>
          <w:tcPr>
            <w:tcW w:w="1442" w:type="dxa"/>
            <w:hideMark/>
          </w:tcPr>
          <w:p w14:paraId="13DE52A5" w14:textId="675053A8" w:rsidR="006C1A4B" w:rsidRPr="003E586F" w:rsidDel="007B0F96" w:rsidRDefault="006C1A4B" w:rsidP="00D824A7">
            <w:pPr>
              <w:spacing w:after="0" w:line="240" w:lineRule="auto"/>
              <w:jc w:val="center"/>
              <w:rPr>
                <w:del w:id="416" w:author="Rafael Mesquita" w:date="2015-11-04T09:51:00Z"/>
                <w:rFonts w:ascii="Times New Roman" w:hAnsi="Times New Roman"/>
                <w:sz w:val="24"/>
                <w:szCs w:val="24"/>
              </w:rPr>
            </w:pPr>
            <w:del w:id="417" w:author="Rafael Mesquita" w:date="2015-11-04T09:51:00Z">
              <w:r w:rsidRPr="003E586F" w:rsidDel="007B0F96">
                <w:rPr>
                  <w:rFonts w:ascii="Times New Roman" w:hAnsi="Times New Roman"/>
                  <w:sz w:val="24"/>
                  <w:szCs w:val="24"/>
                </w:rPr>
                <w:delText>&lt;0.0001</w:delText>
              </w:r>
            </w:del>
          </w:p>
        </w:tc>
      </w:tr>
      <w:tr w:rsidR="006C1A4B" w:rsidRPr="003E586F" w:rsidDel="007B0F96" w14:paraId="0F2AD88F" w14:textId="113AA9AC" w:rsidTr="00BB618C">
        <w:trPr>
          <w:jc w:val="center"/>
          <w:del w:id="418" w:author="Rafael Mesquita" w:date="2015-11-04T09:51:00Z"/>
        </w:trPr>
        <w:tc>
          <w:tcPr>
            <w:tcW w:w="6510" w:type="dxa"/>
            <w:hideMark/>
          </w:tcPr>
          <w:p w14:paraId="6E976594" w14:textId="3420474D" w:rsidR="006C1A4B" w:rsidRPr="003E586F" w:rsidDel="007B0F96" w:rsidRDefault="006C1A4B" w:rsidP="00D824A7">
            <w:pPr>
              <w:spacing w:after="0" w:line="240" w:lineRule="auto"/>
              <w:rPr>
                <w:del w:id="419" w:author="Rafael Mesquita" w:date="2015-11-04T09:51:00Z"/>
                <w:rFonts w:ascii="Times New Roman" w:hAnsi="Times New Roman"/>
                <w:sz w:val="24"/>
                <w:szCs w:val="24"/>
              </w:rPr>
            </w:pPr>
            <w:del w:id="420" w:author="Rafael Mesquita" w:date="2015-11-04T09:51:00Z">
              <w:r w:rsidRPr="003E586F" w:rsidDel="007B0F96">
                <w:rPr>
                  <w:rFonts w:ascii="Times New Roman" w:hAnsi="Times New Roman"/>
                  <w:sz w:val="24"/>
                  <w:szCs w:val="24"/>
                </w:rPr>
                <w:delText>mMRC dyspnoea grade, points</w:delText>
              </w:r>
              <w:r w:rsidRPr="003E586F" w:rsidDel="007B0F96">
                <w:rPr>
                  <w:rFonts w:ascii="Times New Roman" w:hAnsi="Times New Roman"/>
                  <w:sz w:val="24"/>
                  <w:szCs w:val="24"/>
                  <w:vertAlign w:val="superscript"/>
                </w:rPr>
                <w:delText>*</w:delText>
              </w:r>
            </w:del>
          </w:p>
        </w:tc>
        <w:tc>
          <w:tcPr>
            <w:tcW w:w="1967" w:type="dxa"/>
            <w:hideMark/>
          </w:tcPr>
          <w:p w14:paraId="4120C472" w14:textId="48ED7C3B" w:rsidR="006C1A4B" w:rsidRPr="003E586F" w:rsidDel="007B0F96" w:rsidRDefault="006C1A4B" w:rsidP="00D824A7">
            <w:pPr>
              <w:spacing w:after="0" w:line="240" w:lineRule="auto"/>
              <w:jc w:val="center"/>
              <w:rPr>
                <w:del w:id="421" w:author="Rafael Mesquita" w:date="2015-11-04T09:51:00Z"/>
                <w:rFonts w:ascii="Times New Roman" w:hAnsi="Times New Roman"/>
                <w:sz w:val="24"/>
                <w:szCs w:val="24"/>
              </w:rPr>
            </w:pPr>
            <w:del w:id="422" w:author="Rafael Mesquita" w:date="2015-11-04T09:51:00Z">
              <w:r w:rsidRPr="003E586F" w:rsidDel="007B0F96">
                <w:rPr>
                  <w:rFonts w:ascii="Times New Roman" w:hAnsi="Times New Roman"/>
                  <w:sz w:val="24"/>
                  <w:szCs w:val="24"/>
                </w:rPr>
                <w:delText>0 (0 – 0)</w:delText>
              </w:r>
            </w:del>
          </w:p>
        </w:tc>
        <w:tc>
          <w:tcPr>
            <w:tcW w:w="3277" w:type="dxa"/>
            <w:hideMark/>
          </w:tcPr>
          <w:p w14:paraId="211D0FA0" w14:textId="457D5563" w:rsidR="006C1A4B" w:rsidRPr="003E586F" w:rsidDel="007B0F96" w:rsidRDefault="006C1A4B" w:rsidP="00D824A7">
            <w:pPr>
              <w:spacing w:after="0" w:line="240" w:lineRule="auto"/>
              <w:jc w:val="center"/>
              <w:rPr>
                <w:del w:id="423" w:author="Rafael Mesquita" w:date="2015-11-04T09:51:00Z"/>
                <w:rFonts w:ascii="Times New Roman" w:hAnsi="Times New Roman"/>
                <w:sz w:val="24"/>
                <w:szCs w:val="24"/>
              </w:rPr>
            </w:pPr>
            <w:del w:id="424" w:author="Rafael Mesquita" w:date="2015-11-04T09:51:00Z">
              <w:r w:rsidRPr="003E586F" w:rsidDel="007B0F96">
                <w:rPr>
                  <w:rFonts w:ascii="Times New Roman" w:hAnsi="Times New Roman"/>
                  <w:sz w:val="24"/>
                  <w:szCs w:val="24"/>
                </w:rPr>
                <w:delText>2 (1 – 3)</w:delText>
              </w:r>
            </w:del>
          </w:p>
        </w:tc>
        <w:tc>
          <w:tcPr>
            <w:tcW w:w="1442" w:type="dxa"/>
            <w:hideMark/>
          </w:tcPr>
          <w:p w14:paraId="72ED282A" w14:textId="10D3323B" w:rsidR="006C1A4B" w:rsidRPr="003E586F" w:rsidDel="007B0F96" w:rsidRDefault="006C1A4B" w:rsidP="00D824A7">
            <w:pPr>
              <w:spacing w:after="0" w:line="240" w:lineRule="auto"/>
              <w:jc w:val="center"/>
              <w:rPr>
                <w:del w:id="425" w:author="Rafael Mesquita" w:date="2015-11-04T09:51:00Z"/>
                <w:rFonts w:ascii="Times New Roman" w:hAnsi="Times New Roman"/>
                <w:sz w:val="24"/>
                <w:szCs w:val="24"/>
              </w:rPr>
            </w:pPr>
            <w:del w:id="426" w:author="Rafael Mesquita" w:date="2015-11-04T09:51:00Z">
              <w:r w:rsidRPr="003E586F" w:rsidDel="007B0F96">
                <w:rPr>
                  <w:rFonts w:ascii="Times New Roman" w:hAnsi="Times New Roman"/>
                  <w:sz w:val="24"/>
                  <w:szCs w:val="24"/>
                </w:rPr>
                <w:delText>&lt;0.0001</w:delText>
              </w:r>
            </w:del>
          </w:p>
        </w:tc>
      </w:tr>
      <w:tr w:rsidR="00200BC5" w:rsidRPr="003E586F" w:rsidDel="007B0F96" w14:paraId="5353C41B" w14:textId="18706BD5" w:rsidTr="00BB618C">
        <w:trPr>
          <w:jc w:val="center"/>
          <w:del w:id="427" w:author="Rafael Mesquita" w:date="2015-11-04T09:51:00Z"/>
        </w:trPr>
        <w:tc>
          <w:tcPr>
            <w:tcW w:w="6510" w:type="dxa"/>
          </w:tcPr>
          <w:p w14:paraId="2258EDCF" w14:textId="1E119138" w:rsidR="00200BC5" w:rsidRPr="00BB618C" w:rsidDel="007B0F96" w:rsidRDefault="00200BC5" w:rsidP="00D824A7">
            <w:pPr>
              <w:spacing w:after="0" w:line="240" w:lineRule="auto"/>
              <w:rPr>
                <w:del w:id="428" w:author="Rafael Mesquita" w:date="2015-11-04T09:51:00Z"/>
                <w:rFonts w:ascii="Times New Roman" w:hAnsi="Times New Roman"/>
                <w:b/>
                <w:sz w:val="24"/>
                <w:szCs w:val="24"/>
              </w:rPr>
            </w:pPr>
            <w:del w:id="429" w:author="Rafael Mesquita" w:date="2015-11-04T09:51:00Z">
              <w:r w:rsidRPr="00BB618C" w:rsidDel="007B0F96">
                <w:rPr>
                  <w:rFonts w:ascii="Times New Roman" w:hAnsi="Times New Roman"/>
                  <w:b/>
                  <w:sz w:val="24"/>
                  <w:szCs w:val="24"/>
                </w:rPr>
                <w:delText>Physical activity measures in moderate-to-vigorous intensity</w:delText>
              </w:r>
            </w:del>
          </w:p>
        </w:tc>
        <w:tc>
          <w:tcPr>
            <w:tcW w:w="1967" w:type="dxa"/>
          </w:tcPr>
          <w:p w14:paraId="48A7DA97" w14:textId="22FCCDBD" w:rsidR="00200BC5" w:rsidRPr="003E586F" w:rsidDel="007B0F96" w:rsidRDefault="00200BC5" w:rsidP="00D824A7">
            <w:pPr>
              <w:spacing w:after="0" w:line="240" w:lineRule="auto"/>
              <w:jc w:val="center"/>
              <w:rPr>
                <w:del w:id="430" w:author="Rafael Mesquita" w:date="2015-11-04T09:51:00Z"/>
                <w:rFonts w:ascii="Times New Roman" w:hAnsi="Times New Roman"/>
                <w:sz w:val="24"/>
                <w:szCs w:val="24"/>
              </w:rPr>
            </w:pPr>
          </w:p>
        </w:tc>
        <w:tc>
          <w:tcPr>
            <w:tcW w:w="3277" w:type="dxa"/>
          </w:tcPr>
          <w:p w14:paraId="6A79BC21" w14:textId="576D8E92" w:rsidR="00200BC5" w:rsidRPr="003E586F" w:rsidDel="007B0F96" w:rsidRDefault="00200BC5" w:rsidP="00D824A7">
            <w:pPr>
              <w:spacing w:after="0" w:line="240" w:lineRule="auto"/>
              <w:jc w:val="center"/>
              <w:rPr>
                <w:del w:id="431" w:author="Rafael Mesquita" w:date="2015-11-04T09:51:00Z"/>
                <w:rFonts w:ascii="Times New Roman" w:hAnsi="Times New Roman"/>
                <w:sz w:val="24"/>
                <w:szCs w:val="24"/>
              </w:rPr>
            </w:pPr>
          </w:p>
        </w:tc>
        <w:tc>
          <w:tcPr>
            <w:tcW w:w="1442" w:type="dxa"/>
          </w:tcPr>
          <w:p w14:paraId="5B331FB2" w14:textId="210358BF" w:rsidR="00200BC5" w:rsidRPr="003E586F" w:rsidDel="007B0F96" w:rsidRDefault="00200BC5" w:rsidP="00D824A7">
            <w:pPr>
              <w:spacing w:after="0" w:line="240" w:lineRule="auto"/>
              <w:jc w:val="center"/>
              <w:rPr>
                <w:del w:id="432" w:author="Rafael Mesquita" w:date="2015-11-04T09:51:00Z"/>
                <w:rFonts w:ascii="Times New Roman" w:hAnsi="Times New Roman"/>
                <w:sz w:val="24"/>
                <w:szCs w:val="24"/>
              </w:rPr>
            </w:pPr>
          </w:p>
        </w:tc>
      </w:tr>
      <w:tr w:rsidR="006C1A4B" w:rsidRPr="003E586F" w:rsidDel="007B0F96" w14:paraId="0D105BBB" w14:textId="483AC12F" w:rsidTr="00BB618C">
        <w:trPr>
          <w:jc w:val="center"/>
          <w:del w:id="433" w:author="Rafael Mesquita" w:date="2015-11-04T09:51:00Z"/>
        </w:trPr>
        <w:tc>
          <w:tcPr>
            <w:tcW w:w="6510" w:type="dxa"/>
            <w:hideMark/>
          </w:tcPr>
          <w:p w14:paraId="3A53B2F5" w14:textId="462C3322" w:rsidR="006C1A4B" w:rsidRPr="003E586F" w:rsidDel="007B0F96" w:rsidRDefault="006C1A4B" w:rsidP="00D824A7">
            <w:pPr>
              <w:spacing w:after="0" w:line="240" w:lineRule="auto"/>
              <w:rPr>
                <w:del w:id="434" w:author="Rafael Mesquita" w:date="2015-11-04T09:51:00Z"/>
                <w:rFonts w:ascii="Times New Roman" w:hAnsi="Times New Roman"/>
                <w:sz w:val="24"/>
                <w:szCs w:val="24"/>
              </w:rPr>
            </w:pPr>
            <w:del w:id="435" w:author="Rafael Mesquita" w:date="2015-11-04T09:51:00Z">
              <w:r w:rsidRPr="003E586F" w:rsidDel="007B0F96">
                <w:rPr>
                  <w:rFonts w:ascii="Times New Roman" w:hAnsi="Times New Roman"/>
                  <w:sz w:val="24"/>
                  <w:szCs w:val="24"/>
                </w:rPr>
                <w:delText>Time, min∙day</w:delText>
              </w:r>
              <w:r w:rsidRPr="003E586F" w:rsidDel="007B0F96">
                <w:rPr>
                  <w:rFonts w:ascii="Times New Roman" w:hAnsi="Times New Roman"/>
                  <w:sz w:val="24"/>
                  <w:szCs w:val="24"/>
                  <w:vertAlign w:val="superscript"/>
                </w:rPr>
                <w:delText>-1</w:delText>
              </w:r>
            </w:del>
          </w:p>
        </w:tc>
        <w:tc>
          <w:tcPr>
            <w:tcW w:w="1967" w:type="dxa"/>
          </w:tcPr>
          <w:p w14:paraId="3D2AB112" w14:textId="63448E6F" w:rsidR="006C1A4B" w:rsidRPr="003E586F" w:rsidDel="007B0F96" w:rsidRDefault="006C1A4B" w:rsidP="00D824A7">
            <w:pPr>
              <w:spacing w:after="0" w:line="240" w:lineRule="auto"/>
              <w:jc w:val="center"/>
              <w:rPr>
                <w:del w:id="436" w:author="Rafael Mesquita" w:date="2015-11-04T09:51:00Z"/>
                <w:rFonts w:ascii="Times New Roman" w:hAnsi="Times New Roman"/>
                <w:sz w:val="24"/>
                <w:szCs w:val="24"/>
              </w:rPr>
            </w:pPr>
            <w:del w:id="437" w:author="Rafael Mesquita" w:date="2015-11-04T09:51:00Z">
              <w:r w:rsidRPr="003E586F" w:rsidDel="007B0F96">
                <w:rPr>
                  <w:rFonts w:ascii="Times New Roman" w:hAnsi="Times New Roman"/>
                  <w:sz w:val="24"/>
                  <w:szCs w:val="24"/>
                </w:rPr>
                <w:delText>101 (57 – 163)</w:delText>
              </w:r>
            </w:del>
          </w:p>
        </w:tc>
        <w:tc>
          <w:tcPr>
            <w:tcW w:w="3277" w:type="dxa"/>
          </w:tcPr>
          <w:p w14:paraId="57A17C95" w14:textId="58B1BAB3" w:rsidR="006C1A4B" w:rsidRPr="003E586F" w:rsidDel="007B0F96" w:rsidRDefault="006C1A4B" w:rsidP="00D824A7">
            <w:pPr>
              <w:spacing w:after="0" w:line="240" w:lineRule="auto"/>
              <w:jc w:val="center"/>
              <w:rPr>
                <w:del w:id="438" w:author="Rafael Mesquita" w:date="2015-11-04T09:51:00Z"/>
                <w:rFonts w:ascii="Times New Roman" w:hAnsi="Times New Roman"/>
                <w:sz w:val="24"/>
                <w:szCs w:val="24"/>
              </w:rPr>
            </w:pPr>
            <w:del w:id="439" w:author="Rafael Mesquita" w:date="2015-11-04T09:51:00Z">
              <w:r w:rsidRPr="003E586F" w:rsidDel="007B0F96">
                <w:rPr>
                  <w:rFonts w:ascii="Times New Roman" w:hAnsi="Times New Roman"/>
                  <w:sz w:val="24"/>
                  <w:szCs w:val="24"/>
                </w:rPr>
                <w:delText>47 (30 – 95)</w:delText>
              </w:r>
            </w:del>
          </w:p>
        </w:tc>
        <w:tc>
          <w:tcPr>
            <w:tcW w:w="1442" w:type="dxa"/>
          </w:tcPr>
          <w:p w14:paraId="3CF48EA0" w14:textId="7D6C8BC3" w:rsidR="006C1A4B" w:rsidRPr="003E586F" w:rsidDel="007B0F96" w:rsidRDefault="006C1A4B" w:rsidP="00D824A7">
            <w:pPr>
              <w:spacing w:after="0" w:line="240" w:lineRule="auto"/>
              <w:jc w:val="center"/>
              <w:rPr>
                <w:del w:id="440" w:author="Rafael Mesquita" w:date="2015-11-04T09:51:00Z"/>
                <w:rFonts w:ascii="Times New Roman" w:hAnsi="Times New Roman"/>
                <w:sz w:val="24"/>
                <w:szCs w:val="24"/>
              </w:rPr>
            </w:pPr>
            <w:del w:id="441" w:author="Rafael Mesquita" w:date="2015-11-04T09:51:00Z">
              <w:r w:rsidRPr="003E586F" w:rsidDel="007B0F96">
                <w:rPr>
                  <w:rFonts w:ascii="Times New Roman" w:hAnsi="Times New Roman"/>
                  <w:sz w:val="24"/>
                  <w:szCs w:val="24"/>
                </w:rPr>
                <w:delText>&lt;0.0001</w:delText>
              </w:r>
            </w:del>
          </w:p>
        </w:tc>
      </w:tr>
      <w:tr w:rsidR="006C1A4B" w:rsidRPr="003E586F" w:rsidDel="007B0F96" w14:paraId="045BCA74" w14:textId="37A0BE57" w:rsidTr="00BB618C">
        <w:trPr>
          <w:jc w:val="center"/>
          <w:del w:id="442" w:author="Rafael Mesquita" w:date="2015-11-04T09:51:00Z"/>
        </w:trPr>
        <w:tc>
          <w:tcPr>
            <w:tcW w:w="6510" w:type="dxa"/>
            <w:hideMark/>
          </w:tcPr>
          <w:p w14:paraId="479BD2F9" w14:textId="54D10E71" w:rsidR="006C1A4B" w:rsidRPr="003E586F" w:rsidDel="007B0F96" w:rsidRDefault="006C1A4B" w:rsidP="00D824A7">
            <w:pPr>
              <w:spacing w:after="0" w:line="240" w:lineRule="auto"/>
              <w:rPr>
                <w:del w:id="443" w:author="Rafael Mesquita" w:date="2015-11-04T09:51:00Z"/>
                <w:rFonts w:ascii="Times New Roman" w:hAnsi="Times New Roman"/>
                <w:sz w:val="24"/>
                <w:szCs w:val="24"/>
              </w:rPr>
            </w:pPr>
            <w:del w:id="444" w:author="Rafael Mesquita" w:date="2015-11-04T09:51:00Z">
              <w:r w:rsidRPr="003E586F" w:rsidDel="007B0F96">
                <w:rPr>
                  <w:rFonts w:ascii="Times New Roman" w:hAnsi="Times New Roman"/>
                  <w:sz w:val="24"/>
                  <w:szCs w:val="24"/>
                </w:rPr>
                <w:delText>EE, METs-min∙day</w:delText>
              </w:r>
              <w:r w:rsidRPr="003E586F" w:rsidDel="007B0F96">
                <w:rPr>
                  <w:rFonts w:ascii="Times New Roman" w:hAnsi="Times New Roman"/>
                  <w:sz w:val="24"/>
                  <w:szCs w:val="24"/>
                  <w:vertAlign w:val="superscript"/>
                </w:rPr>
                <w:delText>-1</w:delText>
              </w:r>
            </w:del>
          </w:p>
        </w:tc>
        <w:tc>
          <w:tcPr>
            <w:tcW w:w="1967" w:type="dxa"/>
            <w:hideMark/>
          </w:tcPr>
          <w:p w14:paraId="3FF98395" w14:textId="44BA0504" w:rsidR="006C1A4B" w:rsidRPr="003E586F" w:rsidDel="007B0F96" w:rsidRDefault="006C1A4B" w:rsidP="00D824A7">
            <w:pPr>
              <w:spacing w:after="0" w:line="240" w:lineRule="auto"/>
              <w:jc w:val="center"/>
              <w:rPr>
                <w:del w:id="445" w:author="Rafael Mesquita" w:date="2015-11-04T09:51:00Z"/>
                <w:rFonts w:ascii="Times New Roman" w:hAnsi="Times New Roman"/>
                <w:sz w:val="24"/>
                <w:szCs w:val="24"/>
              </w:rPr>
            </w:pPr>
            <w:del w:id="446" w:author="Rafael Mesquita" w:date="2015-11-04T09:51:00Z">
              <w:r w:rsidRPr="003E586F" w:rsidDel="007B0F96">
                <w:rPr>
                  <w:rFonts w:ascii="Times New Roman" w:hAnsi="Times New Roman"/>
                  <w:sz w:val="24"/>
                  <w:szCs w:val="24"/>
                </w:rPr>
                <w:delText>461 (271 – 797)</w:delText>
              </w:r>
            </w:del>
          </w:p>
        </w:tc>
        <w:tc>
          <w:tcPr>
            <w:tcW w:w="3277" w:type="dxa"/>
            <w:hideMark/>
          </w:tcPr>
          <w:p w14:paraId="6239BEE6" w14:textId="71EBE406" w:rsidR="006C1A4B" w:rsidRPr="003E586F" w:rsidDel="007B0F96" w:rsidRDefault="006C1A4B" w:rsidP="00D824A7">
            <w:pPr>
              <w:spacing w:after="0" w:line="240" w:lineRule="auto"/>
              <w:jc w:val="center"/>
              <w:rPr>
                <w:del w:id="447" w:author="Rafael Mesquita" w:date="2015-11-04T09:51:00Z"/>
                <w:rFonts w:ascii="Times New Roman" w:hAnsi="Times New Roman"/>
                <w:sz w:val="24"/>
                <w:szCs w:val="24"/>
              </w:rPr>
            </w:pPr>
            <w:del w:id="448" w:author="Rafael Mesquita" w:date="2015-11-04T09:51:00Z">
              <w:r w:rsidRPr="003E586F" w:rsidDel="007B0F96">
                <w:rPr>
                  <w:rFonts w:ascii="Times New Roman" w:hAnsi="Times New Roman"/>
                  <w:sz w:val="24"/>
                  <w:szCs w:val="24"/>
                </w:rPr>
                <w:delText>213 (123 – 435)</w:delText>
              </w:r>
            </w:del>
          </w:p>
        </w:tc>
        <w:tc>
          <w:tcPr>
            <w:tcW w:w="1442" w:type="dxa"/>
            <w:hideMark/>
          </w:tcPr>
          <w:p w14:paraId="5C5D5A3D" w14:textId="31E4F53C" w:rsidR="006C1A4B" w:rsidRPr="003E586F" w:rsidDel="007B0F96" w:rsidRDefault="006C1A4B" w:rsidP="00D824A7">
            <w:pPr>
              <w:spacing w:after="0" w:line="240" w:lineRule="auto"/>
              <w:jc w:val="center"/>
              <w:rPr>
                <w:del w:id="449" w:author="Rafael Mesquita" w:date="2015-11-04T09:51:00Z"/>
                <w:rFonts w:ascii="Times New Roman" w:hAnsi="Times New Roman"/>
                <w:sz w:val="24"/>
                <w:szCs w:val="24"/>
              </w:rPr>
            </w:pPr>
            <w:del w:id="450" w:author="Rafael Mesquita" w:date="2015-11-04T09:51:00Z">
              <w:r w:rsidRPr="003E586F" w:rsidDel="007B0F96">
                <w:rPr>
                  <w:rFonts w:ascii="Times New Roman" w:hAnsi="Times New Roman"/>
                  <w:sz w:val="24"/>
                  <w:szCs w:val="24"/>
                </w:rPr>
                <w:delText>&lt;0.0001</w:delText>
              </w:r>
            </w:del>
          </w:p>
        </w:tc>
      </w:tr>
      <w:tr w:rsidR="006C1A4B" w:rsidRPr="003E586F" w:rsidDel="007B0F96" w14:paraId="308026FB" w14:textId="0E1971CD" w:rsidTr="00BB618C">
        <w:trPr>
          <w:jc w:val="center"/>
          <w:del w:id="451" w:author="Rafael Mesquita" w:date="2015-11-04T09:51:00Z"/>
        </w:trPr>
        <w:tc>
          <w:tcPr>
            <w:tcW w:w="6510" w:type="dxa"/>
            <w:hideMark/>
          </w:tcPr>
          <w:p w14:paraId="50727405" w14:textId="6181C5C3" w:rsidR="006C1A4B" w:rsidRPr="003E586F" w:rsidDel="007B0F96" w:rsidRDefault="006C1A4B" w:rsidP="00D824A7">
            <w:pPr>
              <w:spacing w:after="0" w:line="240" w:lineRule="auto"/>
              <w:rPr>
                <w:del w:id="452" w:author="Rafael Mesquita" w:date="2015-11-04T09:51:00Z"/>
                <w:rFonts w:ascii="Times New Roman" w:hAnsi="Times New Roman"/>
                <w:sz w:val="24"/>
                <w:szCs w:val="24"/>
              </w:rPr>
            </w:pPr>
            <w:del w:id="453" w:author="Rafael Mesquita" w:date="2015-11-04T09:51:00Z">
              <w:r w:rsidRPr="003E586F" w:rsidDel="007B0F96">
                <w:rPr>
                  <w:rFonts w:ascii="Times New Roman" w:hAnsi="Times New Roman"/>
                  <w:sz w:val="24"/>
                  <w:szCs w:val="24"/>
                </w:rPr>
                <w:delText>Time in ≥10-min bouts, min∙day</w:delText>
              </w:r>
              <w:r w:rsidRPr="003E586F" w:rsidDel="007B0F96">
                <w:rPr>
                  <w:rFonts w:ascii="Times New Roman" w:hAnsi="Times New Roman"/>
                  <w:sz w:val="24"/>
                  <w:szCs w:val="24"/>
                  <w:vertAlign w:val="superscript"/>
                </w:rPr>
                <w:delText>-1</w:delText>
              </w:r>
            </w:del>
          </w:p>
        </w:tc>
        <w:tc>
          <w:tcPr>
            <w:tcW w:w="1967" w:type="dxa"/>
            <w:hideMark/>
          </w:tcPr>
          <w:p w14:paraId="51D9C047" w14:textId="1507C6FE" w:rsidR="006C1A4B" w:rsidRPr="003E586F" w:rsidDel="007B0F96" w:rsidRDefault="006C1A4B" w:rsidP="00D824A7">
            <w:pPr>
              <w:spacing w:after="0" w:line="240" w:lineRule="auto"/>
              <w:jc w:val="center"/>
              <w:rPr>
                <w:del w:id="454" w:author="Rafael Mesquita" w:date="2015-11-04T09:51:00Z"/>
                <w:rFonts w:ascii="Times New Roman" w:hAnsi="Times New Roman"/>
                <w:sz w:val="24"/>
                <w:szCs w:val="24"/>
              </w:rPr>
            </w:pPr>
            <w:del w:id="455" w:author="Rafael Mesquita" w:date="2015-11-04T09:51:00Z">
              <w:r w:rsidRPr="003E586F" w:rsidDel="007B0F96">
                <w:rPr>
                  <w:rFonts w:ascii="Times New Roman" w:hAnsi="Times New Roman"/>
                  <w:sz w:val="24"/>
                  <w:szCs w:val="24"/>
                </w:rPr>
                <w:delText>29 (10 – 73)</w:delText>
              </w:r>
            </w:del>
          </w:p>
        </w:tc>
        <w:tc>
          <w:tcPr>
            <w:tcW w:w="3277" w:type="dxa"/>
            <w:hideMark/>
          </w:tcPr>
          <w:p w14:paraId="29B2432E" w14:textId="002280EF" w:rsidR="006C1A4B" w:rsidRPr="003E586F" w:rsidDel="007B0F96" w:rsidRDefault="006C1A4B" w:rsidP="00D824A7">
            <w:pPr>
              <w:spacing w:after="0" w:line="240" w:lineRule="auto"/>
              <w:jc w:val="center"/>
              <w:rPr>
                <w:del w:id="456" w:author="Rafael Mesquita" w:date="2015-11-04T09:51:00Z"/>
                <w:rFonts w:ascii="Times New Roman" w:hAnsi="Times New Roman"/>
                <w:sz w:val="24"/>
                <w:szCs w:val="24"/>
              </w:rPr>
            </w:pPr>
            <w:del w:id="457" w:author="Rafael Mesquita" w:date="2015-11-04T09:51:00Z">
              <w:r w:rsidRPr="003E586F" w:rsidDel="007B0F96">
                <w:rPr>
                  <w:rFonts w:ascii="Times New Roman" w:hAnsi="Times New Roman"/>
                  <w:sz w:val="24"/>
                  <w:szCs w:val="24"/>
                </w:rPr>
                <w:delText>6 (0 – 20)</w:delText>
              </w:r>
            </w:del>
          </w:p>
        </w:tc>
        <w:tc>
          <w:tcPr>
            <w:tcW w:w="1442" w:type="dxa"/>
            <w:hideMark/>
          </w:tcPr>
          <w:p w14:paraId="36C7F7F4" w14:textId="436829D4" w:rsidR="006C1A4B" w:rsidRPr="003E586F" w:rsidDel="007B0F96" w:rsidRDefault="006C1A4B" w:rsidP="00D824A7">
            <w:pPr>
              <w:spacing w:after="0" w:line="240" w:lineRule="auto"/>
              <w:jc w:val="center"/>
              <w:rPr>
                <w:del w:id="458" w:author="Rafael Mesquita" w:date="2015-11-04T09:51:00Z"/>
                <w:rFonts w:ascii="Times New Roman" w:hAnsi="Times New Roman"/>
                <w:sz w:val="24"/>
                <w:szCs w:val="24"/>
              </w:rPr>
            </w:pPr>
            <w:del w:id="459" w:author="Rafael Mesquita" w:date="2015-11-04T09:51:00Z">
              <w:r w:rsidRPr="003E586F" w:rsidDel="007B0F96">
                <w:rPr>
                  <w:rFonts w:ascii="Times New Roman" w:hAnsi="Times New Roman"/>
                  <w:sz w:val="24"/>
                  <w:szCs w:val="24"/>
                </w:rPr>
                <w:delText>&lt;0.0001</w:delText>
              </w:r>
            </w:del>
          </w:p>
        </w:tc>
      </w:tr>
      <w:tr w:rsidR="006C1A4B" w:rsidRPr="003E586F" w:rsidDel="007B0F96" w14:paraId="3C1C4178" w14:textId="75B28C6F" w:rsidTr="00BB618C">
        <w:trPr>
          <w:jc w:val="center"/>
          <w:del w:id="460" w:author="Rafael Mesquita" w:date="2015-11-04T09:51:00Z"/>
        </w:trPr>
        <w:tc>
          <w:tcPr>
            <w:tcW w:w="6510" w:type="dxa"/>
            <w:hideMark/>
          </w:tcPr>
          <w:p w14:paraId="3F642EC5" w14:textId="62596603" w:rsidR="006C1A4B" w:rsidRPr="003E586F" w:rsidDel="007B0F96" w:rsidRDefault="006C1A4B" w:rsidP="00D824A7">
            <w:pPr>
              <w:spacing w:after="0" w:line="240" w:lineRule="auto"/>
              <w:rPr>
                <w:del w:id="461" w:author="Rafael Mesquita" w:date="2015-11-04T09:51:00Z"/>
                <w:rFonts w:ascii="Times New Roman" w:hAnsi="Times New Roman"/>
                <w:sz w:val="24"/>
                <w:szCs w:val="24"/>
              </w:rPr>
            </w:pPr>
            <w:del w:id="462" w:author="Rafael Mesquita" w:date="2015-11-04T09:51:00Z">
              <w:r w:rsidRPr="003E586F" w:rsidDel="007B0F96">
                <w:rPr>
                  <w:rFonts w:ascii="Times New Roman" w:hAnsi="Times New Roman"/>
                  <w:sz w:val="24"/>
                  <w:szCs w:val="24"/>
                </w:rPr>
                <w:delText>Frequency of ≥10-min bouts, bouts∙day</w:delText>
              </w:r>
              <w:r w:rsidRPr="003E586F" w:rsidDel="007B0F96">
                <w:rPr>
                  <w:rFonts w:ascii="Times New Roman" w:hAnsi="Times New Roman"/>
                  <w:sz w:val="24"/>
                  <w:szCs w:val="24"/>
                  <w:vertAlign w:val="superscript"/>
                </w:rPr>
                <w:delText>-1</w:delText>
              </w:r>
            </w:del>
          </w:p>
        </w:tc>
        <w:tc>
          <w:tcPr>
            <w:tcW w:w="1967" w:type="dxa"/>
            <w:hideMark/>
          </w:tcPr>
          <w:p w14:paraId="01630F44" w14:textId="3B1E1A69" w:rsidR="006C1A4B" w:rsidRPr="003E586F" w:rsidDel="007B0F96" w:rsidRDefault="006C1A4B" w:rsidP="00D824A7">
            <w:pPr>
              <w:spacing w:after="0" w:line="240" w:lineRule="auto"/>
              <w:jc w:val="center"/>
              <w:rPr>
                <w:del w:id="463" w:author="Rafael Mesquita" w:date="2015-11-04T09:51:00Z"/>
                <w:rFonts w:ascii="Times New Roman" w:hAnsi="Times New Roman"/>
                <w:sz w:val="24"/>
                <w:szCs w:val="24"/>
              </w:rPr>
            </w:pPr>
            <w:del w:id="464" w:author="Rafael Mesquita" w:date="2015-11-04T09:51:00Z">
              <w:r w:rsidRPr="003E586F" w:rsidDel="007B0F96">
                <w:rPr>
                  <w:rFonts w:ascii="Times New Roman" w:hAnsi="Times New Roman"/>
                  <w:sz w:val="24"/>
                  <w:szCs w:val="24"/>
                </w:rPr>
                <w:delText>2 (1 – 4)</w:delText>
              </w:r>
            </w:del>
          </w:p>
        </w:tc>
        <w:tc>
          <w:tcPr>
            <w:tcW w:w="3277" w:type="dxa"/>
            <w:hideMark/>
          </w:tcPr>
          <w:p w14:paraId="504D530F" w14:textId="3B95AB15" w:rsidR="006C1A4B" w:rsidRPr="003E586F" w:rsidDel="007B0F96" w:rsidRDefault="006C1A4B" w:rsidP="00D824A7">
            <w:pPr>
              <w:spacing w:after="0" w:line="240" w:lineRule="auto"/>
              <w:jc w:val="center"/>
              <w:rPr>
                <w:del w:id="465" w:author="Rafael Mesquita" w:date="2015-11-04T09:51:00Z"/>
                <w:rFonts w:ascii="Times New Roman" w:hAnsi="Times New Roman"/>
                <w:sz w:val="24"/>
                <w:szCs w:val="24"/>
              </w:rPr>
            </w:pPr>
            <w:del w:id="466" w:author="Rafael Mesquita" w:date="2015-11-04T09:51:00Z">
              <w:r w:rsidRPr="003E586F" w:rsidDel="007B0F96">
                <w:rPr>
                  <w:rFonts w:ascii="Times New Roman" w:hAnsi="Times New Roman"/>
                  <w:sz w:val="24"/>
                  <w:szCs w:val="24"/>
                </w:rPr>
                <w:delText>0 (0 – 1)</w:delText>
              </w:r>
            </w:del>
          </w:p>
        </w:tc>
        <w:tc>
          <w:tcPr>
            <w:tcW w:w="1442" w:type="dxa"/>
            <w:hideMark/>
          </w:tcPr>
          <w:p w14:paraId="4178387F" w14:textId="2C9BF27E" w:rsidR="006C1A4B" w:rsidRPr="003E586F" w:rsidDel="007B0F96" w:rsidRDefault="006C1A4B" w:rsidP="00D824A7">
            <w:pPr>
              <w:spacing w:after="0" w:line="240" w:lineRule="auto"/>
              <w:jc w:val="center"/>
              <w:rPr>
                <w:del w:id="467" w:author="Rafael Mesquita" w:date="2015-11-04T09:51:00Z"/>
                <w:rFonts w:ascii="Times New Roman" w:hAnsi="Times New Roman"/>
                <w:sz w:val="24"/>
                <w:szCs w:val="24"/>
              </w:rPr>
            </w:pPr>
            <w:del w:id="468" w:author="Rafael Mesquita" w:date="2015-11-04T09:51:00Z">
              <w:r w:rsidRPr="003E586F" w:rsidDel="007B0F96">
                <w:rPr>
                  <w:rFonts w:ascii="Times New Roman" w:hAnsi="Times New Roman"/>
                  <w:sz w:val="24"/>
                  <w:szCs w:val="24"/>
                </w:rPr>
                <w:delText>&lt;0.0001</w:delText>
              </w:r>
            </w:del>
          </w:p>
        </w:tc>
      </w:tr>
      <w:tr w:rsidR="006C1A4B" w:rsidRPr="003E586F" w:rsidDel="007B0F96" w14:paraId="67EF5C18" w14:textId="4D0F28C9" w:rsidTr="00BB618C">
        <w:trPr>
          <w:jc w:val="center"/>
          <w:del w:id="469" w:author="Rafael Mesquita" w:date="2015-11-04T09:51:00Z"/>
        </w:trPr>
        <w:tc>
          <w:tcPr>
            <w:tcW w:w="6510" w:type="dxa"/>
            <w:hideMark/>
          </w:tcPr>
          <w:p w14:paraId="23087090" w14:textId="3C509B47" w:rsidR="006C1A4B" w:rsidRPr="003E586F" w:rsidDel="007B0F96" w:rsidRDefault="006C1A4B" w:rsidP="00D824A7">
            <w:pPr>
              <w:spacing w:after="0" w:line="240" w:lineRule="auto"/>
              <w:rPr>
                <w:del w:id="470" w:author="Rafael Mesquita" w:date="2015-11-04T09:51:00Z"/>
                <w:rFonts w:ascii="Times New Roman" w:hAnsi="Times New Roman"/>
                <w:sz w:val="24"/>
                <w:szCs w:val="24"/>
              </w:rPr>
            </w:pPr>
            <w:del w:id="471" w:author="Rafael Mesquita" w:date="2015-11-04T09:51:00Z">
              <w:r w:rsidRPr="003E586F" w:rsidDel="007B0F96">
                <w:rPr>
                  <w:rFonts w:ascii="Times New Roman" w:hAnsi="Times New Roman"/>
                  <w:sz w:val="24"/>
                  <w:szCs w:val="24"/>
                </w:rPr>
                <w:delText>Average duration of ≥10-min bouts, min∙bout</w:delText>
              </w:r>
              <w:r w:rsidRPr="003E586F" w:rsidDel="007B0F96">
                <w:rPr>
                  <w:rFonts w:ascii="Times New Roman" w:hAnsi="Times New Roman"/>
                  <w:sz w:val="24"/>
                  <w:szCs w:val="24"/>
                  <w:vertAlign w:val="superscript"/>
                </w:rPr>
                <w:delText>-1</w:delText>
              </w:r>
            </w:del>
          </w:p>
        </w:tc>
        <w:tc>
          <w:tcPr>
            <w:tcW w:w="1967" w:type="dxa"/>
            <w:hideMark/>
          </w:tcPr>
          <w:p w14:paraId="15D3013B" w14:textId="7519AE34" w:rsidR="006C1A4B" w:rsidRPr="007D53B7" w:rsidDel="007B0F96" w:rsidRDefault="006C1A4B" w:rsidP="00D824A7">
            <w:pPr>
              <w:spacing w:after="0" w:line="240" w:lineRule="auto"/>
              <w:jc w:val="center"/>
              <w:rPr>
                <w:del w:id="472" w:author="Rafael Mesquita" w:date="2015-11-04T09:51:00Z"/>
                <w:rFonts w:ascii="Times New Roman" w:hAnsi="Times New Roman"/>
                <w:sz w:val="24"/>
                <w:szCs w:val="24"/>
              </w:rPr>
            </w:pPr>
            <w:del w:id="473" w:author="Rafael Mesquita" w:date="2015-11-04T09:51:00Z">
              <w:r w:rsidRPr="007D53B7" w:rsidDel="007B0F96">
                <w:rPr>
                  <w:rFonts w:ascii="Times New Roman" w:hAnsi="Times New Roman"/>
                  <w:sz w:val="24"/>
                  <w:szCs w:val="24"/>
                </w:rPr>
                <w:delText>16 (1</w:delText>
              </w:r>
              <w:r w:rsidR="007D53B7" w:rsidRPr="007D53B7" w:rsidDel="007B0F96">
                <w:rPr>
                  <w:rFonts w:ascii="Times New Roman" w:hAnsi="Times New Roman"/>
                  <w:sz w:val="24"/>
                  <w:szCs w:val="24"/>
                </w:rPr>
                <w:delText>4</w:delText>
              </w:r>
              <w:r w:rsidRPr="007D53B7" w:rsidDel="007B0F96">
                <w:rPr>
                  <w:rFonts w:ascii="Times New Roman" w:hAnsi="Times New Roman"/>
                  <w:sz w:val="24"/>
                  <w:szCs w:val="24"/>
                </w:rPr>
                <w:delText xml:space="preserve"> – 2</w:delText>
              </w:r>
              <w:r w:rsidR="007D53B7" w:rsidRPr="007D53B7" w:rsidDel="007B0F96">
                <w:rPr>
                  <w:rFonts w:ascii="Times New Roman" w:hAnsi="Times New Roman"/>
                  <w:sz w:val="24"/>
                  <w:szCs w:val="24"/>
                </w:rPr>
                <w:delText>2</w:delText>
              </w:r>
              <w:r w:rsidRPr="007D53B7" w:rsidDel="007B0F96">
                <w:rPr>
                  <w:rFonts w:ascii="Times New Roman" w:hAnsi="Times New Roman"/>
                  <w:sz w:val="24"/>
                  <w:szCs w:val="24"/>
                </w:rPr>
                <w:delText>)</w:delText>
              </w:r>
            </w:del>
          </w:p>
        </w:tc>
        <w:tc>
          <w:tcPr>
            <w:tcW w:w="3277" w:type="dxa"/>
            <w:hideMark/>
          </w:tcPr>
          <w:p w14:paraId="5AE301C2" w14:textId="56C42084" w:rsidR="006C1A4B" w:rsidRPr="007D53B7" w:rsidDel="007B0F96" w:rsidRDefault="007D53B7" w:rsidP="00D824A7">
            <w:pPr>
              <w:spacing w:after="0" w:line="240" w:lineRule="auto"/>
              <w:jc w:val="center"/>
              <w:rPr>
                <w:del w:id="474" w:author="Rafael Mesquita" w:date="2015-11-04T09:51:00Z"/>
                <w:rFonts w:ascii="Times New Roman" w:hAnsi="Times New Roman"/>
                <w:sz w:val="24"/>
                <w:szCs w:val="24"/>
              </w:rPr>
            </w:pPr>
            <w:del w:id="475" w:author="Rafael Mesquita" w:date="2015-11-04T09:51:00Z">
              <w:r w:rsidRPr="007D53B7" w:rsidDel="007B0F96">
                <w:rPr>
                  <w:rFonts w:ascii="Times New Roman" w:hAnsi="Times New Roman"/>
                  <w:sz w:val="24"/>
                  <w:szCs w:val="24"/>
                </w:rPr>
                <w:delText>13</w:delText>
              </w:r>
              <w:r w:rsidR="006C1A4B" w:rsidRPr="007D53B7" w:rsidDel="007B0F96">
                <w:rPr>
                  <w:rFonts w:ascii="Times New Roman" w:hAnsi="Times New Roman"/>
                  <w:sz w:val="24"/>
                  <w:szCs w:val="24"/>
                </w:rPr>
                <w:delText xml:space="preserve"> (</w:delText>
              </w:r>
              <w:r w:rsidRPr="007D53B7" w:rsidDel="007B0F96">
                <w:rPr>
                  <w:rFonts w:ascii="Times New Roman" w:hAnsi="Times New Roman"/>
                  <w:sz w:val="24"/>
                  <w:szCs w:val="24"/>
                </w:rPr>
                <w:delText>12</w:delText>
              </w:r>
              <w:r w:rsidR="006C1A4B" w:rsidRPr="007D53B7" w:rsidDel="007B0F96">
                <w:rPr>
                  <w:rFonts w:ascii="Times New Roman" w:hAnsi="Times New Roman"/>
                  <w:sz w:val="24"/>
                  <w:szCs w:val="24"/>
                </w:rPr>
                <w:delText xml:space="preserve"> – 1</w:delText>
              </w:r>
              <w:r w:rsidRPr="007D53B7" w:rsidDel="007B0F96">
                <w:rPr>
                  <w:rFonts w:ascii="Times New Roman" w:hAnsi="Times New Roman"/>
                  <w:sz w:val="24"/>
                  <w:szCs w:val="24"/>
                </w:rPr>
                <w:delText>6</w:delText>
              </w:r>
              <w:r w:rsidR="006C1A4B" w:rsidRPr="007D53B7" w:rsidDel="007B0F96">
                <w:rPr>
                  <w:rFonts w:ascii="Times New Roman" w:hAnsi="Times New Roman"/>
                  <w:sz w:val="24"/>
                  <w:szCs w:val="24"/>
                </w:rPr>
                <w:delText>)</w:delText>
              </w:r>
            </w:del>
          </w:p>
        </w:tc>
        <w:tc>
          <w:tcPr>
            <w:tcW w:w="1442" w:type="dxa"/>
            <w:hideMark/>
          </w:tcPr>
          <w:p w14:paraId="51C75AB3" w14:textId="21E0EDCA" w:rsidR="006C1A4B" w:rsidRPr="003E586F" w:rsidDel="007B0F96" w:rsidRDefault="007D53B7" w:rsidP="00D824A7">
            <w:pPr>
              <w:spacing w:after="0" w:line="240" w:lineRule="auto"/>
              <w:jc w:val="center"/>
              <w:rPr>
                <w:del w:id="476" w:author="Rafael Mesquita" w:date="2015-11-04T09:51:00Z"/>
                <w:rFonts w:ascii="Times New Roman" w:hAnsi="Times New Roman"/>
                <w:sz w:val="24"/>
                <w:szCs w:val="24"/>
                <w:highlight w:val="yellow"/>
              </w:rPr>
            </w:pPr>
            <w:del w:id="477" w:author="Rafael Mesquita" w:date="2015-11-04T09:51:00Z">
              <w:r w:rsidRPr="007D53B7" w:rsidDel="007B0F96">
                <w:rPr>
                  <w:rFonts w:ascii="Times New Roman" w:hAnsi="Times New Roman"/>
                  <w:sz w:val="24"/>
                  <w:szCs w:val="24"/>
                </w:rPr>
                <w:delText>&lt;0.0</w:delText>
              </w:r>
              <w:r w:rsidR="006C1A4B" w:rsidRPr="007D53B7" w:rsidDel="007B0F96">
                <w:rPr>
                  <w:rFonts w:ascii="Times New Roman" w:hAnsi="Times New Roman"/>
                  <w:sz w:val="24"/>
                  <w:szCs w:val="24"/>
                </w:rPr>
                <w:delText>01</w:delText>
              </w:r>
            </w:del>
          </w:p>
        </w:tc>
      </w:tr>
      <w:tr w:rsidR="006C1A4B" w:rsidRPr="003E586F" w:rsidDel="007B0F96" w14:paraId="41BE2524" w14:textId="63ADAF3B" w:rsidTr="00BB618C">
        <w:trPr>
          <w:jc w:val="center"/>
          <w:del w:id="478" w:author="Rafael Mesquita" w:date="2015-11-04T09:51:00Z"/>
        </w:trPr>
        <w:tc>
          <w:tcPr>
            <w:tcW w:w="6510" w:type="dxa"/>
            <w:hideMark/>
          </w:tcPr>
          <w:p w14:paraId="64ACE11A" w14:textId="4F92D638" w:rsidR="006C1A4B" w:rsidRPr="003E586F" w:rsidDel="007B0F96" w:rsidRDefault="006C1A4B" w:rsidP="00D824A7">
            <w:pPr>
              <w:spacing w:after="0" w:line="240" w:lineRule="auto"/>
              <w:rPr>
                <w:del w:id="479" w:author="Rafael Mesquita" w:date="2015-11-04T09:51:00Z"/>
                <w:rFonts w:ascii="Times New Roman" w:hAnsi="Times New Roman"/>
                <w:sz w:val="24"/>
                <w:szCs w:val="24"/>
              </w:rPr>
            </w:pPr>
            <w:del w:id="480" w:author="Rafael Mesquita" w:date="2015-11-04T09:51:00Z">
              <w:r w:rsidRPr="003E586F" w:rsidDel="007B0F96">
                <w:rPr>
                  <w:rFonts w:ascii="Times New Roman" w:hAnsi="Times New Roman"/>
                  <w:sz w:val="24"/>
                  <w:szCs w:val="24"/>
                </w:rPr>
                <w:delText>EE in ≥10-min bouts, METs-min∙day</w:delText>
              </w:r>
              <w:r w:rsidRPr="003E586F" w:rsidDel="007B0F96">
                <w:rPr>
                  <w:rFonts w:ascii="Times New Roman" w:hAnsi="Times New Roman"/>
                  <w:sz w:val="24"/>
                  <w:szCs w:val="24"/>
                  <w:vertAlign w:val="superscript"/>
                </w:rPr>
                <w:delText>-1</w:delText>
              </w:r>
            </w:del>
          </w:p>
        </w:tc>
        <w:tc>
          <w:tcPr>
            <w:tcW w:w="1967" w:type="dxa"/>
            <w:hideMark/>
          </w:tcPr>
          <w:p w14:paraId="5744A139" w14:textId="26E835FF" w:rsidR="006C1A4B" w:rsidRPr="003E586F" w:rsidDel="007B0F96" w:rsidRDefault="006C1A4B" w:rsidP="00D824A7">
            <w:pPr>
              <w:spacing w:after="0" w:line="240" w:lineRule="auto"/>
              <w:jc w:val="center"/>
              <w:rPr>
                <w:del w:id="481" w:author="Rafael Mesquita" w:date="2015-11-04T09:51:00Z"/>
                <w:rFonts w:ascii="Times New Roman" w:hAnsi="Times New Roman"/>
                <w:sz w:val="24"/>
                <w:szCs w:val="24"/>
              </w:rPr>
            </w:pPr>
            <w:del w:id="482" w:author="Rafael Mesquita" w:date="2015-11-04T09:51:00Z">
              <w:r w:rsidRPr="003E586F" w:rsidDel="007B0F96">
                <w:rPr>
                  <w:rFonts w:ascii="Times New Roman" w:hAnsi="Times New Roman"/>
                  <w:sz w:val="24"/>
                  <w:szCs w:val="24"/>
                </w:rPr>
                <w:delText>107 (47 – 417)</w:delText>
              </w:r>
            </w:del>
          </w:p>
        </w:tc>
        <w:tc>
          <w:tcPr>
            <w:tcW w:w="3277" w:type="dxa"/>
            <w:hideMark/>
          </w:tcPr>
          <w:p w14:paraId="7EE9EE6E" w14:textId="141D4DEC" w:rsidR="006C1A4B" w:rsidRPr="003E586F" w:rsidDel="007B0F96" w:rsidRDefault="006C1A4B" w:rsidP="00D824A7">
            <w:pPr>
              <w:spacing w:after="0" w:line="240" w:lineRule="auto"/>
              <w:jc w:val="center"/>
              <w:rPr>
                <w:del w:id="483" w:author="Rafael Mesquita" w:date="2015-11-04T09:51:00Z"/>
                <w:rFonts w:ascii="Times New Roman" w:hAnsi="Times New Roman"/>
                <w:sz w:val="24"/>
                <w:szCs w:val="24"/>
              </w:rPr>
            </w:pPr>
            <w:del w:id="484" w:author="Rafael Mesquita" w:date="2015-11-04T09:51:00Z">
              <w:r w:rsidRPr="003E586F" w:rsidDel="007B0F96">
                <w:rPr>
                  <w:rFonts w:ascii="Times New Roman" w:hAnsi="Times New Roman"/>
                  <w:sz w:val="24"/>
                  <w:szCs w:val="24"/>
                </w:rPr>
                <w:delText>23 (0 – 121)</w:delText>
              </w:r>
            </w:del>
          </w:p>
        </w:tc>
        <w:tc>
          <w:tcPr>
            <w:tcW w:w="1442" w:type="dxa"/>
            <w:hideMark/>
          </w:tcPr>
          <w:p w14:paraId="6F6CF349" w14:textId="7FC5D5F2" w:rsidR="006C1A4B" w:rsidRPr="003E586F" w:rsidDel="007B0F96" w:rsidRDefault="006C1A4B" w:rsidP="00D824A7">
            <w:pPr>
              <w:spacing w:after="0" w:line="240" w:lineRule="auto"/>
              <w:jc w:val="center"/>
              <w:rPr>
                <w:del w:id="485" w:author="Rafael Mesquita" w:date="2015-11-04T09:51:00Z"/>
                <w:rFonts w:ascii="Times New Roman" w:hAnsi="Times New Roman"/>
                <w:sz w:val="24"/>
                <w:szCs w:val="24"/>
              </w:rPr>
            </w:pPr>
            <w:del w:id="486" w:author="Rafael Mesquita" w:date="2015-11-04T09:51:00Z">
              <w:r w:rsidRPr="003E586F" w:rsidDel="007B0F96">
                <w:rPr>
                  <w:rFonts w:ascii="Times New Roman" w:hAnsi="Times New Roman"/>
                  <w:sz w:val="24"/>
                  <w:szCs w:val="24"/>
                </w:rPr>
                <w:delText>&lt;0.0001</w:delText>
              </w:r>
            </w:del>
          </w:p>
        </w:tc>
      </w:tr>
    </w:tbl>
    <w:p w14:paraId="22E8455F" w14:textId="0B160458" w:rsidR="006C1A4B" w:rsidRPr="00815C59" w:rsidRDefault="006C1A4B" w:rsidP="007D2A1B">
      <w:pPr>
        <w:spacing w:after="0" w:line="480" w:lineRule="auto"/>
        <w:jc w:val="both"/>
        <w:rPr>
          <w:rFonts w:ascii="Times New Roman" w:hAnsi="Times New Roman"/>
          <w:b/>
          <w:sz w:val="24"/>
          <w:szCs w:val="24"/>
        </w:rPr>
      </w:pPr>
      <w:del w:id="487" w:author="Rafael Mesquita" w:date="2015-11-04T09:51:00Z">
        <w:r w:rsidRPr="003E586F" w:rsidDel="007B0F96">
          <w:rPr>
            <w:rFonts w:ascii="Times New Roman" w:hAnsi="Times New Roman"/>
            <w:sz w:val="24"/>
            <w:szCs w:val="24"/>
          </w:rPr>
          <w:delText xml:space="preserve">Data expressed as absolute/relative frequency, or median (interquartile range). See Tables 1 and 2 for definition of abbreviations. </w:delText>
        </w:r>
        <w:r w:rsidRPr="003E586F" w:rsidDel="007B0F96">
          <w:rPr>
            <w:rFonts w:ascii="Times New Roman" w:hAnsi="Times New Roman"/>
            <w:sz w:val="24"/>
            <w:szCs w:val="24"/>
            <w:vertAlign w:val="superscript"/>
          </w:rPr>
          <w:delText>*</w:delText>
        </w:r>
        <w:r w:rsidRPr="003E586F" w:rsidDel="007B0F96">
          <w:rPr>
            <w:rFonts w:ascii="Times New Roman" w:hAnsi="Times New Roman"/>
            <w:sz w:val="24"/>
            <w:szCs w:val="24"/>
          </w:rPr>
          <w:delText>Data available for 48 healthy subjects and 59 patients with COPD.</w:delText>
        </w:r>
      </w:del>
    </w:p>
    <w:p w14:paraId="388D61A8" w14:textId="77777777" w:rsidR="006C1A4B" w:rsidRDefault="006C1A4B" w:rsidP="007C2766">
      <w:pPr>
        <w:spacing w:after="0" w:line="480" w:lineRule="auto"/>
        <w:rPr>
          <w:rFonts w:ascii="Times New Roman" w:hAnsi="Times New Roman"/>
          <w:b/>
          <w:sz w:val="24"/>
          <w:szCs w:val="24"/>
        </w:rPr>
        <w:sectPr w:rsidR="006C1A4B" w:rsidSect="007D2A1B">
          <w:pgSz w:w="16838" w:h="11906" w:orient="landscape"/>
          <w:pgMar w:top="1418" w:right="1418" w:bottom="1418" w:left="1418" w:header="709" w:footer="709" w:gutter="0"/>
          <w:lnNumType w:countBy="1" w:restart="continuous"/>
          <w:cols w:space="708"/>
          <w:docGrid w:linePitch="360"/>
        </w:sectPr>
      </w:pP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057E719B"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del w:id="488" w:author="Rafael Mesquita" w:date="2015-11-19T10:59:00Z">
        <w:r w:rsidR="00480529" w:rsidRPr="00815C59" w:rsidDel="00010338">
          <w:rPr>
            <w:rFonts w:ascii="Times New Roman" w:hAnsi="Times New Roman"/>
            <w:sz w:val="24"/>
            <w:szCs w:val="24"/>
          </w:rPr>
          <w:delText>3</w:delText>
        </w:r>
      </w:del>
      <w:ins w:id="489" w:author="Rafael Mesquita" w:date="2015-11-19T10:59:00Z">
        <w:r w:rsidR="00010338">
          <w:rPr>
            <w:rFonts w:ascii="Times New Roman" w:hAnsi="Times New Roman"/>
            <w:sz w:val="24"/>
            <w:szCs w:val="24"/>
          </w:rPr>
          <w:t>three</w:t>
        </w:r>
      </w:ins>
      <w:r w:rsidR="00480529" w:rsidRPr="00815C59">
        <w:rPr>
          <w:rFonts w:ascii="Times New Roman" w:hAnsi="Times New Roman"/>
          <w:sz w:val="24"/>
          <w:szCs w:val="24"/>
        </w:rPr>
        <w:t xml:space="preserve"> </w:t>
      </w:r>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accounted for 60% of the total variance (</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w:t>
      </w:r>
      <w:del w:id="490" w:author="Rafael Mesquita" w:date="2015-11-19T10:59:00Z">
        <w:r w:rsidR="00891095" w:rsidRPr="00815C59" w:rsidDel="00010338">
          <w:rPr>
            <w:rFonts w:ascii="Times New Roman" w:hAnsi="Times New Roman"/>
            <w:sz w:val="24"/>
            <w:szCs w:val="24"/>
          </w:rPr>
          <w:delText>3</w:delText>
        </w:r>
      </w:del>
      <w:ins w:id="491" w:author="Rafael Mesquita" w:date="2015-11-19T10:59:00Z">
        <w:r w:rsidR="00010338">
          <w:rPr>
            <w:rFonts w:ascii="Times New Roman" w:hAnsi="Times New Roman"/>
            <w:sz w:val="24"/>
            <w:szCs w:val="24"/>
          </w:rPr>
          <w:t>three</w:t>
        </w:r>
      </w:ins>
      <w:r w:rsidR="00891095" w:rsidRPr="00815C59">
        <w:rPr>
          <w:rFonts w:ascii="Times New Roman" w:hAnsi="Times New Roman"/>
          <w:sz w:val="24"/>
          <w:szCs w:val="24"/>
        </w:rPr>
        <w:t xml:space="preserve"> </w:t>
      </w:r>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ins w:id="492" w:author="Rafael Mesquita" w:date="2015-11-04T09:52:00Z">
        <w:r w:rsidR="002848BD">
          <w:rPr>
            <w:rFonts w:ascii="Times New Roman" w:hAnsi="Times New Roman"/>
            <w:sz w:val="24"/>
            <w:szCs w:val="24"/>
          </w:rPr>
          <w:t>4</w:t>
        </w:r>
      </w:ins>
      <w:del w:id="493" w:author="Rafael Mesquita" w:date="2015-11-04T09:52:00Z">
        <w:r w:rsidR="006107EC" w:rsidRPr="006E4528" w:rsidDel="002848BD">
          <w:rPr>
            <w:rFonts w:ascii="Times New Roman" w:hAnsi="Times New Roman"/>
            <w:sz w:val="24"/>
            <w:szCs w:val="24"/>
          </w:rPr>
          <w:delText>5</w:delText>
        </w:r>
      </w:del>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ins w:id="494" w:author="Rafael Mesquita" w:date="2015-11-04T09:53:00Z">
        <w:r w:rsidR="002848BD">
          <w:rPr>
            <w:rFonts w:ascii="Times New Roman" w:hAnsi="Times New Roman"/>
            <w:sz w:val="24"/>
            <w:szCs w:val="24"/>
          </w:rPr>
          <w:t>4</w:t>
        </w:r>
      </w:ins>
      <w:del w:id="495" w:author="Rafael Mesquita" w:date="2015-11-04T09:53:00Z">
        <w:r w:rsidR="003A4408" w:rsidRPr="006E4528" w:rsidDel="002848BD">
          <w:rPr>
            <w:rFonts w:ascii="Times New Roman" w:hAnsi="Times New Roman"/>
            <w:sz w:val="24"/>
            <w:szCs w:val="24"/>
          </w:rPr>
          <w:delText>5</w:delText>
        </w:r>
      </w:del>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w:t>
      </w:r>
      <w:ins w:id="496" w:author="Rafael Mesquita" w:date="2015-11-04T09:54:00Z">
        <w:r w:rsidR="002848BD">
          <w:rPr>
            <w:rFonts w:ascii="Times New Roman" w:hAnsi="Times New Roman"/>
            <w:sz w:val="24"/>
            <w:szCs w:val="24"/>
          </w:rPr>
          <w:t>3</w:t>
        </w:r>
      </w:ins>
      <w:del w:id="497" w:author="Rafael Mesquita" w:date="2015-11-04T09:54:00Z">
        <w:r w:rsidR="0087635A" w:rsidRPr="00815C59" w:rsidDel="002848BD">
          <w:rPr>
            <w:rFonts w:ascii="Times New Roman" w:hAnsi="Times New Roman"/>
            <w:sz w:val="24"/>
            <w:szCs w:val="24"/>
          </w:rPr>
          <w:delText>4</w:delText>
        </w:r>
      </w:del>
      <w:r w:rsidR="0087635A" w:rsidRPr="00815C59">
        <w:rPr>
          <w:rFonts w:ascii="Times New Roman" w:hAnsi="Times New Roman"/>
          <w:sz w:val="24"/>
          <w:szCs w:val="24"/>
        </w:rPr>
        <w:t xml:space="preserve">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w:t>
      </w:r>
      <w:del w:id="498" w:author="Rafael Mesquita" w:date="2015-11-11T15:58:00Z">
        <w:r w:rsidR="006C69B1" w:rsidRPr="00815C59" w:rsidDel="00840078">
          <w:rPr>
            <w:rFonts w:ascii="Times New Roman" w:hAnsi="Times New Roman"/>
            <w:sz w:val="24"/>
            <w:szCs w:val="24"/>
          </w:rPr>
          <w:delText>,</w:delText>
        </w:r>
      </w:del>
      <w:r w:rsidR="006C69B1" w:rsidRPr="00815C59">
        <w:rPr>
          <w:rFonts w:ascii="Times New Roman" w:hAnsi="Times New Roman"/>
          <w:sz w:val="24"/>
          <w:szCs w:val="24"/>
        </w:rPr>
        <w:t xml:space="preserve">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w:t>
      </w:r>
      <w:del w:id="499" w:author="Rafael Mesquita" w:date="2015-10-16T09:18:00Z">
        <w:r w:rsidR="00581A3E" w:rsidRPr="00815C59" w:rsidDel="00600C9C">
          <w:rPr>
            <w:rFonts w:ascii="Times New Roman" w:hAnsi="Times New Roman"/>
            <w:sz w:val="24"/>
            <w:szCs w:val="24"/>
          </w:rPr>
          <w:delText xml:space="preserve"> and a </w:delText>
        </w:r>
        <w:r w:rsidR="00BE798B" w:rsidRPr="00815C59" w:rsidDel="00600C9C">
          <w:rPr>
            <w:rFonts w:ascii="Times New Roman" w:hAnsi="Times New Roman"/>
            <w:sz w:val="24"/>
            <w:szCs w:val="24"/>
          </w:rPr>
          <w:delText>higher</w:delText>
        </w:r>
        <w:r w:rsidR="00581A3E" w:rsidRPr="00815C59" w:rsidDel="00600C9C">
          <w:rPr>
            <w:rFonts w:ascii="Times New Roman" w:hAnsi="Times New Roman"/>
            <w:sz w:val="24"/>
            <w:szCs w:val="24"/>
          </w:rPr>
          <w:delText xml:space="preserve"> FEV</w:delText>
        </w:r>
        <w:r w:rsidR="00581A3E" w:rsidRPr="00815C59" w:rsidDel="00600C9C">
          <w:rPr>
            <w:rFonts w:ascii="Times New Roman" w:hAnsi="Times New Roman"/>
            <w:sz w:val="24"/>
            <w:szCs w:val="24"/>
            <w:vertAlign w:val="subscript"/>
          </w:rPr>
          <w:delText>1</w:delText>
        </w:r>
        <w:r w:rsidR="00581A3E" w:rsidRPr="00815C59" w:rsidDel="00600C9C">
          <w:rPr>
            <w:rFonts w:ascii="Times New Roman" w:hAnsi="Times New Roman"/>
            <w:sz w:val="24"/>
            <w:szCs w:val="24"/>
          </w:rPr>
          <w:delText xml:space="preserve">/FVC ratio </w:delText>
        </w:r>
        <w:r w:rsidR="00CC459F" w:rsidRPr="00815C59" w:rsidDel="00600C9C">
          <w:rPr>
            <w:rFonts w:ascii="Times New Roman" w:hAnsi="Times New Roman"/>
            <w:sz w:val="24"/>
            <w:szCs w:val="24"/>
          </w:rPr>
          <w:delText>than</w:delText>
        </w:r>
        <w:r w:rsidR="001E6D61" w:rsidRPr="00815C59" w:rsidDel="00600C9C">
          <w:rPr>
            <w:rFonts w:ascii="Times New Roman" w:hAnsi="Times New Roman"/>
            <w:sz w:val="24"/>
            <w:szCs w:val="24"/>
          </w:rPr>
          <w:delText xml:space="preserve"> clusters 1 and 2</w:delText>
        </w:r>
      </w:del>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ins w:id="500" w:author="Rafael Mesquita" w:date="2015-11-11T16:00:00Z">
        <w:r w:rsidR="00837093">
          <w:rPr>
            <w:rFonts w:ascii="Times New Roman" w:hAnsi="Times New Roman"/>
            <w:sz w:val="24"/>
            <w:szCs w:val="24"/>
          </w:rPr>
          <w:t>Fig. 5 presents the daily time in activities of different intensities by the clusters, highlighting t</w:t>
        </w:r>
      </w:ins>
      <w:ins w:id="501" w:author="Rafael Mesquita" w:date="2015-11-11T10:15:00Z">
        <w:r w:rsidR="009D396A">
          <w:rPr>
            <w:rFonts w:ascii="Times New Roman" w:hAnsi="Times New Roman"/>
            <w:sz w:val="24"/>
            <w:szCs w:val="24"/>
          </w:rPr>
          <w:t xml:space="preserve">he </w:t>
        </w:r>
        <w:r w:rsidR="009D396A" w:rsidRPr="009D396A">
          <w:rPr>
            <w:rFonts w:ascii="Times New Roman" w:hAnsi="Times New Roman"/>
            <w:sz w:val="24"/>
            <w:szCs w:val="24"/>
          </w:rPr>
          <w:t>mixed arrangements of physical activity</w:t>
        </w:r>
      </w:ins>
      <w:ins w:id="502" w:author="Rafael Mesquita" w:date="2015-11-11T10:04:00Z">
        <w:r w:rsidR="00275BB5">
          <w:rPr>
            <w:rFonts w:ascii="Times New Roman" w:hAnsi="Times New Roman"/>
            <w:sz w:val="24"/>
            <w:szCs w:val="24"/>
          </w:rPr>
          <w:t xml:space="preserve">. </w:t>
        </w:r>
      </w:ins>
      <w:r w:rsidR="00F15872" w:rsidRPr="00815C59">
        <w:rPr>
          <w:rFonts w:ascii="Times New Roman" w:hAnsi="Times New Roman"/>
          <w:sz w:val="24"/>
          <w:szCs w:val="24"/>
        </w:rPr>
        <w:t>Fig</w:t>
      </w:r>
      <w:r w:rsidR="00F029E5">
        <w:rPr>
          <w:rFonts w:ascii="Times New Roman" w:hAnsi="Times New Roman"/>
          <w:sz w:val="24"/>
          <w:szCs w:val="24"/>
        </w:rPr>
        <w:t>.</w:t>
      </w:r>
      <w:r w:rsidR="00F15872" w:rsidRPr="00815C59">
        <w:rPr>
          <w:rFonts w:ascii="Times New Roman" w:hAnsi="Times New Roman"/>
          <w:sz w:val="24"/>
          <w:szCs w:val="24"/>
        </w:rPr>
        <w:t xml:space="preserve"> </w:t>
      </w:r>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n general</w:t>
      </w:r>
      <w:del w:id="503" w:author="Rafael Mesquita" w:date="2015-11-11T16:00:00Z">
        <w:r w:rsidR="0049181C" w:rsidRPr="00815C59" w:rsidDel="00837093">
          <w:rPr>
            <w:rFonts w:ascii="Times New Roman" w:hAnsi="Times New Roman"/>
            <w:sz w:val="24"/>
            <w:szCs w:val="24"/>
          </w:rPr>
          <w:delText>,</w:delText>
        </w:r>
      </w:del>
      <w:r w:rsidR="0049181C" w:rsidRPr="00815C59">
        <w:rPr>
          <w:rFonts w:ascii="Times New Roman" w:hAnsi="Times New Roman"/>
          <w:sz w:val="24"/>
          <w:szCs w:val="24"/>
        </w:rPr>
        <w:t xml:space="preserve">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w:t>
      </w:r>
      <w:ins w:id="504" w:author="Rafael Mesquita" w:date="2015-11-09T08:39:00Z">
        <w:r w:rsidR="00C219CC">
          <w:rPr>
            <w:rFonts w:ascii="Times New Roman" w:hAnsi="Times New Roman"/>
            <w:sz w:val="24"/>
            <w:szCs w:val="24"/>
          </w:rPr>
          <w:t xml:space="preserve">Hourly patterns after synchronisation of the waking up moment are </w:t>
        </w:r>
        <w:r w:rsidR="00C219CC">
          <w:rPr>
            <w:rFonts w:ascii="Times New Roman" w:hAnsi="Times New Roman"/>
            <w:sz w:val="24"/>
            <w:szCs w:val="24"/>
          </w:rPr>
          <w:lastRenderedPageBreak/>
          <w:t xml:space="preserve">presented in </w:t>
        </w:r>
      </w:ins>
      <w:ins w:id="505" w:author="Rafael Mesquita" w:date="2015-11-09T08:41:00Z">
        <w:r w:rsidR="00C219CC">
          <w:rPr>
            <w:rFonts w:ascii="Times New Roman" w:hAnsi="Times New Roman"/>
            <w:sz w:val="24"/>
            <w:szCs w:val="24"/>
          </w:rPr>
          <w:t>S2</w:t>
        </w:r>
        <w:r w:rsidR="00C219CC" w:rsidRPr="00815C59">
          <w:rPr>
            <w:rFonts w:ascii="Times New Roman" w:hAnsi="Times New Roman"/>
            <w:sz w:val="24"/>
            <w:szCs w:val="24"/>
          </w:rPr>
          <w:t xml:space="preserve"> </w:t>
        </w:r>
        <w:r w:rsidR="00C219CC">
          <w:rPr>
            <w:rFonts w:ascii="Times New Roman" w:hAnsi="Times New Roman"/>
            <w:sz w:val="24"/>
            <w:szCs w:val="24"/>
          </w:rPr>
          <w:t>Fig.</w:t>
        </w:r>
      </w:ins>
      <w:ins w:id="506" w:author="Rafael Mesquita" w:date="2015-11-09T08:40:00Z">
        <w:r w:rsidR="00C219CC">
          <w:rPr>
            <w:rFonts w:ascii="Times New Roman" w:hAnsi="Times New Roman"/>
            <w:sz w:val="24"/>
            <w:szCs w:val="24"/>
          </w:rPr>
          <w:t xml:space="preserve"> </w:t>
        </w:r>
      </w:ins>
      <w:r w:rsidR="005B2A3C" w:rsidRPr="00815C59">
        <w:rPr>
          <w:rFonts w:ascii="Times New Roman" w:hAnsi="Times New Roman"/>
          <w:sz w:val="24"/>
          <w:szCs w:val="24"/>
        </w:rPr>
        <w:t>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79B3FE7B" w:rsidR="00D671AD" w:rsidRPr="00815C59" w:rsidRDefault="00D671AD" w:rsidP="00D671AD">
      <w:pPr>
        <w:spacing w:after="0" w:line="480" w:lineRule="auto"/>
        <w:rPr>
          <w:rFonts w:ascii="Times New Roman" w:hAnsi="Times New Roman"/>
          <w:sz w:val="24"/>
          <w:szCs w:val="24"/>
        </w:rPr>
      </w:pPr>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ins w:id="507" w:author="Rafael Mesquita" w:date="2015-11-04T09:53:00Z">
        <w:r w:rsidR="002848BD">
          <w:rPr>
            <w:rFonts w:ascii="Times New Roman" w:hAnsi="Times New Roman"/>
            <w:b/>
            <w:sz w:val="24"/>
            <w:szCs w:val="24"/>
          </w:rPr>
          <w:t>4</w:t>
        </w:r>
      </w:ins>
      <w:del w:id="508" w:author="Rafael Mesquita" w:date="2015-11-04T09:53:00Z">
        <w:r w:rsidR="003A4408" w:rsidDel="002848BD">
          <w:rPr>
            <w:rFonts w:ascii="Times New Roman" w:hAnsi="Times New Roman"/>
            <w:b/>
            <w:sz w:val="24"/>
            <w:szCs w:val="24"/>
          </w:rPr>
          <w:delText>5</w:delText>
        </w:r>
      </w:del>
      <w:r w:rsidR="00AB46CB">
        <w:rPr>
          <w:rFonts w:ascii="Times New Roman" w:hAnsi="Times New Roman"/>
          <w:b/>
          <w:sz w:val="24"/>
          <w:szCs w:val="24"/>
        </w:rPr>
        <w:t>.</w:t>
      </w:r>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6DD610FD" w14:textId="69C40A47" w:rsidR="00275BB5" w:rsidRPr="00837093" w:rsidRDefault="00275BB5" w:rsidP="007C2766">
      <w:pPr>
        <w:spacing w:after="0" w:line="480" w:lineRule="auto"/>
        <w:rPr>
          <w:ins w:id="509" w:author="Rafael Mesquita" w:date="2015-11-11T10:05:00Z"/>
          <w:rFonts w:ascii="Times New Roman" w:hAnsi="Times New Roman"/>
          <w:sz w:val="24"/>
          <w:szCs w:val="24"/>
        </w:rPr>
      </w:pPr>
      <w:ins w:id="510" w:author="Rafael Mesquita" w:date="2015-11-11T10:05:00Z">
        <w:r>
          <w:rPr>
            <w:rFonts w:ascii="Times New Roman" w:hAnsi="Times New Roman"/>
            <w:b/>
            <w:sz w:val="24"/>
            <w:szCs w:val="24"/>
          </w:rPr>
          <w:t xml:space="preserve">Fig. 5. </w:t>
        </w:r>
        <w:r w:rsidR="000D69D4">
          <w:rPr>
            <w:rFonts w:ascii="Times New Roman" w:hAnsi="Times New Roman"/>
            <w:b/>
            <w:sz w:val="24"/>
            <w:szCs w:val="24"/>
          </w:rPr>
          <w:t xml:space="preserve">Daily time </w:t>
        </w:r>
      </w:ins>
      <w:ins w:id="511" w:author="Rafael Mesquita" w:date="2015-11-11T10:09:00Z">
        <w:r w:rsidR="000D69D4" w:rsidRPr="00AB46CB">
          <w:rPr>
            <w:rFonts w:ascii="Times New Roman" w:hAnsi="Times New Roman"/>
            <w:b/>
            <w:sz w:val="24"/>
            <w:szCs w:val="24"/>
          </w:rPr>
          <w:t xml:space="preserve">in activities of </w:t>
        </w:r>
      </w:ins>
      <w:ins w:id="512" w:author="Rafael Mesquita" w:date="2015-11-11T10:08:00Z">
        <w:r w:rsidR="000D69D4">
          <w:rPr>
            <w:rFonts w:ascii="Times New Roman" w:hAnsi="Times New Roman"/>
            <w:b/>
            <w:sz w:val="24"/>
            <w:szCs w:val="24"/>
          </w:rPr>
          <w:t xml:space="preserve">very light </w:t>
        </w:r>
      </w:ins>
      <w:ins w:id="513" w:author="Rafael Mesquita" w:date="2015-11-11T10:09:00Z">
        <w:r w:rsidR="000D69D4">
          <w:rPr>
            <w:rFonts w:ascii="Times New Roman" w:hAnsi="Times New Roman"/>
            <w:b/>
            <w:sz w:val="24"/>
            <w:szCs w:val="24"/>
          </w:rPr>
          <w:t xml:space="preserve">intensity </w:t>
        </w:r>
      </w:ins>
      <w:ins w:id="514" w:author="Rafael Mesquita" w:date="2015-11-11T10:08:00Z">
        <w:r w:rsidR="000D69D4">
          <w:rPr>
            <w:rFonts w:ascii="Times New Roman" w:hAnsi="Times New Roman"/>
            <w:b/>
            <w:sz w:val="24"/>
            <w:szCs w:val="24"/>
          </w:rPr>
          <w:t xml:space="preserve">(A), light </w:t>
        </w:r>
      </w:ins>
      <w:ins w:id="515" w:author="Rafael Mesquita" w:date="2015-11-11T10:09:00Z">
        <w:r w:rsidR="000D69D4">
          <w:rPr>
            <w:rFonts w:ascii="Times New Roman" w:hAnsi="Times New Roman"/>
            <w:b/>
            <w:sz w:val="24"/>
            <w:szCs w:val="24"/>
          </w:rPr>
          <w:t xml:space="preserve">intensity </w:t>
        </w:r>
      </w:ins>
      <w:ins w:id="516" w:author="Rafael Mesquita" w:date="2015-11-11T10:08:00Z">
        <w:r w:rsidR="000D69D4">
          <w:rPr>
            <w:rFonts w:ascii="Times New Roman" w:hAnsi="Times New Roman"/>
            <w:b/>
            <w:sz w:val="24"/>
            <w:szCs w:val="24"/>
          </w:rPr>
          <w:t xml:space="preserve">(B), and moderate-to-vigorous </w:t>
        </w:r>
      </w:ins>
      <w:ins w:id="517" w:author="Rafael Mesquita" w:date="2015-11-11T10:09:00Z">
        <w:r w:rsidR="000D69D4">
          <w:rPr>
            <w:rFonts w:ascii="Times New Roman" w:hAnsi="Times New Roman"/>
            <w:b/>
            <w:sz w:val="24"/>
            <w:szCs w:val="24"/>
          </w:rPr>
          <w:t xml:space="preserve">intensity </w:t>
        </w:r>
      </w:ins>
      <w:ins w:id="518" w:author="Rafael Mesquita" w:date="2015-11-11T10:08:00Z">
        <w:r w:rsidR="000D69D4">
          <w:rPr>
            <w:rFonts w:ascii="Times New Roman" w:hAnsi="Times New Roman"/>
            <w:b/>
            <w:sz w:val="24"/>
            <w:szCs w:val="24"/>
          </w:rPr>
          <w:t>(C)</w:t>
        </w:r>
      </w:ins>
      <w:ins w:id="519" w:author="Rafael Mesquita" w:date="2015-11-11T10:10:00Z">
        <w:r w:rsidR="000325BB">
          <w:rPr>
            <w:rFonts w:ascii="Times New Roman" w:hAnsi="Times New Roman"/>
            <w:b/>
            <w:sz w:val="24"/>
            <w:szCs w:val="24"/>
          </w:rPr>
          <w:t xml:space="preserve"> </w:t>
        </w:r>
      </w:ins>
      <w:ins w:id="520" w:author="Rafael Mesquita" w:date="2015-11-11T10:12:00Z">
        <w:r w:rsidR="00FE4CC1">
          <w:rPr>
            <w:rFonts w:ascii="Times New Roman" w:hAnsi="Times New Roman"/>
            <w:b/>
            <w:sz w:val="24"/>
            <w:szCs w:val="24"/>
          </w:rPr>
          <w:t xml:space="preserve">by </w:t>
        </w:r>
      </w:ins>
      <w:ins w:id="521" w:author="Rafael Mesquita" w:date="2015-11-11T10:11:00Z">
        <w:r w:rsidR="00A85CC0" w:rsidRPr="00AB46CB">
          <w:rPr>
            <w:rFonts w:ascii="Times New Roman" w:hAnsi="Times New Roman"/>
            <w:b/>
            <w:sz w:val="24"/>
            <w:szCs w:val="24"/>
          </w:rPr>
          <w:t>clusters of patients with chronic obstructive pulmonary disease</w:t>
        </w:r>
      </w:ins>
      <w:ins w:id="522" w:author="Rafael Mesquita" w:date="2015-11-11T10:08:00Z">
        <w:r w:rsidR="000D69D4">
          <w:rPr>
            <w:rFonts w:ascii="Times New Roman" w:hAnsi="Times New Roman"/>
            <w:b/>
            <w:sz w:val="24"/>
            <w:szCs w:val="24"/>
          </w:rPr>
          <w:t>.</w:t>
        </w:r>
      </w:ins>
      <w:ins w:id="523" w:author="Rafael Mesquita" w:date="2015-11-11T16:02:00Z">
        <w:r w:rsidR="00837093">
          <w:rPr>
            <w:rFonts w:ascii="Times New Roman" w:hAnsi="Times New Roman"/>
            <w:b/>
            <w:sz w:val="24"/>
            <w:szCs w:val="24"/>
          </w:rPr>
          <w:t xml:space="preserve"> </w:t>
        </w:r>
        <w:r w:rsidR="00837093" w:rsidRPr="00837093">
          <w:rPr>
            <w:rFonts w:ascii="Times New Roman" w:hAnsi="Times New Roman"/>
            <w:sz w:val="24"/>
            <w:szCs w:val="24"/>
          </w:rPr>
          <w:t xml:space="preserve">Data </w:t>
        </w:r>
      </w:ins>
      <w:ins w:id="524" w:author="Rafael Mesquita" w:date="2015-11-11T16:03:00Z">
        <w:r w:rsidR="00837093">
          <w:rPr>
            <w:rFonts w:ascii="Times New Roman" w:hAnsi="Times New Roman"/>
            <w:sz w:val="24"/>
            <w:szCs w:val="24"/>
          </w:rPr>
          <w:t>presented</w:t>
        </w:r>
      </w:ins>
      <w:ins w:id="525" w:author="Rafael Mesquita" w:date="2015-11-11T16:02:00Z">
        <w:r w:rsidR="00837093" w:rsidRPr="00837093">
          <w:rPr>
            <w:rFonts w:ascii="Times New Roman" w:hAnsi="Times New Roman"/>
            <w:sz w:val="24"/>
            <w:szCs w:val="24"/>
          </w:rPr>
          <w:t xml:space="preserve"> a</w:t>
        </w:r>
      </w:ins>
      <w:ins w:id="526" w:author="Rafael Mesquita" w:date="2015-11-11T16:03:00Z">
        <w:r w:rsidR="00837093" w:rsidRPr="00837093">
          <w:rPr>
            <w:rFonts w:ascii="Times New Roman" w:hAnsi="Times New Roman"/>
            <w:sz w:val="24"/>
            <w:szCs w:val="24"/>
          </w:rPr>
          <w:t>s</w:t>
        </w:r>
      </w:ins>
      <w:ins w:id="527" w:author="Rafael Mesquita" w:date="2015-11-11T16:02:00Z">
        <w:r w:rsidR="00837093" w:rsidRPr="00837093">
          <w:rPr>
            <w:rFonts w:ascii="Times New Roman" w:hAnsi="Times New Roman"/>
            <w:sz w:val="24"/>
            <w:szCs w:val="24"/>
          </w:rPr>
          <w:t xml:space="preserve"> median (interquartil</w:t>
        </w:r>
      </w:ins>
      <w:ins w:id="528" w:author="Rafael Mesquita" w:date="2015-11-11T16:03:00Z">
        <w:r w:rsidR="00837093" w:rsidRPr="00837093">
          <w:rPr>
            <w:rFonts w:ascii="Times New Roman" w:hAnsi="Times New Roman"/>
            <w:sz w:val="24"/>
            <w:szCs w:val="24"/>
          </w:rPr>
          <w:t>e range).</w:t>
        </w:r>
      </w:ins>
    </w:p>
    <w:p w14:paraId="0903214B" w14:textId="77777777" w:rsidR="00275BB5" w:rsidRDefault="00275BB5" w:rsidP="007C2766">
      <w:pPr>
        <w:spacing w:after="0" w:line="480" w:lineRule="auto"/>
        <w:rPr>
          <w:ins w:id="529" w:author="Rafael Mesquita" w:date="2015-11-11T10:05:00Z"/>
          <w:rFonts w:ascii="Times New Roman" w:hAnsi="Times New Roman"/>
          <w:b/>
          <w:sz w:val="24"/>
          <w:szCs w:val="24"/>
        </w:rPr>
      </w:pPr>
    </w:p>
    <w:p w14:paraId="51D994DC" w14:textId="6054BBA0" w:rsidR="00835413" w:rsidRPr="007D2A1B" w:rsidRDefault="00D671AD" w:rsidP="007C2766">
      <w:pPr>
        <w:spacing w:after="0" w:line="480" w:lineRule="auto"/>
        <w:rPr>
          <w:rFonts w:ascii="Times New Roman" w:hAnsi="Times New Roman"/>
          <w:sz w:val="24"/>
          <w:szCs w:val="24"/>
        </w:rPr>
      </w:pPr>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r w:rsidRPr="00AB46CB">
        <w:rPr>
          <w:rFonts w:ascii="Times New Roman" w:hAnsi="Times New Roman"/>
          <w:b/>
          <w:sz w:val="24"/>
          <w:szCs w:val="24"/>
        </w:rPr>
        <w:t xml:space="preserve"> Daily physical activity hourly pattern of </w:t>
      </w:r>
      <w:del w:id="530" w:author="Rafael Mesquita" w:date="2015-11-11T10:12:00Z">
        <w:r w:rsidRPr="00AB46CB" w:rsidDel="00FE4CC1">
          <w:rPr>
            <w:rFonts w:ascii="Times New Roman" w:hAnsi="Times New Roman"/>
            <w:b/>
            <w:sz w:val="24"/>
            <w:szCs w:val="24"/>
          </w:rPr>
          <w:delText xml:space="preserve">the </w:delText>
        </w:r>
      </w:del>
      <w:r w:rsidRPr="00AB46CB">
        <w:rPr>
          <w:rFonts w:ascii="Times New Roman" w:hAnsi="Times New Roman"/>
          <w:b/>
          <w:sz w:val="24"/>
          <w:szCs w:val="24"/>
        </w:rPr>
        <w:t>clusters of patients with chronic obstructive pulmonary disease during weekdays (A</w:t>
      </w:r>
      <w:del w:id="531" w:author="Rafael Mesquita" w:date="2015-11-09T08:42:00Z">
        <w:r w:rsidRPr="00AB46CB" w:rsidDel="00C219CC">
          <w:rPr>
            <w:rFonts w:ascii="Times New Roman" w:hAnsi="Times New Roman"/>
            <w:b/>
            <w:sz w:val="24"/>
            <w:szCs w:val="24"/>
          </w:rPr>
          <w:delText xml:space="preserve"> and C</w:delText>
        </w:r>
      </w:del>
      <w:r w:rsidRPr="00AB46CB">
        <w:rPr>
          <w:rFonts w:ascii="Times New Roman" w:hAnsi="Times New Roman"/>
          <w:b/>
          <w:sz w:val="24"/>
          <w:szCs w:val="24"/>
        </w:rPr>
        <w:t>) and weekend days (B</w:t>
      </w:r>
      <w:del w:id="532" w:author="Rafael Mesquita" w:date="2015-11-09T08:42:00Z">
        <w:r w:rsidRPr="00AB46CB" w:rsidDel="00C219CC">
          <w:rPr>
            <w:rFonts w:ascii="Times New Roman" w:hAnsi="Times New Roman"/>
            <w:b/>
            <w:sz w:val="24"/>
            <w:szCs w:val="24"/>
          </w:rPr>
          <w:delText xml:space="preserve"> and D</w:delText>
        </w:r>
      </w:del>
      <w:r w:rsidRPr="00AB46CB">
        <w:rPr>
          <w:rFonts w:ascii="Times New Roman" w:hAnsi="Times New Roman"/>
          <w:b/>
          <w:sz w:val="24"/>
          <w:szCs w:val="24"/>
        </w:rPr>
        <w:t>)</w:t>
      </w:r>
      <w:del w:id="533" w:author="Rafael Mesquita" w:date="2015-11-09T08:42:00Z">
        <w:r w:rsidRPr="00AB46CB" w:rsidDel="00C219CC">
          <w:rPr>
            <w:rFonts w:ascii="Times New Roman" w:hAnsi="Times New Roman"/>
            <w:b/>
            <w:sz w:val="24"/>
            <w:szCs w:val="24"/>
          </w:rPr>
          <w:delText>, and before (A and B</w:delText>
        </w:r>
        <w:r w:rsidR="00637880" w:rsidDel="00C219CC">
          <w:rPr>
            <w:rFonts w:ascii="Times New Roman" w:hAnsi="Times New Roman"/>
            <w:b/>
            <w:sz w:val="24"/>
            <w:szCs w:val="24"/>
          </w:rPr>
          <w:delText>) and after (C and D) synchronis</w:delText>
        </w:r>
        <w:r w:rsidRPr="00AB46CB" w:rsidDel="00C219CC">
          <w:rPr>
            <w:rFonts w:ascii="Times New Roman" w:hAnsi="Times New Roman"/>
            <w:b/>
            <w:sz w:val="24"/>
            <w:szCs w:val="24"/>
          </w:rPr>
          <w:delText>ation of the waking up moment</w:delText>
        </w:r>
      </w:del>
      <w:r w:rsidRPr="00AB46CB">
        <w:rPr>
          <w:rFonts w:ascii="Times New Roman" w:hAnsi="Times New Roman"/>
          <w:b/>
          <w:sz w:val="24"/>
          <w:szCs w:val="24"/>
        </w:rPr>
        <w:t>.</w:t>
      </w:r>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23937B7A" w:rsidR="00DD2CF5" w:rsidRDefault="00DD2CF5" w:rsidP="00DD2CF5">
      <w:pPr>
        <w:spacing w:after="0" w:line="480" w:lineRule="auto"/>
        <w:rPr>
          <w:rFonts w:ascii="Times New Roman" w:hAnsi="Times New Roman"/>
          <w:b/>
          <w:sz w:val="24"/>
          <w:szCs w:val="24"/>
        </w:rPr>
      </w:pPr>
      <w:r w:rsidRPr="00815C59">
        <w:rPr>
          <w:rFonts w:ascii="Times New Roman" w:hAnsi="Times New Roman"/>
          <w:b/>
          <w:sz w:val="24"/>
          <w:szCs w:val="24"/>
        </w:rPr>
        <w:lastRenderedPageBreak/>
        <w:t xml:space="preserve">Table </w:t>
      </w:r>
      <w:ins w:id="534" w:author="Rafael Mesquita" w:date="2015-11-04T09:53:00Z">
        <w:r w:rsidR="002848BD">
          <w:rPr>
            <w:rFonts w:ascii="Times New Roman" w:hAnsi="Times New Roman"/>
            <w:b/>
            <w:sz w:val="24"/>
            <w:szCs w:val="24"/>
          </w:rPr>
          <w:t>3</w:t>
        </w:r>
      </w:ins>
      <w:del w:id="535" w:author="Rafael Mesquita" w:date="2015-11-04T09:53:00Z">
        <w:r w:rsidRPr="00815C59" w:rsidDel="002848BD">
          <w:rPr>
            <w:rFonts w:ascii="Times New Roman" w:hAnsi="Times New Roman"/>
            <w:b/>
            <w:sz w:val="24"/>
            <w:szCs w:val="24"/>
          </w:rPr>
          <w:delText>4</w:delText>
        </w:r>
      </w:del>
      <w:r w:rsidR="0027341F">
        <w:rPr>
          <w:rFonts w:ascii="Times New Roman" w:hAnsi="Times New Roman"/>
          <w:b/>
          <w:sz w:val="24"/>
          <w:szCs w:val="24"/>
        </w:rPr>
        <w:t>.</w:t>
      </w:r>
      <w:r w:rsidRPr="0027341F">
        <w:rPr>
          <w:rFonts w:ascii="Times New Roman" w:hAnsi="Times New Roman"/>
          <w:b/>
          <w:sz w:val="24"/>
          <w:szCs w:val="24"/>
        </w:rPr>
        <w:t xml:space="preserve"> General characteristics and daily physical activity measures of clusters of patients with COPD.</w:t>
      </w:r>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rsidDel="00E31D8E" w14:paraId="3581DACF" w14:textId="015DD30D" w:rsidTr="00BD5FC6">
        <w:trPr>
          <w:jc w:val="center"/>
          <w:del w:id="536" w:author="Rafael Mesquita" w:date="2015-10-15T16:59:00Z"/>
        </w:trPr>
        <w:tc>
          <w:tcPr>
            <w:tcW w:w="5469" w:type="dxa"/>
            <w:hideMark/>
          </w:tcPr>
          <w:p w14:paraId="460D90CA" w14:textId="1E3BF56F" w:rsidR="00BB45DA" w:rsidRPr="009C116A" w:rsidDel="00E31D8E" w:rsidRDefault="00BB45DA" w:rsidP="00D71596">
            <w:pPr>
              <w:spacing w:after="0" w:line="240" w:lineRule="auto"/>
              <w:rPr>
                <w:del w:id="537" w:author="Rafael Mesquita" w:date="2015-10-15T16:59:00Z"/>
                <w:rFonts w:ascii="Times New Roman" w:hAnsi="Times New Roman"/>
                <w:sz w:val="20"/>
                <w:szCs w:val="20"/>
              </w:rPr>
            </w:pPr>
            <w:del w:id="538" w:author="Rafael Mesquita" w:date="2015-10-15T16:59:00Z">
              <w:r w:rsidRPr="009C116A" w:rsidDel="00E31D8E">
                <w:rPr>
                  <w:rFonts w:ascii="Times New Roman" w:hAnsi="Times New Roman"/>
                  <w:sz w:val="20"/>
                  <w:szCs w:val="20"/>
                </w:rPr>
                <w:delText>FEV</w:delText>
              </w:r>
              <w:r w:rsidRPr="009C116A" w:rsidDel="00E31D8E">
                <w:rPr>
                  <w:rFonts w:ascii="Times New Roman" w:hAnsi="Times New Roman"/>
                  <w:sz w:val="20"/>
                  <w:szCs w:val="20"/>
                  <w:vertAlign w:val="subscript"/>
                </w:rPr>
                <w:delText>1</w:delText>
              </w:r>
              <w:r w:rsidRPr="009C116A" w:rsidDel="00E31D8E">
                <w:rPr>
                  <w:rFonts w:ascii="Times New Roman" w:hAnsi="Times New Roman"/>
                  <w:sz w:val="20"/>
                  <w:szCs w:val="20"/>
                </w:rPr>
                <w:delText>/FVC, %</w:delText>
              </w:r>
            </w:del>
          </w:p>
        </w:tc>
        <w:tc>
          <w:tcPr>
            <w:tcW w:w="1843" w:type="dxa"/>
            <w:hideMark/>
          </w:tcPr>
          <w:p w14:paraId="117881A8" w14:textId="1AED0D94" w:rsidR="00BB45DA" w:rsidRPr="009C116A" w:rsidDel="00E31D8E" w:rsidRDefault="00BB45DA" w:rsidP="00D71596">
            <w:pPr>
              <w:spacing w:after="0" w:line="240" w:lineRule="auto"/>
              <w:jc w:val="center"/>
              <w:rPr>
                <w:del w:id="539" w:author="Rafael Mesquita" w:date="2015-10-15T16:59:00Z"/>
                <w:rFonts w:ascii="Times New Roman" w:hAnsi="Times New Roman"/>
                <w:sz w:val="20"/>
                <w:szCs w:val="20"/>
              </w:rPr>
            </w:pPr>
            <w:del w:id="540" w:author="Rafael Mesquita" w:date="2015-10-15T16:59:00Z">
              <w:r w:rsidRPr="009C116A" w:rsidDel="00E31D8E">
                <w:rPr>
                  <w:rFonts w:ascii="Times New Roman" w:hAnsi="Times New Roman"/>
                  <w:sz w:val="20"/>
                  <w:szCs w:val="20"/>
                </w:rPr>
                <w:delText>43 (34 – 55)</w:delText>
              </w:r>
            </w:del>
          </w:p>
        </w:tc>
        <w:tc>
          <w:tcPr>
            <w:tcW w:w="1843" w:type="dxa"/>
          </w:tcPr>
          <w:p w14:paraId="5712CF90" w14:textId="00BFED18" w:rsidR="00BB45DA" w:rsidRPr="009C116A" w:rsidDel="00E31D8E" w:rsidRDefault="00BB45DA" w:rsidP="00D71596">
            <w:pPr>
              <w:spacing w:after="0" w:line="240" w:lineRule="auto"/>
              <w:jc w:val="center"/>
              <w:rPr>
                <w:del w:id="541" w:author="Rafael Mesquita" w:date="2015-10-15T16:59:00Z"/>
                <w:rFonts w:ascii="Times New Roman" w:hAnsi="Times New Roman"/>
                <w:sz w:val="20"/>
                <w:szCs w:val="20"/>
              </w:rPr>
            </w:pPr>
            <w:del w:id="542" w:author="Rafael Mesquita" w:date="2015-10-15T16:59:00Z">
              <w:r w:rsidRPr="009C116A" w:rsidDel="00E31D8E">
                <w:rPr>
                  <w:rFonts w:ascii="Times New Roman" w:hAnsi="Times New Roman"/>
                  <w:sz w:val="20"/>
                  <w:szCs w:val="20"/>
                </w:rPr>
                <w:delText>44 (34 – 55)</w:delText>
              </w:r>
            </w:del>
          </w:p>
        </w:tc>
        <w:tc>
          <w:tcPr>
            <w:tcW w:w="1843" w:type="dxa"/>
            <w:hideMark/>
          </w:tcPr>
          <w:p w14:paraId="07B1B6BC" w14:textId="6106973D" w:rsidR="00BB45DA" w:rsidRPr="009C116A" w:rsidDel="00E31D8E" w:rsidRDefault="00BB45DA" w:rsidP="00D71596">
            <w:pPr>
              <w:spacing w:after="0" w:line="240" w:lineRule="auto"/>
              <w:jc w:val="center"/>
              <w:rPr>
                <w:del w:id="543" w:author="Rafael Mesquita" w:date="2015-10-15T16:59:00Z"/>
                <w:rFonts w:ascii="Times New Roman" w:hAnsi="Times New Roman"/>
                <w:sz w:val="20"/>
                <w:szCs w:val="20"/>
              </w:rPr>
            </w:pPr>
            <w:del w:id="544" w:author="Rafael Mesquita" w:date="2015-10-15T16:59:00Z">
              <w:r w:rsidRPr="009C116A" w:rsidDel="00E31D8E">
                <w:rPr>
                  <w:rFonts w:ascii="Times New Roman" w:hAnsi="Times New Roman"/>
                  <w:sz w:val="20"/>
                  <w:szCs w:val="20"/>
                </w:rPr>
                <w:delText>50 (38 – 61)</w:delText>
              </w:r>
              <w:r w:rsidRPr="009C116A" w:rsidDel="00E31D8E">
                <w:rPr>
                  <w:rFonts w:ascii="Times New Roman" w:hAnsi="Times New Roman"/>
                  <w:sz w:val="20"/>
                  <w:szCs w:val="20"/>
                  <w:vertAlign w:val="superscript"/>
                </w:rPr>
                <w:delText>†,‡</w:delText>
              </w:r>
            </w:del>
          </w:p>
        </w:tc>
        <w:tc>
          <w:tcPr>
            <w:tcW w:w="1984" w:type="dxa"/>
          </w:tcPr>
          <w:p w14:paraId="47BC0198" w14:textId="6FBDE91C" w:rsidR="00BB45DA" w:rsidRPr="009C116A" w:rsidDel="00E31D8E" w:rsidRDefault="00BB45DA" w:rsidP="00D71596">
            <w:pPr>
              <w:spacing w:after="0" w:line="240" w:lineRule="auto"/>
              <w:jc w:val="center"/>
              <w:rPr>
                <w:del w:id="545" w:author="Rafael Mesquita" w:date="2015-10-15T16:59:00Z"/>
                <w:rFonts w:ascii="Times New Roman" w:hAnsi="Times New Roman"/>
                <w:sz w:val="20"/>
                <w:szCs w:val="20"/>
              </w:rPr>
            </w:pPr>
            <w:del w:id="546" w:author="Rafael Mesquita" w:date="2015-10-15T16:59:00Z">
              <w:r w:rsidRPr="009C116A" w:rsidDel="00E31D8E">
                <w:rPr>
                  <w:rFonts w:ascii="Times New Roman" w:hAnsi="Times New Roman"/>
                  <w:sz w:val="20"/>
                  <w:szCs w:val="20"/>
                </w:rPr>
                <w:delText>47 (36 – 57)</w:delText>
              </w:r>
            </w:del>
          </w:p>
        </w:tc>
        <w:tc>
          <w:tcPr>
            <w:tcW w:w="2126" w:type="dxa"/>
            <w:hideMark/>
          </w:tcPr>
          <w:p w14:paraId="12960002" w14:textId="45129931" w:rsidR="00BB45DA" w:rsidRPr="009C116A" w:rsidDel="00E31D8E" w:rsidRDefault="00BB45DA" w:rsidP="00D71596">
            <w:pPr>
              <w:spacing w:after="0" w:line="240" w:lineRule="auto"/>
              <w:jc w:val="center"/>
              <w:rPr>
                <w:del w:id="547" w:author="Rafael Mesquita" w:date="2015-10-15T16:59:00Z"/>
                <w:rFonts w:ascii="Times New Roman" w:hAnsi="Times New Roman"/>
                <w:sz w:val="20"/>
                <w:szCs w:val="20"/>
              </w:rPr>
            </w:pPr>
            <w:del w:id="548" w:author="Rafael Mesquita" w:date="2015-10-15T16:59:00Z">
              <w:r w:rsidRPr="009C116A" w:rsidDel="00E31D8E">
                <w:rPr>
                  <w:rFonts w:ascii="Times New Roman" w:hAnsi="Times New Roman"/>
                  <w:sz w:val="20"/>
                  <w:szCs w:val="20"/>
                </w:rPr>
                <w:delText>49 (38 – 64)</w:delText>
              </w:r>
            </w:del>
          </w:p>
        </w:tc>
        <w:tc>
          <w:tcPr>
            <w:tcW w:w="993" w:type="dxa"/>
            <w:hideMark/>
          </w:tcPr>
          <w:p w14:paraId="1F8B13C3" w14:textId="0EFFAB5D" w:rsidR="00BB45DA" w:rsidRPr="009C116A" w:rsidDel="00E31D8E" w:rsidRDefault="00BB45DA" w:rsidP="00D71596">
            <w:pPr>
              <w:spacing w:after="0" w:line="240" w:lineRule="auto"/>
              <w:jc w:val="center"/>
              <w:rPr>
                <w:del w:id="549" w:author="Rafael Mesquita" w:date="2015-10-15T16:59:00Z"/>
                <w:rFonts w:ascii="Times New Roman" w:hAnsi="Times New Roman"/>
                <w:sz w:val="20"/>
                <w:szCs w:val="20"/>
              </w:rPr>
            </w:pPr>
            <w:del w:id="550" w:author="Rafael Mesquita" w:date="2015-10-15T16:59:00Z">
              <w:r w:rsidRPr="009C116A" w:rsidDel="00E31D8E">
                <w:rPr>
                  <w:rFonts w:ascii="Times New Roman" w:hAnsi="Times New Roman"/>
                  <w:sz w:val="20"/>
                  <w:szCs w:val="20"/>
                </w:rPr>
                <w:delText>0.002</w:delText>
              </w:r>
            </w:del>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C997FE0"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ins w:id="551" w:author="Rafael Mesquita" w:date="2015-10-14T10:57:00Z">
        <w:r w:rsidR="001D082A">
          <w:rPr>
            <w:rFonts w:ascii="Times New Roman" w:hAnsi="Times New Roman"/>
            <w:sz w:val="24"/>
            <w:szCs w:val="24"/>
          </w:rPr>
          <w:t xml:space="preserve"> The </w:t>
        </w:r>
        <w:r w:rsidR="001D082A" w:rsidRPr="001D082A">
          <w:rPr>
            <w:rFonts w:ascii="Times New Roman" w:hAnsi="Times New Roman"/>
            <w:sz w:val="24"/>
            <w:szCs w:val="24"/>
          </w:rPr>
          <w:t>description of the clusters</w:t>
        </w:r>
        <w:r w:rsidR="001D082A">
          <w:rPr>
            <w:rFonts w:ascii="Times New Roman" w:hAnsi="Times New Roman"/>
            <w:sz w:val="24"/>
            <w:szCs w:val="24"/>
          </w:rPr>
          <w:t xml:space="preserve"> presented at the top of the table was arbitrarily based on the amount of time in very light and moderate-to-vigorous intensit</w:t>
        </w:r>
      </w:ins>
      <w:ins w:id="552" w:author="Rafael Mesquita" w:date="2015-10-14T10:58:00Z">
        <w:r w:rsidR="001D082A">
          <w:rPr>
            <w:rFonts w:ascii="Times New Roman" w:hAnsi="Times New Roman"/>
            <w:sz w:val="24"/>
            <w:szCs w:val="24"/>
          </w:rPr>
          <w:t>ies</w:t>
        </w:r>
      </w:ins>
      <w:ins w:id="553" w:author="Rafael Mesquita" w:date="2015-10-14T10:57:00Z">
        <w:r w:rsidR="001D082A">
          <w:rPr>
            <w:rFonts w:ascii="Times New Roman" w:hAnsi="Times New Roman"/>
            <w:sz w:val="24"/>
            <w:szCs w:val="24"/>
          </w:rPr>
          <w:t>.</w:t>
        </w:r>
      </w:ins>
    </w:p>
    <w:p w14:paraId="18F66EC8" w14:textId="77777777" w:rsidR="0032050A" w:rsidRDefault="0032050A" w:rsidP="007C2766">
      <w:pPr>
        <w:spacing w:after="0" w:line="480" w:lineRule="auto"/>
        <w:rPr>
          <w:ins w:id="554" w:author="Rafael Mesquita" w:date="2015-10-14T10:57:00Z"/>
          <w:rFonts w:ascii="Times New Roman" w:hAnsi="Times New Roman"/>
          <w:b/>
          <w:sz w:val="24"/>
          <w:szCs w:val="24"/>
        </w:rPr>
      </w:pPr>
    </w:p>
    <w:p w14:paraId="450F61F3" w14:textId="77777777" w:rsidR="001D082A" w:rsidRDefault="001D082A" w:rsidP="007C2766">
      <w:pPr>
        <w:spacing w:after="0" w:line="480" w:lineRule="auto"/>
        <w:rPr>
          <w:rFonts w:ascii="Times New Roman" w:hAnsi="Times New Roman"/>
          <w:b/>
          <w:sz w:val="24"/>
          <w:szCs w:val="24"/>
        </w:rPr>
        <w:sectPr w:rsidR="001D082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59389357"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provides </w:t>
      </w:r>
      <w:del w:id="555" w:author="Rafael Mesquita" w:date="2015-10-16T14:29:00Z">
        <w:r w:rsidR="00411F0B" w:rsidRPr="00815C59" w:rsidDel="00BA25F1">
          <w:rPr>
            <w:rFonts w:ascii="Times New Roman" w:hAnsi="Times New Roman"/>
            <w:sz w:val="24"/>
            <w:szCs w:val="24"/>
          </w:rPr>
          <w:delText>the first</w:delText>
        </w:r>
      </w:del>
      <w:r w:rsidR="00411F0B" w:rsidRPr="00815C59">
        <w:rPr>
          <w:rFonts w:ascii="Times New Roman" w:hAnsi="Times New Roman"/>
          <w:sz w:val="24"/>
          <w:szCs w:val="24"/>
        </w:rPr>
        <w:t xml:space="preserve"> </w:t>
      </w:r>
      <w:r w:rsidR="008A3E36" w:rsidRPr="00815C59">
        <w:rPr>
          <w:rFonts w:ascii="Times New Roman" w:hAnsi="Times New Roman"/>
          <w:sz w:val="24"/>
          <w:szCs w:val="24"/>
        </w:rPr>
        <w:t>detailed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w:t>
      </w:r>
      <w:del w:id="556" w:author="Rafael Mesquita" w:date="2015-10-16T14:29:00Z">
        <w:r w:rsidR="00411F0B" w:rsidRPr="00815C59" w:rsidDel="00BA25F1">
          <w:rPr>
            <w:rFonts w:ascii="Times New Roman" w:hAnsi="Times New Roman"/>
            <w:sz w:val="24"/>
            <w:szCs w:val="24"/>
          </w:rPr>
          <w:delText>large,</w:delText>
        </w:r>
        <w:r w:rsidR="007B540B" w:rsidRPr="00815C59" w:rsidDel="00BA25F1">
          <w:rPr>
            <w:rFonts w:ascii="Times New Roman" w:hAnsi="Times New Roman"/>
            <w:sz w:val="24"/>
            <w:szCs w:val="24"/>
          </w:rPr>
          <w:delText xml:space="preserve"> </w:delText>
        </w:r>
      </w:del>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ins w:id="557" w:author="Rafael Mesquita" w:date="2015-11-19T11:00:00Z">
        <w:r w:rsidR="00010338">
          <w:rPr>
            <w:rFonts w:ascii="Times New Roman" w:hAnsi="Times New Roman"/>
            <w:sz w:val="24"/>
            <w:szCs w:val="24"/>
          </w:rPr>
          <w:t>show</w:t>
        </w:r>
      </w:ins>
      <w:del w:id="558" w:author="Rafael Mesquita" w:date="2015-11-19T11:00:00Z">
        <w:r w:rsidR="000B2FCA" w:rsidRPr="00815C59" w:rsidDel="00010338">
          <w:rPr>
            <w:rFonts w:ascii="Times New Roman" w:hAnsi="Times New Roman"/>
            <w:sz w:val="24"/>
            <w:szCs w:val="24"/>
          </w:rPr>
          <w:delText>a</w:delText>
        </w:r>
        <w:r w:rsidR="003A0DDF" w:rsidRPr="00815C59" w:rsidDel="00010338">
          <w:rPr>
            <w:rFonts w:ascii="Times New Roman" w:hAnsi="Times New Roman"/>
            <w:sz w:val="24"/>
            <w:szCs w:val="24"/>
          </w:rPr>
          <w:delText>re</w:delText>
        </w:r>
      </w:del>
      <w:r w:rsidR="00DD61B6" w:rsidRPr="00815C59">
        <w:rPr>
          <w:rFonts w:ascii="Times New Roman" w:hAnsi="Times New Roman"/>
          <w:sz w:val="24"/>
          <w:szCs w:val="24"/>
        </w:rPr>
        <w:t xml:space="preserve"> that</w:t>
      </w:r>
      <w:r w:rsidR="0033252A" w:rsidRPr="00815C59">
        <w:rPr>
          <w:rFonts w:ascii="Times New Roman" w:hAnsi="Times New Roman"/>
          <w:sz w:val="24"/>
          <w:szCs w:val="24"/>
        </w:rPr>
        <w:t xml:space="preserve"> </w:t>
      </w:r>
      <w:del w:id="559" w:author="Rafael Mesquita" w:date="2015-11-04T10:01:00Z">
        <w:r w:rsidR="000B2FCA" w:rsidRPr="00815C59" w:rsidDel="00E10A98">
          <w:rPr>
            <w:rFonts w:ascii="Times New Roman" w:hAnsi="Times New Roman"/>
            <w:sz w:val="24"/>
            <w:szCs w:val="24"/>
          </w:rPr>
          <w:delText xml:space="preserve">1) </w:delText>
        </w:r>
      </w:del>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del w:id="560" w:author="Rafael Mesquita" w:date="2015-11-04T10:01:00Z">
        <w:r w:rsidR="000B2FCA" w:rsidRPr="00815C59" w:rsidDel="00E10A98">
          <w:rPr>
            <w:rFonts w:ascii="Times New Roman" w:hAnsi="Times New Roman"/>
            <w:sz w:val="24"/>
            <w:szCs w:val="24"/>
          </w:rPr>
          <w:delText>2)</w:delText>
        </w:r>
        <w:r w:rsidR="00443C79" w:rsidRPr="00815C59" w:rsidDel="00E10A98">
          <w:rPr>
            <w:rFonts w:ascii="Times New Roman" w:hAnsi="Times New Roman"/>
            <w:sz w:val="24"/>
            <w:szCs w:val="24"/>
          </w:rPr>
          <w:delText xml:space="preserve"> </w:delText>
        </w:r>
        <w:r w:rsidR="00845AD4" w:rsidRPr="00815C59" w:rsidDel="00E10A98">
          <w:rPr>
            <w:rFonts w:ascii="Times New Roman" w:hAnsi="Times New Roman"/>
            <w:sz w:val="24"/>
            <w:szCs w:val="24"/>
          </w:rPr>
          <w:delText xml:space="preserve">patients with COPD </w:delText>
        </w:r>
      </w:del>
      <w:del w:id="561" w:author="Rafael Mesquita" w:date="2015-10-18T11:04:00Z">
        <w:r w:rsidR="00DD61B6" w:rsidRPr="00815C59" w:rsidDel="00DC5AE1">
          <w:rPr>
            <w:rFonts w:ascii="Times New Roman" w:hAnsi="Times New Roman"/>
            <w:sz w:val="24"/>
            <w:szCs w:val="24"/>
          </w:rPr>
          <w:delText xml:space="preserve">exhibit </w:delText>
        </w:r>
        <w:r w:rsidR="002375BC" w:rsidRPr="00815C59" w:rsidDel="00DC5AE1">
          <w:rPr>
            <w:rFonts w:ascii="Times New Roman" w:hAnsi="Times New Roman"/>
            <w:sz w:val="24"/>
            <w:szCs w:val="24"/>
          </w:rPr>
          <w:delText>physical activity</w:delText>
        </w:r>
        <w:r w:rsidR="00845AD4" w:rsidRPr="00815C59" w:rsidDel="00DC5AE1">
          <w:rPr>
            <w:rFonts w:ascii="Times New Roman" w:hAnsi="Times New Roman"/>
            <w:sz w:val="24"/>
            <w:szCs w:val="24"/>
          </w:rPr>
          <w:delText xml:space="preserve"> </w:delText>
        </w:r>
        <w:r w:rsidR="00527C29" w:rsidRPr="00815C59" w:rsidDel="00DC5AE1">
          <w:rPr>
            <w:rFonts w:ascii="Times New Roman" w:hAnsi="Times New Roman"/>
            <w:sz w:val="24"/>
            <w:szCs w:val="24"/>
          </w:rPr>
          <w:delText xml:space="preserve">hourly </w:delText>
        </w:r>
        <w:r w:rsidR="00845AD4" w:rsidRPr="00815C59" w:rsidDel="00DC5AE1">
          <w:rPr>
            <w:rFonts w:ascii="Times New Roman" w:hAnsi="Times New Roman"/>
            <w:sz w:val="24"/>
            <w:szCs w:val="24"/>
          </w:rPr>
          <w:delText xml:space="preserve">patterns </w:delText>
        </w:r>
        <w:r w:rsidR="00DC352F" w:rsidRPr="00815C59" w:rsidDel="00DC5AE1">
          <w:rPr>
            <w:rFonts w:ascii="Times New Roman" w:hAnsi="Times New Roman"/>
            <w:sz w:val="24"/>
            <w:szCs w:val="24"/>
          </w:rPr>
          <w:delText xml:space="preserve">at lower intensities </w:delText>
        </w:r>
        <w:r w:rsidR="00845AD4" w:rsidRPr="00815C59" w:rsidDel="00DC5AE1">
          <w:rPr>
            <w:rFonts w:ascii="Times New Roman" w:hAnsi="Times New Roman"/>
            <w:sz w:val="24"/>
            <w:szCs w:val="24"/>
          </w:rPr>
          <w:delText xml:space="preserve">in comparison </w:delText>
        </w:r>
        <w:r w:rsidR="0049181C" w:rsidRPr="00815C59" w:rsidDel="00DC5AE1">
          <w:rPr>
            <w:rFonts w:ascii="Times New Roman" w:hAnsi="Times New Roman"/>
            <w:sz w:val="24"/>
            <w:szCs w:val="24"/>
          </w:rPr>
          <w:delText>with</w:delText>
        </w:r>
        <w:r w:rsidR="00845AD4" w:rsidRPr="00815C59" w:rsidDel="00DC5AE1">
          <w:rPr>
            <w:rFonts w:ascii="Times New Roman" w:hAnsi="Times New Roman"/>
            <w:sz w:val="24"/>
            <w:szCs w:val="24"/>
          </w:rPr>
          <w:delText xml:space="preserve"> </w:delText>
        </w:r>
        <w:r w:rsidR="009C637F" w:rsidRPr="00815C59" w:rsidDel="00DC5AE1">
          <w:rPr>
            <w:rFonts w:ascii="Times New Roman" w:hAnsi="Times New Roman"/>
            <w:sz w:val="24"/>
            <w:szCs w:val="24"/>
          </w:rPr>
          <w:delText>healthy subjects</w:delText>
        </w:r>
      </w:del>
      <w:del w:id="562" w:author="Rafael Mesquita" w:date="2015-11-04T10:01:00Z">
        <w:r w:rsidR="000B2FCA" w:rsidRPr="00815C59" w:rsidDel="00E10A98">
          <w:rPr>
            <w:rFonts w:ascii="Times New Roman" w:hAnsi="Times New Roman"/>
            <w:sz w:val="24"/>
            <w:szCs w:val="24"/>
          </w:rPr>
          <w:delText xml:space="preserve">; </w:delText>
        </w:r>
      </w:del>
      <w:r w:rsidR="000B2FCA" w:rsidRPr="00815C59">
        <w:rPr>
          <w:rFonts w:ascii="Times New Roman" w:hAnsi="Times New Roman"/>
          <w:sz w:val="24"/>
          <w:szCs w:val="24"/>
        </w:rPr>
        <w:t xml:space="preserve">and </w:t>
      </w:r>
      <w:del w:id="563" w:author="Rafael Mesquita" w:date="2015-11-04T10:02:00Z">
        <w:r w:rsidR="000B2FCA" w:rsidRPr="00815C59" w:rsidDel="00E10A98">
          <w:rPr>
            <w:rFonts w:ascii="Times New Roman" w:hAnsi="Times New Roman"/>
            <w:sz w:val="24"/>
            <w:szCs w:val="24"/>
          </w:rPr>
          <w:delText>3)</w:delText>
        </w:r>
      </w:del>
      <w:ins w:id="564" w:author="Rafael Mesquita" w:date="2015-11-04T10:02:00Z">
        <w:r w:rsidR="00E10A98">
          <w:rPr>
            <w:rFonts w:ascii="Times New Roman" w:hAnsi="Times New Roman"/>
            <w:sz w:val="24"/>
            <w:szCs w:val="24"/>
          </w:rPr>
          <w:t>that</w:t>
        </w:r>
      </w:ins>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w:t>
      </w:r>
      <w:ins w:id="565" w:author="Rafael Mesquita" w:date="2015-11-19T11:00:00Z">
        <w:r w:rsidR="00010338">
          <w:rPr>
            <w:rFonts w:ascii="Times New Roman" w:hAnsi="Times New Roman"/>
            <w:sz w:val="24"/>
            <w:szCs w:val="24"/>
          </w:rPr>
          <w:t>five</w:t>
        </w:r>
      </w:ins>
      <w:del w:id="566" w:author="Rafael Mesquita" w:date="2015-11-19T11:00:00Z">
        <w:r w:rsidR="002F01CB" w:rsidRPr="00815C59" w:rsidDel="00010338">
          <w:rPr>
            <w:rFonts w:ascii="Times New Roman" w:hAnsi="Times New Roman"/>
            <w:sz w:val="24"/>
            <w:szCs w:val="24"/>
          </w:rPr>
          <w:delText>5</w:delText>
        </w:r>
      </w:del>
      <w:r w:rsidR="002F01CB" w:rsidRPr="00815C59">
        <w:rPr>
          <w:rFonts w:ascii="Times New Roman" w:hAnsi="Times New Roman"/>
          <w:sz w:val="24"/>
          <w:szCs w:val="24"/>
        </w:rPr>
        <w:t xml:space="preserve"> 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77ACA323"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MxLCAzMl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jaWEtQXltZXJpY2g8L0F1dGhvcj48WWVhcj4yMDA5
PC9ZZWFyPjxSZWNOdW0+NzQ8L1JlY051bT48RGlzcGxheVRleHQ+WzMxLCAzMl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6E0098" w:rsidRPr="00815C59">
        <w:rPr>
          <w:rFonts w:ascii="Times New Roman" w:hAnsi="Times New Roman"/>
          <w:sz w:val="24"/>
          <w:szCs w:val="24"/>
        </w:rPr>
        <w:fldChar w:fldCharType="separate"/>
      </w:r>
      <w:r w:rsidR="00865FDA">
        <w:rPr>
          <w:rFonts w:ascii="Times New Roman" w:hAnsi="Times New Roman"/>
          <w:noProof/>
          <w:sz w:val="24"/>
          <w:szCs w:val="24"/>
        </w:rPr>
        <w:t>[31, 32]</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ins w:id="567" w:author="Rafael Mesquita" w:date="2015-10-18T11:09:00Z">
        <w:r w:rsidR="00E01D82">
          <w:rPr>
            <w:rFonts w:ascii="Times New Roman" w:hAnsi="Times New Roman"/>
            <w:sz w:val="24"/>
            <w:szCs w:val="24"/>
          </w:rPr>
          <w:t>Distinct levels of physical activity</w:t>
        </w:r>
        <w:r w:rsidR="00B275D8" w:rsidRPr="00B275D8">
          <w:rPr>
            <w:rFonts w:ascii="Times New Roman" w:hAnsi="Times New Roman"/>
            <w:sz w:val="24"/>
            <w:szCs w:val="24"/>
          </w:rPr>
          <w:t xml:space="preserve"> were found after stratification for age (&lt; or ≥ 67 years), </w:t>
        </w:r>
      </w:ins>
      <w:ins w:id="568" w:author="Rafael Mesquita" w:date="2015-10-18T11:14:00Z">
        <w:r w:rsidR="006D1F2E">
          <w:rPr>
            <w:rFonts w:ascii="Times New Roman" w:hAnsi="Times New Roman"/>
            <w:sz w:val="24"/>
            <w:szCs w:val="24"/>
          </w:rPr>
          <w:t>sex</w:t>
        </w:r>
      </w:ins>
      <w:ins w:id="569" w:author="Rafael Mesquita" w:date="2015-10-18T11:09:00Z">
        <w:r w:rsidR="00B275D8" w:rsidRPr="00B275D8">
          <w:rPr>
            <w:rFonts w:ascii="Times New Roman" w:hAnsi="Times New Roman"/>
            <w:sz w:val="24"/>
            <w:szCs w:val="24"/>
          </w:rPr>
          <w:t xml:space="preserve"> (male or female), BMI (underweight to obese), </w:t>
        </w:r>
        <w:proofErr w:type="spellStart"/>
        <w:r w:rsidR="00B275D8" w:rsidRPr="00B275D8">
          <w:rPr>
            <w:rFonts w:ascii="Times New Roman" w:hAnsi="Times New Roman"/>
            <w:sz w:val="24"/>
            <w:szCs w:val="24"/>
          </w:rPr>
          <w:t>mMRC</w:t>
        </w:r>
        <w:proofErr w:type="spellEnd"/>
        <w:r w:rsidR="00B275D8" w:rsidRPr="00B275D8">
          <w:rPr>
            <w:rFonts w:ascii="Times New Roman" w:hAnsi="Times New Roman"/>
            <w:sz w:val="24"/>
            <w:szCs w:val="24"/>
          </w:rPr>
          <w:t xml:space="preserve"> dyspn</w:t>
        </w:r>
      </w:ins>
      <w:ins w:id="570" w:author="Rafael Mesquita" w:date="2015-10-18T11:17:00Z">
        <w:r w:rsidR="00B14653">
          <w:rPr>
            <w:rFonts w:ascii="Times New Roman" w:hAnsi="Times New Roman"/>
            <w:sz w:val="24"/>
            <w:szCs w:val="24"/>
          </w:rPr>
          <w:t>o</w:t>
        </w:r>
      </w:ins>
      <w:ins w:id="571" w:author="Rafael Mesquita" w:date="2015-10-18T11:09:00Z">
        <w:r w:rsidR="00B275D8" w:rsidRPr="00B275D8">
          <w:rPr>
            <w:rFonts w:ascii="Times New Roman" w:hAnsi="Times New Roman"/>
            <w:sz w:val="24"/>
            <w:szCs w:val="24"/>
          </w:rPr>
          <w:t>ea grade (0 to 4), LTOT (yes or no), D</w:t>
        </w:r>
        <w:r w:rsidR="00B275D8" w:rsidRPr="00807152">
          <w:rPr>
            <w:rFonts w:ascii="Times New Roman" w:hAnsi="Times New Roman"/>
            <w:sz w:val="24"/>
            <w:szCs w:val="24"/>
            <w:vertAlign w:val="subscript"/>
          </w:rPr>
          <w:t>LCO</w:t>
        </w:r>
        <w:r w:rsidR="00B275D8" w:rsidRPr="00B275D8">
          <w:rPr>
            <w:rFonts w:ascii="Times New Roman" w:hAnsi="Times New Roman"/>
            <w:sz w:val="24"/>
            <w:szCs w:val="24"/>
          </w:rPr>
          <w:t xml:space="preserve"> (&lt; or ≥ 51% predicted), ADO index (&lt; or ≥ 4 points), GOLD grades (1 to 4) and GOLD groups (A to D) (</w:t>
        </w:r>
      </w:ins>
      <w:ins w:id="572" w:author="Rafael Mesquita" w:date="2015-10-18T11:15:00Z">
        <w:r w:rsidR="006D1F2E">
          <w:rPr>
            <w:rFonts w:ascii="Times New Roman" w:hAnsi="Times New Roman"/>
            <w:sz w:val="24"/>
            <w:szCs w:val="24"/>
          </w:rPr>
          <w:t xml:space="preserve">S5-S13 </w:t>
        </w:r>
      </w:ins>
      <w:ins w:id="573" w:author="Rafael Mesquita" w:date="2015-10-18T11:09:00Z">
        <w:r w:rsidR="00B275D8" w:rsidRPr="00B275D8">
          <w:rPr>
            <w:rFonts w:ascii="Times New Roman" w:hAnsi="Times New Roman"/>
            <w:sz w:val="24"/>
            <w:szCs w:val="24"/>
          </w:rPr>
          <w:t xml:space="preserve">Tables </w:t>
        </w:r>
      </w:ins>
      <w:ins w:id="574" w:author="Rafael Mesquita" w:date="2015-10-18T11:15:00Z">
        <w:r w:rsidR="006D1F2E">
          <w:rPr>
            <w:rFonts w:ascii="Times New Roman" w:hAnsi="Times New Roman"/>
            <w:sz w:val="24"/>
            <w:szCs w:val="24"/>
          </w:rPr>
          <w:t>in File S2</w:t>
        </w:r>
      </w:ins>
      <w:ins w:id="575" w:author="Rafael Mesquita" w:date="2015-10-18T11:09:00Z">
        <w:r w:rsidR="00B275D8" w:rsidRPr="00B275D8">
          <w:rPr>
            <w:rFonts w:ascii="Times New Roman" w:hAnsi="Times New Roman"/>
            <w:sz w:val="24"/>
            <w:szCs w:val="24"/>
          </w:rPr>
          <w:t xml:space="preserve">). </w:t>
        </w:r>
      </w:ins>
      <w:r w:rsidR="00065E54" w:rsidRPr="00815C59">
        <w:rPr>
          <w:rFonts w:ascii="Times New Roman" w:hAnsi="Times New Roman"/>
          <w:sz w:val="24"/>
          <w:szCs w:val="24"/>
        </w:rPr>
        <w:t xml:space="preserve">Interestingly, comparable time in very light and moderate-to-vigorous intensities was found between GOLD groups A and C, and </w:t>
      </w:r>
      <w:ins w:id="576" w:author="Rafael Mesquita" w:date="2015-11-11T16:05:00Z">
        <w:r w:rsidR="00B628E1">
          <w:rPr>
            <w:rFonts w:ascii="Times New Roman" w:hAnsi="Times New Roman"/>
            <w:sz w:val="24"/>
            <w:szCs w:val="24"/>
          </w:rPr>
          <w:t xml:space="preserve">between GOLD groups </w:t>
        </w:r>
      </w:ins>
      <w:r w:rsidR="00065E54" w:rsidRPr="00815C59">
        <w:rPr>
          <w:rFonts w:ascii="Times New Roman" w:hAnsi="Times New Roman"/>
          <w:sz w:val="24"/>
          <w:szCs w:val="24"/>
        </w:rPr>
        <w:t>B and D (</w:t>
      </w:r>
      <w:r w:rsidR="00065E54">
        <w:rPr>
          <w:rFonts w:ascii="Times New Roman" w:hAnsi="Times New Roman"/>
          <w:sz w:val="24"/>
          <w:szCs w:val="24"/>
        </w:rPr>
        <w:t xml:space="preserve">S13 </w:t>
      </w:r>
      <w:r w:rsidR="00065E54" w:rsidRPr="00815C59">
        <w:rPr>
          <w:rFonts w:ascii="Times New Roman" w:hAnsi="Times New Roman"/>
          <w:sz w:val="24"/>
          <w:szCs w:val="24"/>
        </w:rPr>
        <w:t>Table</w:t>
      </w:r>
      <w:r w:rsidR="00065E54">
        <w:rPr>
          <w:rFonts w:ascii="Times New Roman" w:hAnsi="Times New Roman"/>
          <w:sz w:val="24"/>
          <w:szCs w:val="24"/>
        </w:rPr>
        <w:t xml:space="preserve"> in File S2</w:t>
      </w:r>
      <w:r w:rsidR="00065E54" w:rsidRPr="00815C59">
        <w:rPr>
          <w:rFonts w:ascii="Times New Roman" w:hAnsi="Times New Roman"/>
          <w:sz w:val="24"/>
          <w:szCs w:val="24"/>
        </w:rPr>
        <w:t>). This suggests that symptoms of dyspnoea, which discriminates between groups A/C and B/D, are better associated with physical activity measures than the degree of airflow limitation, which discriminates between groups A/B and C/D.</w:t>
      </w:r>
      <w:r w:rsidR="00065E54">
        <w:rPr>
          <w:rFonts w:ascii="Times New Roman" w:hAnsi="Times New Roman"/>
          <w:sz w:val="24"/>
          <w:szCs w:val="24"/>
        </w:rPr>
        <w:t xml:space="preserve"> </w:t>
      </w:r>
      <w:proofErr w:type="spellStart"/>
      <w:ins w:id="577" w:author="Rafael Mesquita" w:date="2015-11-10T21:11:00Z">
        <w:r w:rsidR="008E7E7F">
          <w:rPr>
            <w:rFonts w:ascii="Times New Roman" w:hAnsi="Times New Roman"/>
            <w:sz w:val="24"/>
            <w:szCs w:val="24"/>
          </w:rPr>
          <w:t>Zogg</w:t>
        </w:r>
        <w:proofErr w:type="spellEnd"/>
        <w:r w:rsidR="008E7E7F">
          <w:rPr>
            <w:rFonts w:ascii="Times New Roman" w:hAnsi="Times New Roman"/>
            <w:sz w:val="24"/>
            <w:szCs w:val="24"/>
          </w:rPr>
          <w:t xml:space="preserve"> et al </w:t>
        </w:r>
      </w:ins>
      <w:r w:rsidR="008E7E7F">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Zogg&lt;/Author&gt;&lt;Year&gt;2014&lt;/Year&gt;&lt;RecNum&gt;390&lt;/RecNum&gt;&lt;DisplayText&gt;[33]&lt;/DisplayText&gt;&lt;record&gt;&lt;rec-number&gt;390&lt;/rec-number&gt;&lt;foreign-keys&gt;&lt;key app="EN" db-id="tfsfsfxt0r2et2ezrvi5eafx5dz0ae9wxsst" timestamp="0"&gt;390&lt;/key&gt;&lt;/foreign-keys&gt;&lt;ref-type name="Journal Article"&gt;17&lt;/ref-type&gt;&lt;contributors&gt;&lt;authors&gt;&lt;author&gt;Zogg, S.&lt;/author&gt;&lt;author&gt;Durr, S.&lt;/author&gt;&lt;author&gt;Miedinger, D.&lt;/author&gt;&lt;author&gt;Steveling, E. H.&lt;/author&gt;&lt;author&gt;Maier, S.&lt;/author&gt;&lt;author&gt;Leuppi, J. D.&lt;/author&gt;&lt;/authors&gt;&lt;/contributors&gt;&lt;auth-address&gt;Medical University Clinic, Cantonal Hospital Baselland, Rheinstrasse 26, Liestal CH - 4410, Switzerland. stefanie.zogg@ksbl.ch.&lt;/auth-address&gt;&lt;titles&gt;&lt;title&gt;Differences in classification of COPD patients into risk groups A-D: a cross-sectional study&lt;/title&gt;&lt;secondary-title&gt;BMC Res Notes&lt;/secondary-title&gt;&lt;/titles&gt;&lt;pages&gt;562&lt;/pages&gt;&lt;volume&gt;7&lt;/volume&gt;&lt;number&gt;1&lt;/number&gt;&lt;edition&gt;2014/08/26&lt;/edition&gt;&lt;dates&gt;&lt;year&gt;2014&lt;/year&gt;&lt;/dates&gt;&lt;isbn&gt;1756-0500 (Electronic)&amp;#xD;1756-0500 (Linking)&lt;/isbn&gt;&lt;accession-num&gt;25148698&lt;/accession-num&gt;&lt;urls&gt;&lt;related-urls&gt;&lt;url&gt;http://www.ncbi.nlm.nih.gov/entrez/query.fcgi?cmd=Retrieve&amp;amp;db=PubMed&amp;amp;dopt=Citation&amp;amp;list_uids=25148698&lt;/url&gt;&lt;/related-urls&gt;&lt;/urls&gt;&lt;electronic-resource-num&gt;1756-0500-7-562 [pii]&amp;#xD;10.1186/1756-0500-7-562&lt;/electronic-resource-num&gt;&lt;language&gt;Eng&lt;/language&gt;&lt;/record&gt;&lt;/Cite&gt;&lt;/EndNote&gt;</w:instrText>
      </w:r>
      <w:r w:rsidR="008E7E7F">
        <w:rPr>
          <w:rFonts w:ascii="Times New Roman" w:hAnsi="Times New Roman"/>
          <w:sz w:val="24"/>
          <w:szCs w:val="24"/>
        </w:rPr>
        <w:fldChar w:fldCharType="separate"/>
      </w:r>
      <w:r w:rsidR="00865FDA">
        <w:rPr>
          <w:rFonts w:ascii="Times New Roman" w:hAnsi="Times New Roman"/>
          <w:noProof/>
          <w:sz w:val="24"/>
          <w:szCs w:val="24"/>
        </w:rPr>
        <w:t>[33]</w:t>
      </w:r>
      <w:r w:rsidR="008E7E7F">
        <w:rPr>
          <w:rFonts w:ascii="Times New Roman" w:hAnsi="Times New Roman"/>
          <w:sz w:val="24"/>
          <w:szCs w:val="24"/>
        </w:rPr>
        <w:fldChar w:fldCharType="end"/>
      </w:r>
      <w:ins w:id="578" w:author="Rafael Mesquita" w:date="2015-11-10T21:14:00Z">
        <w:r w:rsidR="008E7E7F">
          <w:rPr>
            <w:rFonts w:ascii="Times New Roman" w:hAnsi="Times New Roman"/>
            <w:sz w:val="24"/>
            <w:szCs w:val="24"/>
          </w:rPr>
          <w:t xml:space="preserve"> </w:t>
        </w:r>
      </w:ins>
      <w:ins w:id="579" w:author="Rafael Mesquita" w:date="2015-11-11T16:11:00Z">
        <w:r w:rsidR="00766754">
          <w:rPr>
            <w:rFonts w:ascii="Times New Roman" w:hAnsi="Times New Roman"/>
            <w:sz w:val="24"/>
            <w:szCs w:val="24"/>
          </w:rPr>
          <w:t>also investigated physical activity</w:t>
        </w:r>
        <w:r w:rsidR="00BE788C">
          <w:rPr>
            <w:rFonts w:ascii="Times New Roman" w:hAnsi="Times New Roman"/>
            <w:sz w:val="24"/>
            <w:szCs w:val="24"/>
          </w:rPr>
          <w:t xml:space="preserve"> l</w:t>
        </w:r>
      </w:ins>
      <w:ins w:id="580" w:author="Rafael Mesquita" w:date="2015-11-19T11:01:00Z">
        <w:r w:rsidR="00010338">
          <w:rPr>
            <w:rFonts w:ascii="Times New Roman" w:hAnsi="Times New Roman"/>
            <w:sz w:val="24"/>
            <w:szCs w:val="24"/>
          </w:rPr>
          <w:t>e</w:t>
        </w:r>
      </w:ins>
      <w:ins w:id="581" w:author="Rafael Mesquita" w:date="2015-11-11T16:11:00Z">
        <w:r w:rsidR="00BE788C">
          <w:rPr>
            <w:rFonts w:ascii="Times New Roman" w:hAnsi="Times New Roman"/>
            <w:sz w:val="24"/>
            <w:szCs w:val="24"/>
          </w:rPr>
          <w:t>vels</w:t>
        </w:r>
        <w:r w:rsidR="00766754">
          <w:rPr>
            <w:rFonts w:ascii="Times New Roman" w:hAnsi="Times New Roman"/>
            <w:sz w:val="24"/>
            <w:szCs w:val="24"/>
          </w:rPr>
          <w:t xml:space="preserve"> in COPD patients after classification into GOLD groups</w:t>
        </w:r>
        <w:r w:rsidR="00BE788C">
          <w:rPr>
            <w:rFonts w:ascii="Times New Roman" w:hAnsi="Times New Roman"/>
            <w:sz w:val="24"/>
            <w:szCs w:val="24"/>
          </w:rPr>
          <w:t>. These authors</w:t>
        </w:r>
      </w:ins>
      <w:ins w:id="582" w:author="Rafael Mesquita" w:date="2015-11-10T21:14:00Z">
        <w:r w:rsidR="008E7E7F">
          <w:rPr>
            <w:rFonts w:ascii="Times New Roman" w:hAnsi="Times New Roman"/>
            <w:sz w:val="24"/>
            <w:szCs w:val="24"/>
          </w:rPr>
          <w:t xml:space="preserve"> observed </w:t>
        </w:r>
      </w:ins>
      <w:ins w:id="583" w:author="Rafael Mesquita" w:date="2015-11-11T09:19:00Z">
        <w:r w:rsidR="00C422B9">
          <w:rPr>
            <w:rFonts w:ascii="Times New Roman" w:hAnsi="Times New Roman"/>
            <w:sz w:val="24"/>
            <w:szCs w:val="24"/>
          </w:rPr>
          <w:t xml:space="preserve">more preserved physical activity </w:t>
        </w:r>
        <w:r w:rsidR="00C422B9">
          <w:rPr>
            <w:rFonts w:ascii="Times New Roman" w:hAnsi="Times New Roman"/>
            <w:sz w:val="24"/>
            <w:szCs w:val="24"/>
          </w:rPr>
          <w:lastRenderedPageBreak/>
          <w:t>levels</w:t>
        </w:r>
      </w:ins>
      <w:ins w:id="584" w:author="Rafael Mesquita" w:date="2015-11-10T21:15:00Z">
        <w:r w:rsidR="00BA44CF">
          <w:rPr>
            <w:rFonts w:ascii="Times New Roman" w:hAnsi="Times New Roman"/>
            <w:sz w:val="24"/>
            <w:szCs w:val="24"/>
          </w:rPr>
          <w:t xml:space="preserve"> in group A compared to the other</w:t>
        </w:r>
      </w:ins>
      <w:ins w:id="585" w:author="Rafael Mesquita" w:date="2015-11-11T08:40:00Z">
        <w:r w:rsidR="00F624E8">
          <w:rPr>
            <w:rFonts w:ascii="Times New Roman" w:hAnsi="Times New Roman"/>
            <w:sz w:val="24"/>
            <w:szCs w:val="24"/>
          </w:rPr>
          <w:t xml:space="preserve"> group</w:t>
        </w:r>
      </w:ins>
      <w:ins w:id="586" w:author="Rafael Mesquita" w:date="2015-11-10T21:15:00Z">
        <w:r w:rsidR="00BA44CF">
          <w:rPr>
            <w:rFonts w:ascii="Times New Roman" w:hAnsi="Times New Roman"/>
            <w:sz w:val="24"/>
            <w:szCs w:val="24"/>
          </w:rPr>
          <w:t>s</w:t>
        </w:r>
      </w:ins>
      <w:ins w:id="587" w:author="Rafael Mesquita" w:date="2015-11-10T21:14:00Z">
        <w:r w:rsidR="00BA44CF">
          <w:rPr>
            <w:rFonts w:ascii="Times New Roman" w:hAnsi="Times New Roman"/>
            <w:sz w:val="24"/>
            <w:szCs w:val="24"/>
          </w:rPr>
          <w:t xml:space="preserve">. Nevertheless, the sample size </w:t>
        </w:r>
      </w:ins>
      <w:ins w:id="588" w:author="Rafael Mesquita" w:date="2015-11-19T11:01:00Z">
        <w:r w:rsidR="00010338">
          <w:rPr>
            <w:rFonts w:ascii="Times New Roman" w:hAnsi="Times New Roman"/>
            <w:sz w:val="24"/>
            <w:szCs w:val="24"/>
          </w:rPr>
          <w:t xml:space="preserve">of </w:t>
        </w:r>
      </w:ins>
      <w:ins w:id="589" w:author="Rafael Mesquita" w:date="2015-11-10T21:14:00Z">
        <w:r w:rsidR="00BA44CF">
          <w:rPr>
            <w:rFonts w:ascii="Times New Roman" w:hAnsi="Times New Roman"/>
            <w:sz w:val="24"/>
            <w:szCs w:val="24"/>
          </w:rPr>
          <w:t>each group w</w:t>
        </w:r>
      </w:ins>
      <w:ins w:id="590" w:author="Rafael Mesquita" w:date="2015-11-19T11:01:00Z">
        <w:r w:rsidR="00010338">
          <w:rPr>
            <w:rFonts w:ascii="Times New Roman" w:hAnsi="Times New Roman"/>
            <w:sz w:val="24"/>
            <w:szCs w:val="24"/>
          </w:rPr>
          <w:t>as</w:t>
        </w:r>
      </w:ins>
      <w:ins w:id="591" w:author="Rafael Mesquita" w:date="2015-11-10T21:14:00Z">
        <w:r w:rsidR="00BA44CF">
          <w:rPr>
            <w:rFonts w:ascii="Times New Roman" w:hAnsi="Times New Roman"/>
            <w:sz w:val="24"/>
            <w:szCs w:val="24"/>
          </w:rPr>
          <w:t xml:space="preserve"> small and groups C and D had to be combined, </w:t>
        </w:r>
      </w:ins>
      <w:ins w:id="592" w:author="Rafael Mesquita" w:date="2015-11-10T21:15:00Z">
        <w:r w:rsidR="00BA44CF">
          <w:rPr>
            <w:rFonts w:ascii="Times New Roman" w:hAnsi="Times New Roman"/>
            <w:sz w:val="24"/>
            <w:szCs w:val="24"/>
          </w:rPr>
          <w:t>compromising</w:t>
        </w:r>
      </w:ins>
      <w:ins w:id="593" w:author="Rafael Mesquita" w:date="2015-11-10T21:14:00Z">
        <w:r w:rsidR="00BA44CF">
          <w:rPr>
            <w:rFonts w:ascii="Times New Roman" w:hAnsi="Times New Roman"/>
            <w:sz w:val="24"/>
            <w:szCs w:val="24"/>
          </w:rPr>
          <w:t xml:space="preserve"> </w:t>
        </w:r>
      </w:ins>
      <w:ins w:id="594" w:author="Rafael Mesquita" w:date="2015-11-10T21:15:00Z">
        <w:r w:rsidR="00BA44CF">
          <w:rPr>
            <w:rFonts w:ascii="Times New Roman" w:hAnsi="Times New Roman"/>
            <w:sz w:val="24"/>
            <w:szCs w:val="24"/>
          </w:rPr>
          <w:t>more detailed analyses</w:t>
        </w:r>
      </w:ins>
      <w:ins w:id="595" w:author="Rafael Mesquita" w:date="2015-11-10T21:11:00Z">
        <w:r w:rsidR="008E7E7F">
          <w:rPr>
            <w:rFonts w:ascii="Times New Roman" w:hAnsi="Times New Roman"/>
            <w:sz w:val="24"/>
            <w:szCs w:val="24"/>
          </w:rPr>
          <w:t xml:space="preserve">. </w:t>
        </w:r>
      </w:ins>
      <w:ins w:id="596" w:author="Rafael Mesquita" w:date="2015-11-10T20:42:00Z">
        <w:r w:rsidR="001671BE">
          <w:rPr>
            <w:rFonts w:ascii="Times New Roman" w:hAnsi="Times New Roman"/>
            <w:sz w:val="24"/>
            <w:szCs w:val="24"/>
          </w:rPr>
          <w:t xml:space="preserve">Despite the </w:t>
        </w:r>
      </w:ins>
      <w:ins w:id="597" w:author="Rafael Mesquita" w:date="2015-11-10T20:43:00Z">
        <w:r w:rsidR="001671BE">
          <w:rPr>
            <w:rFonts w:ascii="Times New Roman" w:hAnsi="Times New Roman"/>
            <w:sz w:val="24"/>
            <w:szCs w:val="24"/>
          </w:rPr>
          <w:t>significant</w:t>
        </w:r>
      </w:ins>
      <w:ins w:id="598" w:author="Rafael Mesquita" w:date="2015-10-13T16:38:00Z">
        <w:r w:rsidR="00E42551">
          <w:rPr>
            <w:rFonts w:ascii="Times New Roman" w:hAnsi="Times New Roman"/>
            <w:sz w:val="24"/>
            <w:szCs w:val="24"/>
          </w:rPr>
          <w:t xml:space="preserve"> influence </w:t>
        </w:r>
      </w:ins>
      <w:ins w:id="599" w:author="Rafael Mesquita" w:date="2015-11-10T20:43:00Z">
        <w:r w:rsidR="001671BE">
          <w:rPr>
            <w:rFonts w:ascii="Times New Roman" w:hAnsi="Times New Roman"/>
            <w:sz w:val="24"/>
            <w:szCs w:val="24"/>
          </w:rPr>
          <w:t xml:space="preserve">of GOLD groups </w:t>
        </w:r>
      </w:ins>
      <w:ins w:id="600" w:author="Rafael Mesquita" w:date="2015-10-13T16:38:00Z">
        <w:r w:rsidR="00E42551">
          <w:rPr>
            <w:rFonts w:ascii="Times New Roman" w:hAnsi="Times New Roman"/>
            <w:sz w:val="24"/>
            <w:szCs w:val="24"/>
          </w:rPr>
          <w:t xml:space="preserve">on </w:t>
        </w:r>
      </w:ins>
      <w:ins w:id="601" w:author="Rafael Mesquita" w:date="2015-11-10T21:04:00Z">
        <w:r w:rsidR="009F3ECB">
          <w:rPr>
            <w:rFonts w:ascii="Times New Roman" w:hAnsi="Times New Roman"/>
            <w:sz w:val="24"/>
            <w:szCs w:val="24"/>
          </w:rPr>
          <w:t>physical activity measures</w:t>
        </w:r>
      </w:ins>
      <w:ins w:id="602" w:author="Rafael Mesquita" w:date="2015-10-13T16:47:00Z">
        <w:r w:rsidR="00065E54">
          <w:rPr>
            <w:rFonts w:ascii="Times New Roman" w:hAnsi="Times New Roman"/>
            <w:sz w:val="24"/>
            <w:szCs w:val="24"/>
          </w:rPr>
          <w:t xml:space="preserve">, </w:t>
        </w:r>
      </w:ins>
      <w:ins w:id="603" w:author="Rafael Mesquita" w:date="2015-11-10T20:43:00Z">
        <w:r w:rsidR="001671BE">
          <w:rPr>
            <w:rFonts w:ascii="Times New Roman" w:hAnsi="Times New Roman"/>
            <w:sz w:val="24"/>
            <w:szCs w:val="24"/>
          </w:rPr>
          <w:t xml:space="preserve">only </w:t>
        </w:r>
      </w:ins>
      <w:ins w:id="604" w:author="Rafael Mesquita" w:date="2015-10-13T16:47:00Z">
        <w:r w:rsidR="00065E54">
          <w:rPr>
            <w:rFonts w:ascii="Times New Roman" w:hAnsi="Times New Roman"/>
            <w:sz w:val="24"/>
            <w:szCs w:val="24"/>
          </w:rPr>
          <w:t xml:space="preserve">little </w:t>
        </w:r>
      </w:ins>
      <w:ins w:id="605" w:author="Rafael Mesquita" w:date="2015-10-13T16:55:00Z">
        <w:r w:rsidR="00590984">
          <w:rPr>
            <w:rFonts w:ascii="Times New Roman" w:hAnsi="Times New Roman"/>
            <w:sz w:val="24"/>
            <w:szCs w:val="24"/>
          </w:rPr>
          <w:t xml:space="preserve">or no </w:t>
        </w:r>
      </w:ins>
      <w:ins w:id="606" w:author="Rafael Mesquita" w:date="2015-10-13T16:40:00Z">
        <w:r w:rsidR="00DC3F0D">
          <w:rPr>
            <w:rFonts w:ascii="Times New Roman" w:hAnsi="Times New Roman"/>
            <w:sz w:val="24"/>
            <w:szCs w:val="24"/>
          </w:rPr>
          <w:t xml:space="preserve">influence </w:t>
        </w:r>
      </w:ins>
      <w:ins w:id="607" w:author="Rafael Mesquita" w:date="2015-11-10T20:43:00Z">
        <w:r w:rsidR="001671BE">
          <w:rPr>
            <w:rFonts w:ascii="Times New Roman" w:hAnsi="Times New Roman"/>
            <w:sz w:val="24"/>
            <w:szCs w:val="24"/>
          </w:rPr>
          <w:t xml:space="preserve">was observed </w:t>
        </w:r>
      </w:ins>
      <w:ins w:id="608" w:author="Rafael Mesquita" w:date="2015-10-13T16:40:00Z">
        <w:r w:rsidR="00DC3F0D">
          <w:rPr>
            <w:rFonts w:ascii="Times New Roman" w:hAnsi="Times New Roman"/>
            <w:sz w:val="24"/>
            <w:szCs w:val="24"/>
          </w:rPr>
          <w:t xml:space="preserve">on </w:t>
        </w:r>
      </w:ins>
      <w:ins w:id="609" w:author="Rafael Mesquita" w:date="2015-11-10T21:04:00Z">
        <w:r w:rsidR="009F3ECB">
          <w:rPr>
            <w:rFonts w:ascii="Times New Roman" w:hAnsi="Times New Roman"/>
            <w:sz w:val="24"/>
            <w:szCs w:val="24"/>
          </w:rPr>
          <w:t xml:space="preserve">physical activity </w:t>
        </w:r>
      </w:ins>
      <w:ins w:id="610" w:author="Rafael Mesquita" w:date="2015-10-13T16:40:00Z">
        <w:r w:rsidR="00DC3F0D">
          <w:rPr>
            <w:rFonts w:ascii="Times New Roman" w:hAnsi="Times New Roman"/>
            <w:sz w:val="24"/>
            <w:szCs w:val="24"/>
          </w:rPr>
          <w:t>hourly patterns</w:t>
        </w:r>
      </w:ins>
      <w:ins w:id="611" w:author="Rafael Mesquita" w:date="2015-10-13T17:06:00Z">
        <w:r w:rsidR="006C1AF7">
          <w:rPr>
            <w:rFonts w:ascii="Times New Roman" w:hAnsi="Times New Roman"/>
            <w:sz w:val="24"/>
            <w:szCs w:val="24"/>
          </w:rPr>
          <w:t xml:space="preserve">. </w:t>
        </w:r>
      </w:ins>
      <w:ins w:id="612" w:author="Rafael Mesquita" w:date="2015-10-13T16:50:00Z">
        <w:r w:rsidR="00590984">
          <w:rPr>
            <w:rFonts w:ascii="Times New Roman" w:hAnsi="Times New Roman"/>
            <w:sz w:val="24"/>
            <w:szCs w:val="24"/>
          </w:rPr>
          <w:t>Only a few studies have investigated hourly patterns in</w:t>
        </w:r>
      </w:ins>
      <w:ins w:id="613" w:author="Rafael Mesquita" w:date="2015-10-13T16:51:00Z">
        <w:r w:rsidR="00590984">
          <w:rPr>
            <w:rFonts w:ascii="Times New Roman" w:hAnsi="Times New Roman"/>
            <w:sz w:val="24"/>
            <w:szCs w:val="24"/>
          </w:rPr>
          <w:t xml:space="preserve"> COPD</w:t>
        </w:r>
      </w:ins>
      <w:ins w:id="614" w:author="Rafael Mesquita" w:date="2015-10-13T16:50:00Z">
        <w:r w:rsidR="00590984">
          <w:rPr>
            <w:rFonts w:ascii="Times New Roman" w:hAnsi="Times New Roman"/>
            <w:sz w:val="24"/>
            <w:szCs w:val="24"/>
          </w:rPr>
          <w:t>.</w:t>
        </w:r>
      </w:ins>
      <w:ins w:id="615" w:author="Rafael Mesquita" w:date="2015-10-13T16:55:00Z">
        <w:r w:rsidR="00590984">
          <w:rPr>
            <w:rFonts w:ascii="Times New Roman" w:hAnsi="Times New Roman"/>
            <w:sz w:val="24"/>
            <w:szCs w:val="24"/>
          </w:rPr>
          <w:t xml:space="preserve"> </w:t>
        </w:r>
      </w:ins>
      <w:ins w:id="616" w:author="Rafael Mesquita" w:date="2015-11-10T20:44:00Z">
        <w:r w:rsidR="001671BE">
          <w:rPr>
            <w:rFonts w:ascii="Times New Roman" w:hAnsi="Times New Roman"/>
            <w:sz w:val="24"/>
            <w:szCs w:val="24"/>
          </w:rPr>
          <w:t xml:space="preserve">In the study by </w:t>
        </w:r>
      </w:ins>
      <w:ins w:id="617" w:author="Rafael Mesquita" w:date="2015-10-13T16:55:00Z">
        <w:r w:rsidR="00590984" w:rsidRPr="00590984">
          <w:rPr>
            <w:rFonts w:ascii="Times New Roman" w:hAnsi="Times New Roman"/>
            <w:sz w:val="24"/>
            <w:szCs w:val="24"/>
          </w:rPr>
          <w:t>Hecht et al</w:t>
        </w:r>
      </w:ins>
      <w:ins w:id="618" w:author="Rafael Mesquita" w:date="2015-10-13T16:56:00Z">
        <w:r w:rsidR="00D77028">
          <w:rPr>
            <w:rFonts w:ascii="Times New Roman" w:hAnsi="Times New Roman"/>
            <w:sz w:val="24"/>
            <w:szCs w:val="24"/>
          </w:rPr>
          <w:t xml:space="preserve"> </w:t>
        </w:r>
      </w:ins>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 </w:instrTex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DATA </w:instrText>
      </w:r>
      <w:r w:rsidR="00D77028">
        <w:rPr>
          <w:rFonts w:ascii="Times New Roman" w:hAnsi="Times New Roman"/>
          <w:sz w:val="24"/>
          <w:szCs w:val="24"/>
        </w:rPr>
      </w:r>
      <w:r w:rsidR="00D77028">
        <w:rPr>
          <w:rFonts w:ascii="Times New Roman" w:hAnsi="Times New Roman"/>
          <w:sz w:val="24"/>
          <w:szCs w:val="24"/>
        </w:rPr>
        <w:fldChar w:fldCharType="end"/>
      </w:r>
      <w:r w:rsidR="00D77028">
        <w:rPr>
          <w:rFonts w:ascii="Times New Roman" w:hAnsi="Times New Roman"/>
          <w:sz w:val="24"/>
          <w:szCs w:val="24"/>
        </w:rPr>
      </w:r>
      <w:r w:rsidR="00D77028">
        <w:rPr>
          <w:rFonts w:ascii="Times New Roman" w:hAnsi="Times New Roman"/>
          <w:sz w:val="24"/>
          <w:szCs w:val="24"/>
        </w:rPr>
        <w:fldChar w:fldCharType="separate"/>
      </w:r>
      <w:r w:rsidR="00D77028">
        <w:rPr>
          <w:rFonts w:ascii="Times New Roman" w:hAnsi="Times New Roman"/>
          <w:noProof/>
          <w:sz w:val="24"/>
          <w:szCs w:val="24"/>
        </w:rPr>
        <w:t>[10]</w:t>
      </w:r>
      <w:r w:rsidR="00D77028">
        <w:rPr>
          <w:rFonts w:ascii="Times New Roman" w:hAnsi="Times New Roman"/>
          <w:sz w:val="24"/>
          <w:szCs w:val="24"/>
        </w:rPr>
        <w:fldChar w:fldCharType="end"/>
      </w:r>
      <w:ins w:id="619" w:author="Rafael Mesquita" w:date="2015-11-10T20:44:00Z">
        <w:r w:rsidR="001671BE">
          <w:rPr>
            <w:rFonts w:ascii="Times New Roman" w:hAnsi="Times New Roman"/>
            <w:sz w:val="24"/>
            <w:szCs w:val="24"/>
          </w:rPr>
          <w:t>, the authors</w:t>
        </w:r>
      </w:ins>
      <w:ins w:id="620" w:author="Rafael Mesquita" w:date="2015-10-13T16:55:00Z">
        <w:r w:rsidR="00590984" w:rsidRPr="00590984">
          <w:rPr>
            <w:rFonts w:ascii="Times New Roman" w:hAnsi="Times New Roman"/>
            <w:sz w:val="24"/>
            <w:szCs w:val="24"/>
          </w:rPr>
          <w:t xml:space="preserve"> observed </w:t>
        </w:r>
      </w:ins>
      <w:ins w:id="621" w:author="Rafael Mesquita" w:date="2015-11-10T20:44:00Z">
        <w:r w:rsidR="001671BE">
          <w:rPr>
            <w:rFonts w:ascii="Times New Roman" w:hAnsi="Times New Roman"/>
            <w:sz w:val="24"/>
            <w:szCs w:val="24"/>
          </w:rPr>
          <w:t xml:space="preserve">that </w:t>
        </w:r>
      </w:ins>
      <w:ins w:id="622" w:author="Rafael Mesquita" w:date="2015-10-13T16:55:00Z">
        <w:r w:rsidR="00590984" w:rsidRPr="00590984">
          <w:rPr>
            <w:rFonts w:ascii="Times New Roman" w:hAnsi="Times New Roman"/>
            <w:sz w:val="24"/>
            <w:szCs w:val="24"/>
          </w:rPr>
          <w:t xml:space="preserve">the highest activity level </w:t>
        </w:r>
      </w:ins>
      <w:ins w:id="623" w:author="Rafael Mesquita" w:date="2015-11-10T20:45:00Z">
        <w:r w:rsidR="001671BE">
          <w:rPr>
            <w:rFonts w:ascii="Times New Roman" w:hAnsi="Times New Roman"/>
            <w:sz w:val="24"/>
            <w:szCs w:val="24"/>
          </w:rPr>
          <w:t xml:space="preserve">occurred </w:t>
        </w:r>
      </w:ins>
      <w:ins w:id="624" w:author="Rafael Mesquita" w:date="2015-10-13T16:55:00Z">
        <w:r w:rsidR="00590984" w:rsidRPr="00590984">
          <w:rPr>
            <w:rFonts w:ascii="Times New Roman" w:hAnsi="Times New Roman"/>
            <w:sz w:val="24"/>
            <w:szCs w:val="24"/>
          </w:rPr>
          <w:t>during the late morning and early afternoon hours</w:t>
        </w:r>
      </w:ins>
      <w:ins w:id="625" w:author="Rafael Mesquita" w:date="2015-10-13T17:01:00Z">
        <w:r w:rsidR="006C1AF7">
          <w:rPr>
            <w:rFonts w:ascii="Times New Roman" w:hAnsi="Times New Roman"/>
            <w:sz w:val="24"/>
            <w:szCs w:val="24"/>
          </w:rPr>
          <w:t xml:space="preserve">, </w:t>
        </w:r>
      </w:ins>
      <w:ins w:id="626" w:author="Rafael Mesquita" w:date="2015-10-13T17:12:00Z">
        <w:r w:rsidR="00E13220">
          <w:rPr>
            <w:rFonts w:ascii="Times New Roman" w:hAnsi="Times New Roman"/>
            <w:sz w:val="24"/>
            <w:szCs w:val="24"/>
          </w:rPr>
          <w:t xml:space="preserve">which is corroborated by our findings. </w:t>
        </w:r>
        <w:proofErr w:type="spellStart"/>
        <w:r w:rsidR="00E13220">
          <w:rPr>
            <w:rFonts w:ascii="Times New Roman" w:hAnsi="Times New Roman"/>
            <w:sz w:val="24"/>
            <w:szCs w:val="24"/>
          </w:rPr>
          <w:t>T</w:t>
        </w:r>
      </w:ins>
      <w:ins w:id="627" w:author="Rafael Mesquita" w:date="2015-10-13T16:55:00Z">
        <w:r w:rsidR="00590984" w:rsidRPr="00590984">
          <w:rPr>
            <w:rFonts w:ascii="Times New Roman" w:hAnsi="Times New Roman"/>
            <w:sz w:val="24"/>
            <w:szCs w:val="24"/>
          </w:rPr>
          <w:t>abak</w:t>
        </w:r>
        <w:proofErr w:type="spellEnd"/>
        <w:r w:rsidR="00590984" w:rsidRPr="00590984">
          <w:rPr>
            <w:rFonts w:ascii="Times New Roman" w:hAnsi="Times New Roman"/>
            <w:sz w:val="24"/>
            <w:szCs w:val="24"/>
          </w:rPr>
          <w:t xml:space="preserve"> et al </w:t>
        </w:r>
      </w:ins>
      <w:r w:rsidR="00D77028">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Tabak&lt;/Author&gt;&lt;Year&gt;2012&lt;/Year&gt;&lt;RecNum&gt;486&lt;/RecNum&gt;&lt;DisplayText&gt;[34]&lt;/DisplayText&gt;&lt;record&gt;&lt;rec-number&gt;486&lt;/rec-number&gt;&lt;foreign-keys&gt;&lt;key app="EN" db-id="tfsfsfxt0r2et2ezrvi5eafx5dz0ae9wxsst" timestamp="1444748396"&gt;486&lt;/key&gt;&lt;/foreign-keys&gt;&lt;ref-type name="Journal Article"&gt;17&lt;/ref-type&gt;&lt;contributors&gt;&lt;authors&gt;&lt;author&gt;Tabak, M.&lt;/author&gt;&lt;author&gt;Vollenbroek-Hutten, M. M.&lt;/author&gt;&lt;author&gt;van der Valk, P. D.&lt;/author&gt;&lt;author&gt;van der Palen, J.&lt;/author&gt;&lt;author&gt;Tonis, T. M.&lt;/author&gt;&lt;author&gt;Hermens, H. J.&lt;/author&gt;&lt;/authors&gt;&lt;/contributors&gt;&lt;auth-address&gt;Telemedicine Group, Roessingh Research and Development, P.O. Box 310, 7500 AH Enschede, The Netherlands ; Telemedicine Group, University of Twente, 7500 AE Enschede, The Netherlands.&lt;/auth-address&gt;&lt;titles&gt;&lt;title&gt;Telemonitoring of Daily Activity and Symptom Behavior in Patients with COPD&lt;/title&gt;&lt;secondary-title&gt;Int J Telemed Appl&lt;/secondary-title&gt;&lt;alt-title&gt;International journal of telemedicine and applications&lt;/alt-title&gt;&lt;/titles&gt;&lt;periodical&gt;&lt;full-title&gt;Int J Telemed Appl&lt;/full-title&gt;&lt;abbr-1&gt;International journal of telemedicine and applications&lt;/abbr-1&gt;&lt;/periodical&gt;&lt;alt-periodical&gt;&lt;full-title&gt;Int J Telemed Appl&lt;/full-title&gt;&lt;abbr-1&gt;International journal of telemedicine and applications&lt;/abbr-1&gt;&lt;/alt-periodical&gt;&lt;pages&gt;438736&lt;/pages&gt;&lt;volume&gt;2012&lt;/volume&gt;&lt;dates&gt;&lt;year&gt;2012&lt;/year&gt;&lt;/dates&gt;&lt;isbn&gt;1687-6423 (Electronic)&amp;#xD;1687-6415 (Linking)&lt;/isbn&gt;&lt;accession-num&gt;23227041&lt;/accession-num&gt;&lt;urls&gt;&lt;related-urls&gt;&lt;url&gt;http://www.ncbi.nlm.nih.gov/pubmed/23227041&lt;/url&gt;&lt;/related-urls&gt;&lt;/urls&gt;&lt;custom2&gt;3512293&lt;/custom2&gt;&lt;electronic-resource-num&gt;10.1155/2012/438736&lt;/electronic-resource-num&gt;&lt;/record&gt;&lt;/Cite&gt;&lt;/EndNote&gt;</w:instrText>
      </w:r>
      <w:r w:rsidR="00D77028">
        <w:rPr>
          <w:rFonts w:ascii="Times New Roman" w:hAnsi="Times New Roman"/>
          <w:sz w:val="24"/>
          <w:szCs w:val="24"/>
        </w:rPr>
        <w:fldChar w:fldCharType="separate"/>
      </w:r>
      <w:r w:rsidR="00865FDA">
        <w:rPr>
          <w:rFonts w:ascii="Times New Roman" w:hAnsi="Times New Roman"/>
          <w:noProof/>
          <w:sz w:val="24"/>
          <w:szCs w:val="24"/>
        </w:rPr>
        <w:t>[34]</w:t>
      </w:r>
      <w:r w:rsidR="00D77028">
        <w:rPr>
          <w:rFonts w:ascii="Times New Roman" w:hAnsi="Times New Roman"/>
          <w:sz w:val="24"/>
          <w:szCs w:val="24"/>
        </w:rPr>
        <w:fldChar w:fldCharType="end"/>
      </w:r>
      <w:ins w:id="628" w:author="Rafael Mesquita" w:date="2015-11-10T20:46:00Z">
        <w:r w:rsidR="001671BE">
          <w:rPr>
            <w:rFonts w:ascii="Times New Roman" w:hAnsi="Times New Roman"/>
            <w:sz w:val="24"/>
            <w:szCs w:val="24"/>
          </w:rPr>
          <w:t>, in turn,</w:t>
        </w:r>
      </w:ins>
      <w:ins w:id="629" w:author="Rafael Mesquita" w:date="2015-10-13T17:00:00Z">
        <w:r w:rsidR="00D77028">
          <w:rPr>
            <w:rFonts w:ascii="Times New Roman" w:hAnsi="Times New Roman"/>
            <w:sz w:val="24"/>
            <w:szCs w:val="24"/>
          </w:rPr>
          <w:t xml:space="preserve"> </w:t>
        </w:r>
      </w:ins>
      <w:ins w:id="630" w:author="Rafael Mesquita" w:date="2015-10-13T16:55:00Z">
        <w:r w:rsidR="00590984" w:rsidRPr="00590984">
          <w:rPr>
            <w:rFonts w:ascii="Times New Roman" w:hAnsi="Times New Roman"/>
            <w:sz w:val="24"/>
            <w:szCs w:val="24"/>
          </w:rPr>
          <w:t xml:space="preserve">observed a </w:t>
        </w:r>
      </w:ins>
      <w:ins w:id="631" w:author="Rafael Mesquita" w:date="2015-10-13T17:13:00Z">
        <w:r w:rsidR="00E13220">
          <w:rPr>
            <w:rFonts w:ascii="Times New Roman" w:hAnsi="Times New Roman"/>
            <w:sz w:val="24"/>
            <w:szCs w:val="24"/>
          </w:rPr>
          <w:t xml:space="preserve">similar pattern of a </w:t>
        </w:r>
      </w:ins>
      <w:ins w:id="632" w:author="Rafael Mesquita" w:date="2015-10-13T16:55:00Z">
        <w:r w:rsidR="00590984" w:rsidRPr="00590984">
          <w:rPr>
            <w:rFonts w:ascii="Times New Roman" w:hAnsi="Times New Roman"/>
            <w:sz w:val="24"/>
            <w:szCs w:val="24"/>
          </w:rPr>
          <w:t xml:space="preserve">dip of lower activity in the early afternoon in both employed and unemployed COPD patients, </w:t>
        </w:r>
      </w:ins>
      <w:ins w:id="633" w:author="Rafael Mesquita" w:date="2015-10-13T17:14:00Z">
        <w:r w:rsidR="00E13220">
          <w:rPr>
            <w:rFonts w:ascii="Times New Roman" w:hAnsi="Times New Roman"/>
            <w:sz w:val="24"/>
            <w:szCs w:val="24"/>
          </w:rPr>
          <w:t xml:space="preserve">despite differences </w:t>
        </w:r>
      </w:ins>
      <w:ins w:id="634" w:author="Rafael Mesquita" w:date="2015-11-10T20:46:00Z">
        <w:r w:rsidR="001671BE">
          <w:rPr>
            <w:rFonts w:ascii="Times New Roman" w:hAnsi="Times New Roman"/>
            <w:sz w:val="24"/>
            <w:szCs w:val="24"/>
          </w:rPr>
          <w:t>in the summary values between groups</w:t>
        </w:r>
      </w:ins>
      <w:ins w:id="635" w:author="Rafael Mesquita" w:date="2015-10-13T17:06:00Z">
        <w:r w:rsidR="006C1AF7">
          <w:rPr>
            <w:rFonts w:ascii="Times New Roman" w:hAnsi="Times New Roman"/>
            <w:sz w:val="24"/>
            <w:szCs w:val="24"/>
          </w:rPr>
          <w:t xml:space="preserve">. </w:t>
        </w:r>
      </w:ins>
      <w:ins w:id="636" w:author="Rafael Mesquita" w:date="2015-10-13T17:14:00Z">
        <w:r w:rsidR="00E13220">
          <w:rPr>
            <w:rFonts w:ascii="Times New Roman" w:hAnsi="Times New Roman"/>
            <w:sz w:val="24"/>
            <w:szCs w:val="24"/>
          </w:rPr>
          <w:t>Together with our findings th</w:t>
        </w:r>
      </w:ins>
      <w:ins w:id="637" w:author="Rafael Mesquita" w:date="2015-10-19T17:39:00Z">
        <w:r w:rsidR="00F7501B">
          <w:rPr>
            <w:rFonts w:ascii="Times New Roman" w:hAnsi="Times New Roman"/>
            <w:sz w:val="24"/>
            <w:szCs w:val="24"/>
          </w:rPr>
          <w:t>is</w:t>
        </w:r>
      </w:ins>
      <w:ins w:id="638" w:author="Rafael Mesquita" w:date="2015-10-13T17:06:00Z">
        <w:r w:rsidR="006C1AF7">
          <w:rPr>
            <w:rFonts w:ascii="Times New Roman" w:hAnsi="Times New Roman"/>
            <w:sz w:val="24"/>
            <w:szCs w:val="24"/>
          </w:rPr>
          <w:t xml:space="preserve"> suggest</w:t>
        </w:r>
      </w:ins>
      <w:ins w:id="639" w:author="Rafael Mesquita" w:date="2015-10-19T17:39:00Z">
        <w:r w:rsidR="00F7501B">
          <w:rPr>
            <w:rFonts w:ascii="Times New Roman" w:hAnsi="Times New Roman"/>
            <w:sz w:val="24"/>
            <w:szCs w:val="24"/>
          </w:rPr>
          <w:t>s</w:t>
        </w:r>
      </w:ins>
      <w:ins w:id="640" w:author="Rafael Mesquita" w:date="2015-10-13T17:06:00Z">
        <w:r w:rsidR="006C1AF7">
          <w:rPr>
            <w:rFonts w:ascii="Times New Roman" w:hAnsi="Times New Roman"/>
            <w:sz w:val="24"/>
            <w:szCs w:val="24"/>
          </w:rPr>
          <w:t xml:space="preserve"> that </w:t>
        </w:r>
      </w:ins>
      <w:ins w:id="641" w:author="Rafael Mesquita" w:date="2015-10-13T17:07:00Z">
        <w:r w:rsidR="006C1AF7">
          <w:rPr>
            <w:rFonts w:ascii="Times New Roman" w:hAnsi="Times New Roman"/>
            <w:sz w:val="24"/>
            <w:szCs w:val="24"/>
          </w:rPr>
          <w:t xml:space="preserve">hourly patterns </w:t>
        </w:r>
      </w:ins>
      <w:ins w:id="642" w:author="Rafael Mesquita" w:date="2015-10-15T11:23:00Z">
        <w:r w:rsidR="00C4572E">
          <w:rPr>
            <w:rFonts w:ascii="Times New Roman" w:hAnsi="Times New Roman"/>
            <w:sz w:val="24"/>
            <w:szCs w:val="24"/>
          </w:rPr>
          <w:t xml:space="preserve">have the potential to </w:t>
        </w:r>
      </w:ins>
      <w:ins w:id="643" w:author="Rafael Mesquita" w:date="2015-10-14T13:10:00Z">
        <w:r w:rsidR="00720F24">
          <w:rPr>
            <w:rFonts w:ascii="Times New Roman" w:hAnsi="Times New Roman"/>
            <w:sz w:val="24"/>
            <w:szCs w:val="24"/>
          </w:rPr>
          <w:t>complement</w:t>
        </w:r>
      </w:ins>
      <w:ins w:id="644" w:author="Rafael Mesquita" w:date="2015-10-14T13:11:00Z">
        <w:r w:rsidR="003B7836">
          <w:rPr>
            <w:rFonts w:ascii="Times New Roman" w:hAnsi="Times New Roman"/>
            <w:sz w:val="24"/>
            <w:szCs w:val="24"/>
          </w:rPr>
          <w:t xml:space="preserve"> the information provided by </w:t>
        </w:r>
      </w:ins>
      <w:ins w:id="645" w:author="Rafael Mesquita" w:date="2015-10-13T17:19:00Z">
        <w:r w:rsidR="00720F24">
          <w:rPr>
            <w:rFonts w:ascii="Times New Roman" w:hAnsi="Times New Roman"/>
            <w:sz w:val="24"/>
            <w:szCs w:val="24"/>
          </w:rPr>
          <w:t>summary values</w:t>
        </w:r>
      </w:ins>
      <w:ins w:id="646" w:author="Rafael Mesquita" w:date="2015-10-13T17:07:00Z">
        <w:r w:rsidR="006C1AF7">
          <w:rPr>
            <w:rFonts w:ascii="Times New Roman" w:hAnsi="Times New Roman"/>
            <w:sz w:val="24"/>
            <w:szCs w:val="24"/>
          </w:rPr>
          <w:t>.</w:t>
        </w:r>
      </w:ins>
    </w:p>
    <w:p w14:paraId="2E8AA94B" w14:textId="2675D8B2" w:rsidR="00D205B7" w:rsidRPr="00815C59" w:rsidDel="00736100" w:rsidRDefault="00190116" w:rsidP="007C2766">
      <w:pPr>
        <w:spacing w:after="0" w:line="480" w:lineRule="auto"/>
        <w:ind w:firstLine="708"/>
        <w:rPr>
          <w:del w:id="647" w:author="Rafael Mesquita" w:date="2015-11-04T10:05:00Z"/>
          <w:rFonts w:ascii="Times New Roman" w:hAnsi="Times New Roman"/>
          <w:sz w:val="24"/>
          <w:szCs w:val="24"/>
        </w:rPr>
      </w:pPr>
      <w:del w:id="648" w:author="Rafael Mesquita" w:date="2015-11-04T10:05:00Z">
        <w:r w:rsidRPr="00815C59" w:rsidDel="00736100">
          <w:rPr>
            <w:rFonts w:ascii="Times New Roman" w:hAnsi="Times New Roman"/>
            <w:sz w:val="24"/>
            <w:szCs w:val="24"/>
          </w:rPr>
          <w:delText>P</w:delText>
        </w:r>
        <w:r w:rsidR="00E1076D" w:rsidRPr="00815C59" w:rsidDel="00736100">
          <w:rPr>
            <w:rFonts w:ascii="Times New Roman" w:hAnsi="Times New Roman"/>
            <w:sz w:val="24"/>
            <w:szCs w:val="24"/>
          </w:rPr>
          <w:delText xml:space="preserve">atients with COPD are </w:delText>
        </w:r>
        <w:r w:rsidR="0029341B" w:rsidRPr="00815C59" w:rsidDel="00736100">
          <w:rPr>
            <w:rFonts w:ascii="Times New Roman" w:hAnsi="Times New Roman"/>
            <w:sz w:val="24"/>
            <w:szCs w:val="24"/>
          </w:rPr>
          <w:delText xml:space="preserve">physically </w:delText>
        </w:r>
        <w:r w:rsidRPr="00815C59" w:rsidDel="00736100">
          <w:rPr>
            <w:rFonts w:ascii="Times New Roman" w:hAnsi="Times New Roman"/>
            <w:sz w:val="24"/>
            <w:szCs w:val="24"/>
          </w:rPr>
          <w:delText xml:space="preserve">less </w:delText>
        </w:r>
        <w:r w:rsidR="00E1076D" w:rsidRPr="00815C59" w:rsidDel="00736100">
          <w:rPr>
            <w:rFonts w:ascii="Times New Roman" w:hAnsi="Times New Roman"/>
            <w:sz w:val="24"/>
            <w:szCs w:val="24"/>
          </w:rPr>
          <w:delText xml:space="preserve">active </w:delText>
        </w:r>
        <w:r w:rsidR="0036432A" w:rsidRPr="00815C59" w:rsidDel="00736100">
          <w:rPr>
            <w:rFonts w:ascii="Times New Roman" w:hAnsi="Times New Roman"/>
            <w:sz w:val="24"/>
            <w:szCs w:val="24"/>
          </w:rPr>
          <w:delText>compared to</w:delText>
        </w:r>
        <w:r w:rsidR="00E1076D" w:rsidRPr="00815C59" w:rsidDel="00736100">
          <w:rPr>
            <w:rFonts w:ascii="Times New Roman" w:hAnsi="Times New Roman"/>
            <w:sz w:val="24"/>
            <w:szCs w:val="24"/>
          </w:rPr>
          <w:delText xml:space="preserve"> healthy subjects</w:delText>
        </w:r>
        <w:r w:rsidR="00FE345E" w:rsidDel="00736100">
          <w:rPr>
            <w:rFonts w:ascii="Times New Roman" w:hAnsi="Times New Roman"/>
            <w:sz w:val="24"/>
            <w:szCs w:val="24"/>
          </w:rPr>
          <w:delText>.</w:delText>
        </w:r>
        <w:r w:rsidR="00C546DB" w:rsidRPr="00815C59" w:rsidDel="00736100">
          <w:rPr>
            <w:rFonts w:ascii="Times New Roman" w:hAnsi="Times New Roman"/>
            <w:sz w:val="24"/>
            <w:szCs w:val="24"/>
          </w:rPr>
          <w:delText xml:space="preserve"> The present </w:delText>
        </w:r>
        <w:r w:rsidR="00E1076D" w:rsidRPr="00815C59" w:rsidDel="00736100">
          <w:rPr>
            <w:rFonts w:ascii="Times New Roman" w:hAnsi="Times New Roman"/>
            <w:sz w:val="24"/>
            <w:szCs w:val="24"/>
          </w:rPr>
          <w:delText xml:space="preserve">study </w:delText>
        </w:r>
      </w:del>
      <w:del w:id="649" w:author="Rafael Mesquita" w:date="2015-10-16T14:31:00Z">
        <w:r w:rsidR="00E1076D" w:rsidRPr="00815C59" w:rsidDel="00F00E51">
          <w:rPr>
            <w:rFonts w:ascii="Times New Roman" w:hAnsi="Times New Roman"/>
            <w:sz w:val="24"/>
            <w:szCs w:val="24"/>
          </w:rPr>
          <w:delText xml:space="preserve">is the first to </w:delText>
        </w:r>
      </w:del>
      <w:del w:id="650" w:author="Rafael Mesquita" w:date="2015-11-04T10:05:00Z">
        <w:r w:rsidR="00C546DB" w:rsidRPr="00815C59" w:rsidDel="00736100">
          <w:rPr>
            <w:rFonts w:ascii="Times New Roman" w:hAnsi="Times New Roman"/>
            <w:sz w:val="24"/>
            <w:szCs w:val="24"/>
          </w:rPr>
          <w:delText xml:space="preserve">confirm this </w:delText>
        </w:r>
        <w:r w:rsidR="004F282C" w:rsidRPr="00815C59" w:rsidDel="00736100">
          <w:rPr>
            <w:rFonts w:ascii="Times New Roman" w:hAnsi="Times New Roman"/>
            <w:sz w:val="24"/>
            <w:szCs w:val="24"/>
          </w:rPr>
          <w:delText xml:space="preserve">finding </w:delText>
        </w:r>
        <w:r w:rsidR="00C546DB" w:rsidRPr="00815C59" w:rsidDel="00736100">
          <w:rPr>
            <w:rFonts w:ascii="Times New Roman" w:hAnsi="Times New Roman"/>
            <w:sz w:val="24"/>
            <w:szCs w:val="24"/>
          </w:rPr>
          <w:delText xml:space="preserve">after </w:delText>
        </w:r>
        <w:r w:rsidR="007E26B8" w:rsidRPr="00815C59" w:rsidDel="00736100">
          <w:rPr>
            <w:rFonts w:ascii="Times New Roman" w:hAnsi="Times New Roman"/>
            <w:sz w:val="24"/>
            <w:szCs w:val="24"/>
          </w:rPr>
          <w:delText xml:space="preserve">a </w:delText>
        </w:r>
        <w:r w:rsidR="00046528" w:rsidRPr="00815C59" w:rsidDel="00736100">
          <w:rPr>
            <w:rFonts w:ascii="Times New Roman" w:hAnsi="Times New Roman"/>
            <w:sz w:val="24"/>
            <w:szCs w:val="24"/>
          </w:rPr>
          <w:delText>pair</w:delText>
        </w:r>
        <w:r w:rsidRPr="00815C59" w:rsidDel="00736100">
          <w:rPr>
            <w:rFonts w:ascii="Times New Roman" w:hAnsi="Times New Roman"/>
            <w:sz w:val="24"/>
            <w:szCs w:val="24"/>
          </w:rPr>
          <w:delText xml:space="preserve">wise </w:delText>
        </w:r>
        <w:r w:rsidR="00C546DB" w:rsidRPr="00815C59" w:rsidDel="00736100">
          <w:rPr>
            <w:rFonts w:ascii="Times New Roman" w:hAnsi="Times New Roman"/>
            <w:sz w:val="24"/>
            <w:szCs w:val="24"/>
          </w:rPr>
          <w:delText xml:space="preserve">matching for </w:delText>
        </w:r>
        <w:r w:rsidR="009B6167" w:rsidDel="00736100">
          <w:rPr>
            <w:rFonts w:ascii="Times New Roman" w:hAnsi="Times New Roman"/>
            <w:sz w:val="24"/>
            <w:szCs w:val="24"/>
          </w:rPr>
          <w:delText>sex</w:delText>
        </w:r>
        <w:r w:rsidR="00866443" w:rsidRPr="00815C59" w:rsidDel="00736100">
          <w:rPr>
            <w:rFonts w:ascii="Times New Roman" w:hAnsi="Times New Roman"/>
            <w:sz w:val="24"/>
            <w:szCs w:val="24"/>
          </w:rPr>
          <w:delText>, age and BMI</w:delText>
        </w:r>
        <w:r w:rsidR="00E53C9A" w:rsidRPr="00815C59" w:rsidDel="00736100">
          <w:rPr>
            <w:rFonts w:ascii="Times New Roman" w:hAnsi="Times New Roman"/>
            <w:sz w:val="24"/>
            <w:szCs w:val="24"/>
          </w:rPr>
          <w:delText xml:space="preserve">. </w:delText>
        </w:r>
      </w:del>
      <w:del w:id="651" w:author="Rafael Mesquita" w:date="2015-10-16T14:31:00Z">
        <w:r w:rsidR="00D205B7" w:rsidRPr="00815C59" w:rsidDel="00F00E51">
          <w:rPr>
            <w:rFonts w:ascii="Times New Roman" w:hAnsi="Times New Roman"/>
            <w:sz w:val="24"/>
            <w:szCs w:val="24"/>
          </w:rPr>
          <w:delText>T</w:delText>
        </w:r>
        <w:r w:rsidR="00590040" w:rsidRPr="00815C59" w:rsidDel="00F00E51">
          <w:rPr>
            <w:rFonts w:ascii="Times New Roman" w:hAnsi="Times New Roman"/>
            <w:sz w:val="24"/>
            <w:szCs w:val="24"/>
          </w:rPr>
          <w:delText>o our knowledge, t</w:delText>
        </w:r>
        <w:r w:rsidR="00D205B7" w:rsidRPr="00815C59" w:rsidDel="00F00E51">
          <w:rPr>
            <w:rFonts w:ascii="Times New Roman" w:hAnsi="Times New Roman"/>
            <w:sz w:val="24"/>
            <w:szCs w:val="24"/>
          </w:rPr>
          <w:delText xml:space="preserve">his </w:delText>
        </w:r>
        <w:r w:rsidR="00FD00E8" w:rsidRPr="00815C59" w:rsidDel="00F00E51">
          <w:rPr>
            <w:rFonts w:ascii="Times New Roman" w:hAnsi="Times New Roman"/>
            <w:sz w:val="24"/>
            <w:szCs w:val="24"/>
          </w:rPr>
          <w:delText xml:space="preserve">study </w:delText>
        </w:r>
        <w:r w:rsidR="00626670" w:rsidRPr="00815C59" w:rsidDel="00F00E51">
          <w:rPr>
            <w:rFonts w:ascii="Times New Roman" w:hAnsi="Times New Roman"/>
            <w:sz w:val="24"/>
            <w:szCs w:val="24"/>
          </w:rPr>
          <w:delText xml:space="preserve">is the first large </w:delText>
        </w:r>
        <w:r w:rsidR="00CF1C45" w:rsidRPr="00815C59" w:rsidDel="00F00E51">
          <w:rPr>
            <w:rFonts w:ascii="Times New Roman" w:hAnsi="Times New Roman"/>
            <w:sz w:val="24"/>
            <w:szCs w:val="24"/>
          </w:rPr>
          <w:delText xml:space="preserve">study </w:delText>
        </w:r>
        <w:r w:rsidR="00080FC6" w:rsidRPr="00815C59" w:rsidDel="00F00E51">
          <w:rPr>
            <w:rFonts w:ascii="Times New Roman" w:hAnsi="Times New Roman"/>
            <w:sz w:val="24"/>
            <w:szCs w:val="24"/>
          </w:rPr>
          <w:delText>to</w:delText>
        </w:r>
      </w:del>
      <w:del w:id="652" w:author="Rafael Mesquita" w:date="2015-10-16T14:32:00Z">
        <w:r w:rsidR="00080FC6" w:rsidRPr="00815C59" w:rsidDel="00F00E51">
          <w:rPr>
            <w:rFonts w:ascii="Times New Roman" w:hAnsi="Times New Roman"/>
            <w:sz w:val="24"/>
            <w:szCs w:val="24"/>
          </w:rPr>
          <w:delText xml:space="preserve"> show</w:delText>
        </w:r>
      </w:del>
      <w:del w:id="653" w:author="Rafael Mesquita" w:date="2015-11-04T10:05:00Z">
        <w:r w:rsidR="00080FC6" w:rsidRPr="00815C59" w:rsidDel="00736100">
          <w:rPr>
            <w:rFonts w:ascii="Times New Roman" w:hAnsi="Times New Roman"/>
            <w:sz w:val="24"/>
            <w:szCs w:val="24"/>
          </w:rPr>
          <w:delText xml:space="preserve"> </w:delText>
        </w:r>
      </w:del>
      <w:del w:id="654" w:author="Rafael Mesquita" w:date="2015-10-16T14:34:00Z">
        <w:r w:rsidR="00080FC6" w:rsidRPr="00815C59" w:rsidDel="00F00E51">
          <w:rPr>
            <w:rFonts w:ascii="Times New Roman" w:hAnsi="Times New Roman"/>
            <w:sz w:val="24"/>
            <w:szCs w:val="24"/>
          </w:rPr>
          <w:delText>that</w:delText>
        </w:r>
        <w:r w:rsidR="00D205B7" w:rsidRPr="00815C59" w:rsidDel="00F00E51">
          <w:rPr>
            <w:rFonts w:ascii="Times New Roman" w:hAnsi="Times New Roman"/>
            <w:sz w:val="24"/>
            <w:szCs w:val="24"/>
          </w:rPr>
          <w:delText xml:space="preserve"> </w:delText>
        </w:r>
        <w:r w:rsidR="00080FC6" w:rsidRPr="00815C59" w:rsidDel="00F00E51">
          <w:rPr>
            <w:rFonts w:ascii="Times New Roman" w:hAnsi="Times New Roman"/>
            <w:sz w:val="24"/>
            <w:szCs w:val="24"/>
          </w:rPr>
          <w:delText xml:space="preserve">patients with COPD </w:delText>
        </w:r>
        <w:r w:rsidR="00C70AC2" w:rsidRPr="00815C59" w:rsidDel="00F00E51">
          <w:rPr>
            <w:rFonts w:ascii="Times New Roman" w:hAnsi="Times New Roman"/>
            <w:sz w:val="24"/>
            <w:szCs w:val="24"/>
          </w:rPr>
          <w:delText xml:space="preserve">not only </w:delText>
        </w:r>
        <w:r w:rsidR="00080FC6" w:rsidRPr="00815C59" w:rsidDel="00F00E51">
          <w:rPr>
            <w:rFonts w:ascii="Times New Roman" w:hAnsi="Times New Roman"/>
            <w:sz w:val="24"/>
            <w:szCs w:val="24"/>
          </w:rPr>
          <w:delText>spen</w:delText>
        </w:r>
        <w:r w:rsidR="00EA76C3" w:rsidRPr="00815C59" w:rsidDel="00F00E51">
          <w:rPr>
            <w:rFonts w:ascii="Times New Roman" w:hAnsi="Times New Roman"/>
            <w:sz w:val="24"/>
            <w:szCs w:val="24"/>
          </w:rPr>
          <w:delText>d</w:delText>
        </w:r>
      </w:del>
      <w:del w:id="655" w:author="Rafael Mesquita" w:date="2015-10-16T14:33:00Z">
        <w:r w:rsidR="00080FC6" w:rsidRPr="00815C59" w:rsidDel="00F00E51">
          <w:rPr>
            <w:rFonts w:ascii="Times New Roman" w:hAnsi="Times New Roman"/>
            <w:sz w:val="24"/>
            <w:szCs w:val="24"/>
          </w:rPr>
          <w:delText xml:space="preserve"> less time in </w:delText>
        </w:r>
        <w:r w:rsidR="004D4719" w:rsidRPr="00815C59" w:rsidDel="00F00E51">
          <w:rPr>
            <w:rFonts w:ascii="Times New Roman" w:hAnsi="Times New Roman"/>
            <w:sz w:val="24"/>
            <w:szCs w:val="24"/>
          </w:rPr>
          <w:delText>moderate-to-vigorous intensity</w:delText>
        </w:r>
        <w:r w:rsidR="00080FC6" w:rsidRPr="00815C59" w:rsidDel="00F00E51">
          <w:rPr>
            <w:rFonts w:ascii="Times New Roman" w:hAnsi="Times New Roman"/>
            <w:sz w:val="24"/>
            <w:szCs w:val="24"/>
          </w:rPr>
          <w:delText xml:space="preserve">, but also more time in </w:delText>
        </w:r>
        <w:r w:rsidR="004D4719" w:rsidRPr="00815C59" w:rsidDel="00F00E51">
          <w:rPr>
            <w:rFonts w:ascii="Times New Roman" w:hAnsi="Times New Roman"/>
            <w:sz w:val="24"/>
            <w:szCs w:val="24"/>
          </w:rPr>
          <w:delText>very light intensity</w:delText>
        </w:r>
      </w:del>
      <w:del w:id="656" w:author="Rafael Mesquita" w:date="2015-11-04T10:05:00Z">
        <w:r w:rsidR="00080FC6" w:rsidRPr="00815C59" w:rsidDel="00736100">
          <w:rPr>
            <w:rFonts w:ascii="Times New Roman" w:hAnsi="Times New Roman"/>
            <w:sz w:val="24"/>
            <w:szCs w:val="24"/>
          </w:rPr>
          <w:delText>, which c</w:delText>
        </w:r>
        <w:r w:rsidR="001146E5" w:rsidRPr="00815C59" w:rsidDel="00736100">
          <w:rPr>
            <w:rFonts w:ascii="Times New Roman" w:hAnsi="Times New Roman"/>
            <w:sz w:val="24"/>
            <w:szCs w:val="24"/>
          </w:rPr>
          <w:delText>an</w:delText>
        </w:r>
        <w:r w:rsidR="00590040" w:rsidRPr="00815C59" w:rsidDel="00736100">
          <w:rPr>
            <w:rFonts w:ascii="Times New Roman" w:hAnsi="Times New Roman"/>
            <w:sz w:val="24"/>
            <w:szCs w:val="24"/>
          </w:rPr>
          <w:delText xml:space="preserve"> be considered</w:delText>
        </w:r>
        <w:r w:rsidR="00080FC6" w:rsidRPr="00815C59" w:rsidDel="00736100">
          <w:rPr>
            <w:rFonts w:ascii="Times New Roman" w:hAnsi="Times New Roman"/>
            <w:sz w:val="24"/>
            <w:szCs w:val="24"/>
          </w:rPr>
          <w:delText xml:space="preserve"> a surrogate of sedentary time</w:delText>
        </w:r>
        <w:r w:rsidR="00995815" w:rsidRPr="00815C59" w:rsidDel="00736100">
          <w:rPr>
            <w:rFonts w:ascii="Times New Roman" w:hAnsi="Times New Roman"/>
            <w:sz w:val="24"/>
            <w:szCs w:val="24"/>
          </w:rPr>
          <w:delText xml:space="preserve"> (i.e., activities between 1.0-1.5 METs)</w:delText>
        </w:r>
      </w:del>
      <w:del w:id="657" w:author="Rafael Mesquita" w:date="2015-10-16T14:34:00Z">
        <w:r w:rsidR="00FE345E" w:rsidDel="00F00E51">
          <w:rPr>
            <w:rFonts w:ascii="Times New Roman" w:hAnsi="Times New Roman"/>
            <w:sz w:val="24"/>
            <w:szCs w:val="24"/>
          </w:rPr>
          <w:delText>.</w:delText>
        </w:r>
        <w:r w:rsidR="00080FC6" w:rsidRPr="00815C59" w:rsidDel="00F00E51">
          <w:rPr>
            <w:rFonts w:ascii="Times New Roman" w:hAnsi="Times New Roman"/>
            <w:sz w:val="24"/>
            <w:szCs w:val="24"/>
          </w:rPr>
          <w:delText xml:space="preserve"> </w:delText>
        </w:r>
      </w:del>
      <w:del w:id="658" w:author="Rafael Mesquita" w:date="2015-11-04T10:05:00Z">
        <w:r w:rsidR="00194491" w:rsidRPr="00815C59" w:rsidDel="00736100">
          <w:rPr>
            <w:rFonts w:ascii="Times New Roman" w:hAnsi="Times New Roman"/>
            <w:sz w:val="24"/>
            <w:szCs w:val="24"/>
          </w:rPr>
          <w:delText>Reducing the t</w:delText>
        </w:r>
        <w:r w:rsidR="00402C02" w:rsidRPr="00815C59" w:rsidDel="00736100">
          <w:rPr>
            <w:rFonts w:ascii="Times New Roman" w:hAnsi="Times New Roman"/>
            <w:sz w:val="24"/>
            <w:szCs w:val="24"/>
          </w:rPr>
          <w:delText xml:space="preserve">ime in </w:delText>
        </w:r>
        <w:r w:rsidR="004D4719" w:rsidRPr="00815C59" w:rsidDel="00736100">
          <w:rPr>
            <w:rFonts w:ascii="Times New Roman" w:hAnsi="Times New Roman"/>
            <w:sz w:val="24"/>
            <w:szCs w:val="24"/>
          </w:rPr>
          <w:delText>very light intensity</w:delText>
        </w:r>
        <w:r w:rsidR="00032EC4" w:rsidRPr="00815C59" w:rsidDel="00736100">
          <w:rPr>
            <w:rFonts w:ascii="Times New Roman" w:hAnsi="Times New Roman"/>
            <w:sz w:val="24"/>
            <w:szCs w:val="24"/>
          </w:rPr>
          <w:delText xml:space="preserve"> by increasing the time in light intensity</w:delText>
        </w:r>
        <w:r w:rsidR="00194491" w:rsidRPr="00815C59" w:rsidDel="00736100">
          <w:rPr>
            <w:rFonts w:ascii="Times New Roman" w:hAnsi="Times New Roman"/>
            <w:sz w:val="24"/>
            <w:szCs w:val="24"/>
          </w:rPr>
          <w:delText xml:space="preserve"> </w:delText>
        </w:r>
        <w:r w:rsidR="0022441C" w:rsidRPr="00815C59" w:rsidDel="00736100">
          <w:rPr>
            <w:rFonts w:ascii="Times New Roman" w:hAnsi="Times New Roman"/>
            <w:sz w:val="24"/>
            <w:szCs w:val="24"/>
          </w:rPr>
          <w:delText>may</w:delText>
        </w:r>
        <w:r w:rsidR="00194491" w:rsidRPr="00815C59" w:rsidDel="00736100">
          <w:rPr>
            <w:rFonts w:ascii="Times New Roman" w:hAnsi="Times New Roman"/>
            <w:sz w:val="24"/>
            <w:szCs w:val="24"/>
          </w:rPr>
          <w:delText xml:space="preserve"> be an important strategy </w:delText>
        </w:r>
        <w:r w:rsidR="001D39D3" w:rsidRPr="00815C59" w:rsidDel="00736100">
          <w:rPr>
            <w:rFonts w:ascii="Times New Roman" w:hAnsi="Times New Roman"/>
            <w:sz w:val="24"/>
            <w:szCs w:val="24"/>
          </w:rPr>
          <w:delText>for achieving health benefits</w:delText>
        </w:r>
        <w:r w:rsidR="00FE345E" w:rsidDel="00736100">
          <w:rPr>
            <w:rFonts w:ascii="Times New Roman" w:hAnsi="Times New Roman"/>
            <w:sz w:val="24"/>
            <w:szCs w:val="24"/>
          </w:rPr>
          <w:delText>.</w:delText>
        </w:r>
      </w:del>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lastRenderedPageBreak/>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79DC98F0" w:rsidR="00F60D2C" w:rsidRDefault="00A11A23" w:rsidP="007C2766">
      <w:pPr>
        <w:spacing w:after="0" w:line="480" w:lineRule="auto"/>
        <w:ind w:firstLine="708"/>
        <w:rPr>
          <w:ins w:id="659" w:author="Rafael Mesquita" w:date="2015-10-15T11:05:00Z"/>
          <w:rFonts w:ascii="Times New Roman" w:hAnsi="Times New Roman"/>
          <w:sz w:val="24"/>
          <w:szCs w:val="24"/>
        </w:rPr>
      </w:pPr>
      <w:r w:rsidRPr="00815C59">
        <w:rPr>
          <w:rFonts w:ascii="Times New Roman" w:hAnsi="Times New Roman"/>
          <w:sz w:val="24"/>
          <w:szCs w:val="24"/>
        </w:rPr>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De Bourdeaudhuij&lt;/Author&gt;&lt;Year&gt;2013&lt;/Year&gt;&lt;RecNum&gt;311&lt;/RecNum&gt;&lt;DisplayText&gt;[35]&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865FDA">
        <w:rPr>
          <w:rFonts w:ascii="Times New Roman" w:hAnsi="Times New Roman"/>
          <w:noProof/>
          <w:sz w:val="24"/>
          <w:szCs w:val="24"/>
        </w:rPr>
        <w:t>[35]</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V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EZSBCb3VyZGVhdWRodWlqPC9BdXRob3I+PFllYXI+MjAx
MzwvWWVhcj48UmVjTnVtPjMxMTwvUmVjTnVtPjxEaXNwbGF5VGV4dD5bMzV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402C02" w:rsidRPr="00525270">
        <w:rPr>
          <w:rFonts w:ascii="Times New Roman" w:hAnsi="Times New Roman"/>
          <w:sz w:val="24"/>
          <w:szCs w:val="24"/>
        </w:rPr>
        <w:fldChar w:fldCharType="separate"/>
      </w:r>
      <w:r w:rsidR="00865FDA">
        <w:rPr>
          <w:rFonts w:ascii="Times New Roman" w:hAnsi="Times New Roman"/>
          <w:noProof/>
          <w:sz w:val="24"/>
          <w:szCs w:val="24"/>
        </w:rPr>
        <w:t>[35]</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ins w:id="660" w:author="Rafael Mesquita" w:date="2015-11-11T09:24:00Z">
        <w:r w:rsidR="00A20F2D">
          <w:rPr>
            <w:rFonts w:ascii="Times New Roman" w:hAnsi="Times New Roman"/>
            <w:sz w:val="24"/>
            <w:szCs w:val="24"/>
          </w:rPr>
          <w:t>Based on the amount of time in</w:t>
        </w:r>
      </w:ins>
      <w:ins w:id="661" w:author="Rafael Mesquita" w:date="2015-11-11T09:25:00Z">
        <w:r w:rsidR="00A20F2D">
          <w:rPr>
            <w:rFonts w:ascii="Times New Roman" w:hAnsi="Times New Roman"/>
            <w:sz w:val="24"/>
            <w:szCs w:val="24"/>
          </w:rPr>
          <w:t xml:space="preserve"> </w:t>
        </w:r>
        <w:r w:rsidR="00A20F2D" w:rsidRPr="00A20F2D">
          <w:rPr>
            <w:rFonts w:ascii="Times New Roman" w:hAnsi="Times New Roman"/>
            <w:sz w:val="24"/>
            <w:szCs w:val="24"/>
          </w:rPr>
          <w:t>10-min bouts</w:t>
        </w:r>
      </w:ins>
      <w:ins w:id="662" w:author="Rafael Mesquita" w:date="2015-11-11T09:24:00Z">
        <w:r w:rsidR="00A20F2D">
          <w:rPr>
            <w:rFonts w:ascii="Times New Roman" w:hAnsi="Times New Roman"/>
            <w:sz w:val="24"/>
            <w:szCs w:val="24"/>
          </w:rPr>
          <w:t xml:space="preserve"> </w:t>
        </w:r>
      </w:ins>
      <w:ins w:id="663" w:author="Rafael Mesquita" w:date="2015-11-11T09:26:00Z">
        <w:r w:rsidR="00A20F2D">
          <w:rPr>
            <w:rFonts w:ascii="Times New Roman" w:hAnsi="Times New Roman"/>
            <w:sz w:val="24"/>
            <w:szCs w:val="24"/>
          </w:rPr>
          <w:t xml:space="preserve">of moderate-to-vigorous </w:t>
        </w:r>
      </w:ins>
      <w:ins w:id="664" w:author="Rafael Mesquita" w:date="2015-11-11T16:14:00Z">
        <w:r w:rsidR="00713026">
          <w:rPr>
            <w:rFonts w:ascii="Times New Roman" w:hAnsi="Times New Roman"/>
            <w:sz w:val="24"/>
            <w:szCs w:val="24"/>
          </w:rPr>
          <w:t>physical activity,</w:t>
        </w:r>
      </w:ins>
      <w:ins w:id="665" w:author="Rafael Mesquita" w:date="2015-11-11T09:29:00Z">
        <w:r w:rsidR="00B24439">
          <w:rPr>
            <w:rFonts w:ascii="Times New Roman" w:hAnsi="Times New Roman"/>
            <w:sz w:val="24"/>
            <w:szCs w:val="24"/>
          </w:rPr>
          <w:t xml:space="preserve"> </w:t>
        </w:r>
      </w:ins>
      <w:ins w:id="666" w:author="Rafael Mesquita" w:date="2015-11-11T09:26:00Z">
        <w:r w:rsidR="00A20F2D">
          <w:rPr>
            <w:rFonts w:ascii="Times New Roman" w:hAnsi="Times New Roman"/>
            <w:sz w:val="24"/>
            <w:szCs w:val="24"/>
          </w:rPr>
          <w:t>p</w:t>
        </w:r>
      </w:ins>
      <w:ins w:id="667" w:author="Rafael Mesquita" w:date="2015-11-11T09:23:00Z">
        <w:r w:rsidR="00A20F2D">
          <w:rPr>
            <w:rFonts w:ascii="Times New Roman" w:hAnsi="Times New Roman"/>
            <w:sz w:val="24"/>
            <w:szCs w:val="24"/>
          </w:rPr>
          <w:t xml:space="preserve">atients from cluster 4 </w:t>
        </w:r>
      </w:ins>
      <w:ins w:id="668" w:author="Rafael Mesquita" w:date="2015-11-11T09:27:00Z">
        <w:r w:rsidR="00A20F2D">
          <w:rPr>
            <w:rFonts w:ascii="Times New Roman" w:hAnsi="Times New Roman"/>
            <w:sz w:val="24"/>
            <w:szCs w:val="24"/>
          </w:rPr>
          <w:t>could be considered physically active</w:t>
        </w:r>
      </w:ins>
      <w:ins w:id="669" w:author="Rafael Mesquita" w:date="2015-11-11T09:30:00Z">
        <w:r w:rsidR="00B24439">
          <w:rPr>
            <w:rFonts w:ascii="Times New Roman" w:hAnsi="Times New Roman"/>
            <w:sz w:val="24"/>
            <w:szCs w:val="24"/>
          </w:rPr>
          <w:t xml:space="preserve"> </w:t>
        </w:r>
      </w:ins>
      <w:r w:rsidR="00B24439">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B24439">
        <w:rPr>
          <w:rFonts w:ascii="Times New Roman" w:hAnsi="Times New Roman"/>
          <w:sz w:val="24"/>
          <w:szCs w:val="24"/>
        </w:rPr>
        <w:fldChar w:fldCharType="separate"/>
      </w:r>
      <w:r w:rsidR="00865FDA">
        <w:rPr>
          <w:rFonts w:ascii="Times New Roman" w:hAnsi="Times New Roman"/>
          <w:noProof/>
          <w:sz w:val="24"/>
          <w:szCs w:val="24"/>
        </w:rPr>
        <w:t>[28]</w:t>
      </w:r>
      <w:r w:rsidR="00B24439">
        <w:rPr>
          <w:rFonts w:ascii="Times New Roman" w:hAnsi="Times New Roman"/>
          <w:sz w:val="24"/>
          <w:szCs w:val="24"/>
        </w:rPr>
        <w:fldChar w:fldCharType="end"/>
      </w:r>
      <w:ins w:id="670" w:author="Rafael Mesquita" w:date="2015-11-11T09:27:00Z">
        <w:r w:rsidR="00A20F2D">
          <w:rPr>
            <w:rFonts w:ascii="Times New Roman" w:hAnsi="Times New Roman"/>
            <w:sz w:val="24"/>
            <w:szCs w:val="24"/>
          </w:rPr>
          <w:t xml:space="preserve">. Nonetheless, these patients spent </w:t>
        </w:r>
      </w:ins>
      <w:ins w:id="671" w:author="Rafael Mesquita" w:date="2015-11-11T09:28:00Z">
        <w:r w:rsidR="00A20F2D">
          <w:rPr>
            <w:rFonts w:ascii="Times New Roman" w:hAnsi="Times New Roman"/>
            <w:sz w:val="24"/>
            <w:szCs w:val="24"/>
          </w:rPr>
          <w:t>over</w:t>
        </w:r>
        <w:r w:rsidR="00A20F2D" w:rsidRPr="00764F19">
          <w:rPr>
            <w:rFonts w:ascii="Times New Roman" w:hAnsi="Times New Roman"/>
            <w:sz w:val="24"/>
            <w:szCs w:val="24"/>
          </w:rPr>
          <w:t xml:space="preserve"> 11 hours</w:t>
        </w:r>
        <w:r w:rsidR="00A20F2D">
          <w:rPr>
            <w:rFonts w:ascii="Times New Roman" w:hAnsi="Times New Roman"/>
            <w:sz w:val="24"/>
            <w:szCs w:val="24"/>
          </w:rPr>
          <w:t xml:space="preserve"> in very light intensity (i.e., sedentary behaviour), </w:t>
        </w:r>
      </w:ins>
      <w:ins w:id="672" w:author="Rafael Mesquita" w:date="2015-11-11T09:34:00Z">
        <w:r w:rsidR="00B24439">
          <w:rPr>
            <w:rFonts w:ascii="Times New Roman" w:hAnsi="Times New Roman"/>
            <w:sz w:val="24"/>
            <w:szCs w:val="24"/>
          </w:rPr>
          <w:t xml:space="preserve">and </w:t>
        </w:r>
      </w:ins>
      <w:ins w:id="673" w:author="Rafael Mesquita" w:date="2015-11-11T16:16:00Z">
        <w:r w:rsidR="00D66D3A">
          <w:rPr>
            <w:rFonts w:ascii="Times New Roman" w:hAnsi="Times New Roman"/>
            <w:sz w:val="24"/>
            <w:szCs w:val="24"/>
          </w:rPr>
          <w:t xml:space="preserve">previous studies have shown the detrimental effects of </w:t>
        </w:r>
      </w:ins>
      <w:ins w:id="674" w:author="Rafael Mesquita" w:date="2015-11-11T16:15:00Z">
        <w:r w:rsidR="00D66D3A">
          <w:rPr>
            <w:rFonts w:ascii="Times New Roman" w:hAnsi="Times New Roman"/>
            <w:sz w:val="24"/>
            <w:szCs w:val="24"/>
          </w:rPr>
          <w:t xml:space="preserve">prolonged periods of sedentary behaviour on health outcomes </w:t>
        </w:r>
      </w:ins>
      <w:r w:rsidR="0027273E">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27273E">
        <w:rPr>
          <w:rFonts w:ascii="Times New Roman" w:hAnsi="Times New Roman"/>
          <w:sz w:val="24"/>
          <w:szCs w:val="24"/>
        </w:rPr>
        <w:fldChar w:fldCharType="separate"/>
      </w:r>
      <w:r w:rsidR="00865FDA">
        <w:rPr>
          <w:rFonts w:ascii="Times New Roman" w:hAnsi="Times New Roman"/>
          <w:noProof/>
          <w:sz w:val="24"/>
          <w:szCs w:val="24"/>
        </w:rPr>
        <w:t>[36, 37]</w:t>
      </w:r>
      <w:r w:rsidR="0027273E">
        <w:rPr>
          <w:rFonts w:ascii="Times New Roman" w:hAnsi="Times New Roman"/>
          <w:sz w:val="24"/>
          <w:szCs w:val="24"/>
        </w:rPr>
        <w:fldChar w:fldCharType="end"/>
      </w:r>
      <w:ins w:id="675" w:author="Rafael Mesquita" w:date="2015-11-11T09:27:00Z">
        <w:r w:rsidR="00A20F2D">
          <w:rPr>
            <w:rFonts w:ascii="Times New Roman" w:hAnsi="Times New Roman"/>
            <w:sz w:val="24"/>
            <w:szCs w:val="24"/>
          </w:rPr>
          <w:t xml:space="preserve">. </w:t>
        </w:r>
      </w:ins>
      <w:del w:id="676" w:author="Rafael Mesquita" w:date="2015-11-11T09:23:00Z">
        <w:r w:rsidR="00995EDD" w:rsidRPr="00525270" w:rsidDel="00A20F2D">
          <w:rPr>
            <w:rFonts w:ascii="Times New Roman" w:hAnsi="Times New Roman"/>
            <w:sz w:val="24"/>
            <w:szCs w:val="24"/>
          </w:rPr>
          <w:delText xml:space="preserve">On the other hand, </w:delText>
        </w:r>
        <w:r w:rsidR="00AB2D56" w:rsidRPr="00525270" w:rsidDel="00A20F2D">
          <w:rPr>
            <w:rFonts w:ascii="Times New Roman" w:hAnsi="Times New Roman"/>
            <w:sz w:val="24"/>
            <w:szCs w:val="24"/>
          </w:rPr>
          <w:delText>m</w:delText>
        </w:r>
      </w:del>
      <w:ins w:id="677" w:author="Rafael Mesquita" w:date="2015-11-11T09:23:00Z">
        <w:r w:rsidR="00A20F2D">
          <w:rPr>
            <w:rFonts w:ascii="Times New Roman" w:hAnsi="Times New Roman"/>
            <w:sz w:val="24"/>
            <w:szCs w:val="24"/>
          </w:rPr>
          <w:t>M</w:t>
        </w:r>
      </w:ins>
      <w:r w:rsidR="00AB2D56" w:rsidRPr="00525270">
        <w:rPr>
          <w:rFonts w:ascii="Times New Roman" w:hAnsi="Times New Roman"/>
          <w:sz w:val="24"/>
          <w:szCs w:val="24"/>
        </w:rPr>
        <w:t xml:space="preserve">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ins w:id="678" w:author="Rafael Mesquita" w:date="2015-11-11T09:34:00Z">
        <w:r w:rsidR="00B24439">
          <w:rPr>
            <w:rFonts w:ascii="Times New Roman" w:hAnsi="Times New Roman"/>
            <w:sz w:val="24"/>
            <w:szCs w:val="24"/>
          </w:rPr>
          <w:t xml:space="preserve">in our study </w:t>
        </w:r>
      </w:ins>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ins w:id="679" w:author="Rafael Mesquita" w:date="2015-11-06T11:30:00Z">
        <w:r w:rsidR="00ED7A2C">
          <w:rPr>
            <w:rFonts w:ascii="Times New Roman" w:hAnsi="Times New Roman"/>
            <w:sz w:val="24"/>
            <w:szCs w:val="24"/>
          </w:rPr>
          <w:t>had</w:t>
        </w:r>
      </w:ins>
      <w:del w:id="680" w:author="Rafael Mesquita" w:date="2015-11-06T11:30:00Z">
        <w:r w:rsidR="00FC4B61" w:rsidRPr="00815C59" w:rsidDel="00ED7A2C">
          <w:rPr>
            <w:rFonts w:ascii="Times New Roman" w:hAnsi="Times New Roman"/>
            <w:sz w:val="24"/>
            <w:szCs w:val="24"/>
          </w:rPr>
          <w:delText>presented</w:delText>
        </w:r>
      </w:del>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del w:id="681" w:author="Rafael Mesquita" w:date="2015-10-15T11:04:00Z">
        <w:r w:rsidR="00961E84" w:rsidRPr="00815C59" w:rsidDel="000162F7">
          <w:rPr>
            <w:rFonts w:ascii="Times New Roman" w:hAnsi="Times New Roman"/>
            <w:sz w:val="24"/>
            <w:szCs w:val="24"/>
          </w:rPr>
          <w:delText>,</w:delText>
        </w:r>
      </w:del>
      <w:r w:rsidR="00961E84" w:rsidRPr="00815C59">
        <w:rPr>
          <w:rFonts w:ascii="Times New Roman" w:hAnsi="Times New Roman"/>
          <w:sz w:val="24"/>
          <w:szCs w:val="24"/>
        </w:rPr>
        <w:t xml:space="preserve">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w:t>
      </w:r>
      <w:ins w:id="682" w:author="Rafael Mesquita" w:date="2015-11-19T10:33:00Z">
        <w:r w:rsidR="008B68CF">
          <w:rPr>
            <w:rFonts w:ascii="Times New Roman" w:hAnsi="Times New Roman"/>
            <w:sz w:val="24"/>
            <w:szCs w:val="24"/>
          </w:rPr>
          <w:t>are</w:t>
        </w:r>
      </w:ins>
      <w:del w:id="683" w:author="Rafael Mesquita" w:date="2015-11-19T10:33:00Z">
        <w:r w:rsidR="00961E84" w:rsidRPr="00815C59" w:rsidDel="008B68CF">
          <w:rPr>
            <w:rFonts w:ascii="Times New Roman" w:hAnsi="Times New Roman"/>
            <w:sz w:val="24"/>
            <w:szCs w:val="24"/>
          </w:rPr>
          <w:delText>is</w:delText>
        </w:r>
      </w:del>
      <w:r w:rsidR="00961E84" w:rsidRPr="00815C59">
        <w:rPr>
          <w:rFonts w:ascii="Times New Roman" w:hAnsi="Times New Roman"/>
          <w:sz w:val="24"/>
          <w:szCs w:val="24"/>
        </w:rPr>
        <w:t xml:space="preserve"> availa</w:t>
      </w:r>
      <w:r w:rsidR="00E27644" w:rsidRPr="00815C59">
        <w:rPr>
          <w:rFonts w:ascii="Times New Roman" w:hAnsi="Times New Roman"/>
          <w:sz w:val="24"/>
          <w:szCs w:val="24"/>
        </w:rPr>
        <w:t>ble to confirm this hypothesis.</w:t>
      </w:r>
    </w:p>
    <w:p w14:paraId="7A939B08" w14:textId="1BE91358" w:rsidR="00C24B7D" w:rsidRPr="00815C59" w:rsidRDefault="006B1AF7" w:rsidP="00DF73F1">
      <w:pPr>
        <w:spacing w:after="0" w:line="480" w:lineRule="auto"/>
        <w:ind w:firstLine="708"/>
        <w:rPr>
          <w:rFonts w:ascii="Times New Roman" w:hAnsi="Times New Roman"/>
          <w:sz w:val="24"/>
          <w:szCs w:val="24"/>
        </w:rPr>
      </w:pPr>
      <w:ins w:id="684" w:author="Rafael Mesquita" w:date="2015-11-05T11:17:00Z">
        <w:r>
          <w:rPr>
            <w:rFonts w:ascii="Times New Roman" w:hAnsi="Times New Roman"/>
            <w:sz w:val="24"/>
            <w:szCs w:val="24"/>
          </w:rPr>
          <w:t xml:space="preserve">Although </w:t>
        </w:r>
      </w:ins>
      <w:ins w:id="685" w:author="Rafael Mesquita" w:date="2015-11-11T16:18:00Z">
        <w:r w:rsidR="001B7804">
          <w:rPr>
            <w:rFonts w:ascii="Times New Roman" w:hAnsi="Times New Roman"/>
            <w:sz w:val="24"/>
            <w:szCs w:val="24"/>
          </w:rPr>
          <w:t>there was</w:t>
        </w:r>
      </w:ins>
      <w:ins w:id="686" w:author="Rafael Mesquita" w:date="2015-11-05T11:17:00Z">
        <w:r w:rsidRPr="00906DF6">
          <w:rPr>
            <w:rFonts w:ascii="Times New Roman" w:hAnsi="Times New Roman"/>
            <w:sz w:val="24"/>
            <w:szCs w:val="24"/>
          </w:rPr>
          <w:t xml:space="preserve"> little or no overlap between</w:t>
        </w:r>
      </w:ins>
      <w:ins w:id="687" w:author="Rafael Mesquita" w:date="2015-11-05T11:38:00Z">
        <w:r w:rsidR="008E7502">
          <w:rPr>
            <w:rFonts w:ascii="Times New Roman" w:hAnsi="Times New Roman"/>
            <w:sz w:val="24"/>
            <w:szCs w:val="24"/>
          </w:rPr>
          <w:t xml:space="preserve"> </w:t>
        </w:r>
      </w:ins>
      <w:ins w:id="688" w:author="Rafael Mesquita" w:date="2015-11-05T11:17:00Z">
        <w:r w:rsidRPr="00906DF6">
          <w:rPr>
            <w:rFonts w:ascii="Times New Roman" w:hAnsi="Times New Roman"/>
            <w:sz w:val="24"/>
            <w:szCs w:val="24"/>
          </w:rPr>
          <w:t xml:space="preserve">the 95% confidence intervals of </w:t>
        </w:r>
      </w:ins>
      <w:ins w:id="689" w:author="Rafael Mesquita" w:date="2015-11-05T11:38:00Z">
        <w:r w:rsidR="008E7502">
          <w:rPr>
            <w:rFonts w:ascii="Times New Roman" w:hAnsi="Times New Roman"/>
            <w:sz w:val="24"/>
            <w:szCs w:val="24"/>
          </w:rPr>
          <w:t>the</w:t>
        </w:r>
      </w:ins>
      <w:ins w:id="690" w:author="Rafael Mesquita" w:date="2015-11-05T11:17:00Z">
        <w:r>
          <w:rPr>
            <w:rFonts w:ascii="Times New Roman" w:hAnsi="Times New Roman"/>
            <w:sz w:val="24"/>
            <w:szCs w:val="24"/>
          </w:rPr>
          <w:t xml:space="preserve"> hourly patterns</w:t>
        </w:r>
      </w:ins>
      <w:ins w:id="691" w:author="Rafael Mesquita" w:date="2015-11-05T11:40:00Z">
        <w:r w:rsidR="007A6937">
          <w:rPr>
            <w:rFonts w:ascii="Times New Roman" w:hAnsi="Times New Roman"/>
            <w:sz w:val="24"/>
            <w:szCs w:val="24"/>
          </w:rPr>
          <w:t xml:space="preserve"> of the clusters</w:t>
        </w:r>
      </w:ins>
      <w:ins w:id="692" w:author="Rafael Mesquita" w:date="2015-11-05T11:17:00Z">
        <w:r>
          <w:rPr>
            <w:rFonts w:ascii="Times New Roman" w:hAnsi="Times New Roman"/>
            <w:sz w:val="24"/>
            <w:szCs w:val="24"/>
          </w:rPr>
          <w:t xml:space="preserve">, </w:t>
        </w:r>
      </w:ins>
      <w:ins w:id="693" w:author="Rafael Mesquita" w:date="2015-11-05T11:19:00Z">
        <w:r w:rsidR="00BF3751">
          <w:rPr>
            <w:rFonts w:ascii="Times New Roman" w:hAnsi="Times New Roman"/>
            <w:sz w:val="24"/>
            <w:szCs w:val="24"/>
          </w:rPr>
          <w:t xml:space="preserve">confirming that they are statistically different, </w:t>
        </w:r>
      </w:ins>
      <w:ins w:id="694" w:author="Rafael Mesquita" w:date="2015-11-05T11:17:00Z">
        <w:r>
          <w:rPr>
            <w:rFonts w:ascii="Times New Roman" w:hAnsi="Times New Roman"/>
            <w:sz w:val="24"/>
            <w:szCs w:val="24"/>
          </w:rPr>
          <w:t>th</w:t>
        </w:r>
      </w:ins>
      <w:ins w:id="695" w:author="Rafael Mesquita" w:date="2015-10-20T09:15:00Z">
        <w:r w:rsidR="00936A56">
          <w:rPr>
            <w:rFonts w:ascii="Times New Roman" w:hAnsi="Times New Roman"/>
            <w:sz w:val="24"/>
            <w:szCs w:val="24"/>
          </w:rPr>
          <w:t xml:space="preserve">e </w:t>
        </w:r>
      </w:ins>
      <w:ins w:id="696" w:author="Rafael Mesquita" w:date="2015-11-05T11:19:00Z">
        <w:r w:rsidR="00BF3751">
          <w:rPr>
            <w:rFonts w:ascii="Times New Roman" w:hAnsi="Times New Roman"/>
            <w:sz w:val="24"/>
            <w:szCs w:val="24"/>
          </w:rPr>
          <w:t>patterns were</w:t>
        </w:r>
      </w:ins>
      <w:ins w:id="697" w:author="Rafael Mesquita" w:date="2015-10-20T09:15:00Z">
        <w:r w:rsidR="00936A56">
          <w:rPr>
            <w:rFonts w:ascii="Times New Roman" w:hAnsi="Times New Roman"/>
            <w:sz w:val="24"/>
            <w:szCs w:val="24"/>
          </w:rPr>
          <w:t xml:space="preserve"> found to </w:t>
        </w:r>
      </w:ins>
      <w:ins w:id="698" w:author="Rafael Mesquita" w:date="2015-11-05T11:20:00Z">
        <w:r w:rsidR="00BF3751">
          <w:rPr>
            <w:rFonts w:ascii="Times New Roman" w:hAnsi="Times New Roman"/>
            <w:sz w:val="24"/>
            <w:szCs w:val="24"/>
          </w:rPr>
          <w:t>be rat</w:t>
        </w:r>
      </w:ins>
      <w:ins w:id="699" w:author="Rafael Mesquita" w:date="2015-10-20T09:15:00Z">
        <w:r w:rsidR="00936A56">
          <w:rPr>
            <w:rFonts w:ascii="Times New Roman" w:hAnsi="Times New Roman"/>
            <w:sz w:val="24"/>
            <w:szCs w:val="24"/>
          </w:rPr>
          <w:t>her similar</w:t>
        </w:r>
      </w:ins>
      <w:ins w:id="700" w:author="Rafael Mesquita" w:date="2015-10-16T14:38:00Z">
        <w:r w:rsidR="00995374">
          <w:rPr>
            <w:rFonts w:ascii="Times New Roman" w:hAnsi="Times New Roman"/>
            <w:sz w:val="24"/>
            <w:szCs w:val="24"/>
          </w:rPr>
          <w:t xml:space="preserve">. </w:t>
        </w:r>
      </w:ins>
      <w:ins w:id="701" w:author="Rafael Mesquita" w:date="2015-10-20T09:16:00Z">
        <w:r w:rsidR="00936A56">
          <w:rPr>
            <w:rFonts w:ascii="Times New Roman" w:hAnsi="Times New Roman"/>
            <w:sz w:val="24"/>
            <w:szCs w:val="24"/>
          </w:rPr>
          <w:t>Nevertheless</w:t>
        </w:r>
      </w:ins>
      <w:ins w:id="702" w:author="Rafael Mesquita" w:date="2015-10-15T11:30:00Z">
        <w:r w:rsidR="00C903F0">
          <w:rPr>
            <w:rFonts w:ascii="Times New Roman" w:hAnsi="Times New Roman"/>
            <w:sz w:val="24"/>
            <w:szCs w:val="24"/>
          </w:rPr>
          <w:t xml:space="preserve">, </w:t>
        </w:r>
      </w:ins>
      <w:ins w:id="703" w:author="Rafael Mesquita" w:date="2015-10-18T11:48:00Z">
        <w:r w:rsidR="00226A6A">
          <w:rPr>
            <w:rFonts w:ascii="Times New Roman" w:hAnsi="Times New Roman"/>
            <w:sz w:val="24"/>
            <w:szCs w:val="24"/>
          </w:rPr>
          <w:t>m</w:t>
        </w:r>
      </w:ins>
      <w:ins w:id="704" w:author="Rafael Mesquita" w:date="2015-10-15T11:08:00Z">
        <w:r w:rsidR="000162F7">
          <w:rPr>
            <w:rFonts w:ascii="Times New Roman" w:hAnsi="Times New Roman"/>
            <w:sz w:val="24"/>
            <w:szCs w:val="24"/>
          </w:rPr>
          <w:t>ore inactive</w:t>
        </w:r>
      </w:ins>
      <w:ins w:id="705" w:author="Rafael Mesquita" w:date="2015-10-15T11:18:00Z">
        <w:r w:rsidR="000162F7">
          <w:rPr>
            <w:rFonts w:ascii="Times New Roman" w:hAnsi="Times New Roman"/>
            <w:sz w:val="24"/>
            <w:szCs w:val="24"/>
          </w:rPr>
          <w:t xml:space="preserve"> </w:t>
        </w:r>
      </w:ins>
      <w:ins w:id="706" w:author="Rafael Mesquita" w:date="2015-10-15T11:08:00Z">
        <w:r w:rsidR="000162F7">
          <w:rPr>
            <w:rFonts w:ascii="Times New Roman" w:hAnsi="Times New Roman"/>
            <w:sz w:val="24"/>
            <w:szCs w:val="24"/>
          </w:rPr>
          <w:t>cluster</w:t>
        </w:r>
      </w:ins>
      <w:ins w:id="707" w:author="Rafael Mesquita" w:date="2015-10-15T11:20:00Z">
        <w:r w:rsidR="000162F7">
          <w:rPr>
            <w:rFonts w:ascii="Times New Roman" w:hAnsi="Times New Roman"/>
            <w:sz w:val="24"/>
            <w:szCs w:val="24"/>
          </w:rPr>
          <w:t xml:space="preserve">s seem to </w:t>
        </w:r>
      </w:ins>
      <w:ins w:id="708" w:author="Rafael Mesquita" w:date="2015-10-20T09:16:00Z">
        <w:r w:rsidR="00936A56">
          <w:rPr>
            <w:rFonts w:ascii="Times New Roman" w:hAnsi="Times New Roman"/>
            <w:sz w:val="24"/>
            <w:szCs w:val="24"/>
          </w:rPr>
          <w:t>present</w:t>
        </w:r>
      </w:ins>
      <w:ins w:id="709" w:author="Rafael Mesquita" w:date="2015-10-15T11:20:00Z">
        <w:r w:rsidR="000162F7">
          <w:rPr>
            <w:rFonts w:ascii="Times New Roman" w:hAnsi="Times New Roman"/>
            <w:sz w:val="24"/>
            <w:szCs w:val="24"/>
          </w:rPr>
          <w:t xml:space="preserve"> </w:t>
        </w:r>
      </w:ins>
      <w:ins w:id="710" w:author="Rafael Mesquita" w:date="2015-10-15T11:08:00Z">
        <w:r w:rsidR="000162F7">
          <w:rPr>
            <w:rFonts w:ascii="Times New Roman" w:hAnsi="Times New Roman"/>
            <w:sz w:val="24"/>
            <w:szCs w:val="24"/>
          </w:rPr>
          <w:t xml:space="preserve">less variability </w:t>
        </w:r>
      </w:ins>
      <w:ins w:id="711" w:author="Rafael Mesquita" w:date="2015-10-15T11:20:00Z">
        <w:r w:rsidR="000162F7">
          <w:rPr>
            <w:rFonts w:ascii="Times New Roman" w:hAnsi="Times New Roman"/>
            <w:sz w:val="24"/>
            <w:szCs w:val="24"/>
          </w:rPr>
          <w:t>in intensity</w:t>
        </w:r>
      </w:ins>
      <w:ins w:id="712" w:author="Rafael Mesquita" w:date="2015-11-11T09:41:00Z">
        <w:r w:rsidR="0027273E" w:rsidRPr="0027273E">
          <w:rPr>
            <w:rFonts w:ascii="Times New Roman" w:hAnsi="Times New Roman"/>
            <w:sz w:val="24"/>
            <w:szCs w:val="24"/>
          </w:rPr>
          <w:t xml:space="preserve"> </w:t>
        </w:r>
        <w:r w:rsidR="0027273E">
          <w:rPr>
            <w:rFonts w:ascii="Times New Roman" w:hAnsi="Times New Roman"/>
            <w:sz w:val="24"/>
            <w:szCs w:val="24"/>
          </w:rPr>
          <w:t>compared to more active clusters</w:t>
        </w:r>
      </w:ins>
      <w:ins w:id="713" w:author="Rafael Mesquita" w:date="2015-10-15T11:20:00Z">
        <w:r w:rsidR="000162F7">
          <w:rPr>
            <w:rFonts w:ascii="Times New Roman" w:hAnsi="Times New Roman"/>
            <w:sz w:val="24"/>
            <w:szCs w:val="24"/>
          </w:rPr>
          <w:t xml:space="preserve">, </w:t>
        </w:r>
      </w:ins>
      <w:ins w:id="714" w:author="Rafael Mesquita" w:date="2015-10-15T11:21:00Z">
        <w:r w:rsidR="000162F7">
          <w:rPr>
            <w:rFonts w:ascii="Times New Roman" w:hAnsi="Times New Roman"/>
            <w:sz w:val="24"/>
            <w:szCs w:val="24"/>
          </w:rPr>
          <w:t xml:space="preserve">suggesting </w:t>
        </w:r>
      </w:ins>
      <w:ins w:id="715" w:author="Rafael Mesquita" w:date="2015-10-15T11:31:00Z">
        <w:r w:rsidR="00C903F0">
          <w:rPr>
            <w:rFonts w:ascii="Times New Roman" w:hAnsi="Times New Roman"/>
            <w:sz w:val="24"/>
            <w:szCs w:val="24"/>
          </w:rPr>
          <w:t xml:space="preserve">that </w:t>
        </w:r>
      </w:ins>
      <w:ins w:id="716" w:author="Rafael Mesquita" w:date="2015-10-15T11:21:00Z">
        <w:r w:rsidR="000162F7">
          <w:rPr>
            <w:rFonts w:ascii="Times New Roman" w:hAnsi="Times New Roman"/>
            <w:sz w:val="24"/>
            <w:szCs w:val="24"/>
          </w:rPr>
          <w:t xml:space="preserve">they are similarly inactive </w:t>
        </w:r>
      </w:ins>
      <w:ins w:id="717" w:author="Rafael Mesquita" w:date="2015-10-15T12:08:00Z">
        <w:r w:rsidR="00AA17E9">
          <w:rPr>
            <w:rFonts w:ascii="Times New Roman" w:hAnsi="Times New Roman"/>
            <w:sz w:val="24"/>
            <w:szCs w:val="24"/>
          </w:rPr>
          <w:t>throughout the day</w:t>
        </w:r>
      </w:ins>
      <w:ins w:id="718" w:author="Rafael Mesquita" w:date="2015-10-15T11:21:00Z">
        <w:r w:rsidR="000162F7">
          <w:rPr>
            <w:rFonts w:ascii="Times New Roman" w:hAnsi="Times New Roman"/>
            <w:sz w:val="24"/>
            <w:szCs w:val="24"/>
          </w:rPr>
          <w:t xml:space="preserve">. </w:t>
        </w:r>
      </w:ins>
      <w:ins w:id="719" w:author="Rafael Mesquita" w:date="2015-11-11T16:19:00Z">
        <w:r w:rsidR="00804901">
          <w:rPr>
            <w:rFonts w:ascii="Times New Roman" w:hAnsi="Times New Roman"/>
            <w:sz w:val="24"/>
            <w:szCs w:val="24"/>
          </w:rPr>
          <w:t>We also observed th</w:t>
        </w:r>
      </w:ins>
      <w:ins w:id="720" w:author="Rafael Mesquita" w:date="2015-11-06T11:48:00Z">
        <w:r w:rsidR="00215816">
          <w:rPr>
            <w:rFonts w:ascii="Times New Roman" w:hAnsi="Times New Roman"/>
            <w:sz w:val="24"/>
            <w:szCs w:val="24"/>
          </w:rPr>
          <w:t xml:space="preserve">at </w:t>
        </w:r>
      </w:ins>
      <w:ins w:id="721" w:author="Rafael Mesquita" w:date="2015-11-06T11:41:00Z">
        <w:r w:rsidR="00967245">
          <w:rPr>
            <w:rFonts w:ascii="Times New Roman" w:hAnsi="Times New Roman"/>
            <w:sz w:val="24"/>
            <w:szCs w:val="24"/>
          </w:rPr>
          <w:t xml:space="preserve">the more inactive a cluster is, the more </w:t>
        </w:r>
        <w:r w:rsidR="00967245">
          <w:rPr>
            <w:rFonts w:ascii="Times New Roman" w:hAnsi="Times New Roman"/>
            <w:sz w:val="24"/>
            <w:szCs w:val="24"/>
          </w:rPr>
          <w:lastRenderedPageBreak/>
          <w:t>similar its hourly patterns of week</w:t>
        </w:r>
      </w:ins>
      <w:ins w:id="722" w:author="Rafael Mesquita" w:date="2015-11-19T11:04:00Z">
        <w:r w:rsidR="00795BD0">
          <w:rPr>
            <w:rFonts w:ascii="Times New Roman" w:hAnsi="Times New Roman"/>
            <w:sz w:val="24"/>
            <w:szCs w:val="24"/>
          </w:rPr>
          <w:t>days</w:t>
        </w:r>
      </w:ins>
      <w:ins w:id="723" w:author="Rafael Mesquita" w:date="2015-11-06T11:41:00Z">
        <w:r w:rsidR="00967245">
          <w:rPr>
            <w:rFonts w:ascii="Times New Roman" w:hAnsi="Times New Roman"/>
            <w:sz w:val="24"/>
            <w:szCs w:val="24"/>
          </w:rPr>
          <w:t xml:space="preserve"> and weekend </w:t>
        </w:r>
      </w:ins>
      <w:ins w:id="724" w:author="Rafael Mesquita" w:date="2015-11-19T11:04:00Z">
        <w:r w:rsidR="00795BD0">
          <w:rPr>
            <w:rFonts w:ascii="Times New Roman" w:hAnsi="Times New Roman"/>
            <w:sz w:val="24"/>
            <w:szCs w:val="24"/>
          </w:rPr>
          <w:t xml:space="preserve">days </w:t>
        </w:r>
      </w:ins>
      <w:ins w:id="725" w:author="Rafael Mesquita" w:date="2015-11-06T11:41:00Z">
        <w:r w:rsidR="00967245">
          <w:rPr>
            <w:rFonts w:ascii="Times New Roman" w:hAnsi="Times New Roman"/>
            <w:sz w:val="24"/>
            <w:szCs w:val="24"/>
          </w:rPr>
          <w:t xml:space="preserve">are. This corroborates the findings from Lee et al </w:t>
        </w:r>
      </w:ins>
      <w:r w:rsidR="00AF36DA">
        <w:rPr>
          <w:rFonts w:ascii="Times New Roman" w:hAnsi="Times New Roman"/>
          <w:sz w:val="24"/>
          <w:szCs w:val="24"/>
        </w:rPr>
        <w:fldChar w:fldCharType="begin"/>
      </w:r>
      <w:r w:rsidR="00AF36DA">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AF36DA">
        <w:rPr>
          <w:rFonts w:ascii="Times New Roman" w:hAnsi="Times New Roman"/>
          <w:sz w:val="24"/>
          <w:szCs w:val="24"/>
        </w:rPr>
        <w:fldChar w:fldCharType="separate"/>
      </w:r>
      <w:r w:rsidR="00AF36DA">
        <w:rPr>
          <w:rFonts w:ascii="Times New Roman" w:hAnsi="Times New Roman"/>
          <w:noProof/>
          <w:sz w:val="24"/>
          <w:szCs w:val="24"/>
        </w:rPr>
        <w:t>[9]</w:t>
      </w:r>
      <w:r w:rsidR="00AF36DA">
        <w:rPr>
          <w:rFonts w:ascii="Times New Roman" w:hAnsi="Times New Roman"/>
          <w:sz w:val="24"/>
          <w:szCs w:val="24"/>
        </w:rPr>
        <w:fldChar w:fldCharType="end"/>
      </w:r>
      <w:ins w:id="726" w:author="Rafael Mesquita" w:date="2015-11-11T16:19:00Z">
        <w:r w:rsidR="00804901">
          <w:rPr>
            <w:rFonts w:ascii="Times New Roman" w:hAnsi="Times New Roman"/>
            <w:sz w:val="24"/>
            <w:szCs w:val="24"/>
          </w:rPr>
          <w:t>,</w:t>
        </w:r>
      </w:ins>
      <w:ins w:id="727" w:author="Rafael Mesquita" w:date="2015-11-06T11:41:00Z">
        <w:r w:rsidR="00967245">
          <w:rPr>
            <w:rFonts w:ascii="Times New Roman" w:hAnsi="Times New Roman"/>
            <w:sz w:val="24"/>
            <w:szCs w:val="24"/>
          </w:rPr>
          <w:t xml:space="preserve"> </w:t>
        </w:r>
      </w:ins>
      <w:ins w:id="728" w:author="Rafael Mesquita" w:date="2015-11-06T11:49:00Z">
        <w:r w:rsidR="00215816">
          <w:rPr>
            <w:rFonts w:ascii="Times New Roman" w:hAnsi="Times New Roman"/>
            <w:sz w:val="24"/>
            <w:szCs w:val="24"/>
          </w:rPr>
          <w:t xml:space="preserve">who </w:t>
        </w:r>
      </w:ins>
      <w:ins w:id="729" w:author="Rafael Mesquita" w:date="2015-11-06T11:41:00Z">
        <w:r w:rsidR="00967245">
          <w:rPr>
            <w:rFonts w:ascii="Times New Roman" w:hAnsi="Times New Roman"/>
            <w:sz w:val="24"/>
            <w:szCs w:val="24"/>
          </w:rPr>
          <w:t xml:space="preserve">observed </w:t>
        </w:r>
      </w:ins>
      <w:ins w:id="730" w:author="Rafael Mesquita" w:date="2015-11-06T11:42:00Z">
        <w:r w:rsidR="00967245" w:rsidRPr="00967245">
          <w:rPr>
            <w:rFonts w:ascii="Times New Roman" w:hAnsi="Times New Roman"/>
            <w:sz w:val="24"/>
            <w:szCs w:val="24"/>
          </w:rPr>
          <w:t xml:space="preserve">a consistently low </w:t>
        </w:r>
      </w:ins>
      <w:ins w:id="731" w:author="Rafael Mesquita" w:date="2015-11-06T11:43:00Z">
        <w:r w:rsidR="00AF36DA">
          <w:rPr>
            <w:rFonts w:ascii="Times New Roman" w:hAnsi="Times New Roman"/>
            <w:sz w:val="24"/>
            <w:szCs w:val="24"/>
          </w:rPr>
          <w:t xml:space="preserve">physical activity </w:t>
        </w:r>
      </w:ins>
      <w:ins w:id="732" w:author="Rafael Mesquita" w:date="2015-11-06T11:42:00Z">
        <w:r w:rsidR="00967245" w:rsidRPr="00967245">
          <w:rPr>
            <w:rFonts w:ascii="Times New Roman" w:hAnsi="Times New Roman"/>
            <w:sz w:val="24"/>
            <w:szCs w:val="24"/>
          </w:rPr>
          <w:t>pattern on both weekdays and weekend</w:t>
        </w:r>
      </w:ins>
      <w:ins w:id="733" w:author="Rafael Mesquita" w:date="2015-11-19T11:04:00Z">
        <w:r w:rsidR="00795BD0">
          <w:rPr>
            <w:rFonts w:ascii="Times New Roman" w:hAnsi="Times New Roman"/>
            <w:sz w:val="24"/>
            <w:szCs w:val="24"/>
          </w:rPr>
          <w:t xml:space="preserve"> day</w:t>
        </w:r>
      </w:ins>
      <w:ins w:id="734" w:author="Rafael Mesquita" w:date="2015-11-06T11:42:00Z">
        <w:r w:rsidR="00967245" w:rsidRPr="00967245">
          <w:rPr>
            <w:rFonts w:ascii="Times New Roman" w:hAnsi="Times New Roman"/>
            <w:sz w:val="24"/>
            <w:szCs w:val="24"/>
          </w:rPr>
          <w:t>s</w:t>
        </w:r>
      </w:ins>
      <w:ins w:id="735" w:author="Rafael Mesquita" w:date="2015-11-06T11:49:00Z">
        <w:r w:rsidR="00215816">
          <w:rPr>
            <w:rFonts w:ascii="Times New Roman" w:hAnsi="Times New Roman"/>
            <w:sz w:val="24"/>
            <w:szCs w:val="24"/>
          </w:rPr>
          <w:t xml:space="preserve"> in the least active cluster</w:t>
        </w:r>
      </w:ins>
      <w:ins w:id="736" w:author="Rafael Mesquita" w:date="2015-10-15T11:34:00Z">
        <w:r w:rsidR="00CA138A">
          <w:rPr>
            <w:rFonts w:ascii="Times New Roman" w:hAnsi="Times New Roman"/>
            <w:sz w:val="24"/>
            <w:szCs w:val="24"/>
          </w:rPr>
          <w:t xml:space="preserve">. </w:t>
        </w:r>
      </w:ins>
      <w:ins w:id="737" w:author="Rafael Mesquita" w:date="2015-11-06T11:51:00Z">
        <w:r w:rsidR="00215816">
          <w:rPr>
            <w:rFonts w:ascii="Times New Roman" w:hAnsi="Times New Roman"/>
            <w:sz w:val="24"/>
            <w:szCs w:val="24"/>
          </w:rPr>
          <w:t>I</w:t>
        </w:r>
      </w:ins>
      <w:ins w:id="738" w:author="Rafael Mesquita" w:date="2015-10-15T11:44:00Z">
        <w:r w:rsidR="00F6517C">
          <w:rPr>
            <w:rFonts w:ascii="Times New Roman" w:hAnsi="Times New Roman"/>
            <w:sz w:val="24"/>
            <w:szCs w:val="24"/>
          </w:rPr>
          <w:t>rrespective</w:t>
        </w:r>
        <w:r w:rsidR="00135E20">
          <w:rPr>
            <w:rFonts w:ascii="Times New Roman" w:hAnsi="Times New Roman"/>
            <w:sz w:val="24"/>
            <w:szCs w:val="24"/>
          </w:rPr>
          <w:t xml:space="preserve"> of the cluster</w:t>
        </w:r>
      </w:ins>
      <w:ins w:id="739" w:author="Rafael Mesquita" w:date="2015-11-05T11:21:00Z">
        <w:r w:rsidR="00825B9A">
          <w:rPr>
            <w:rFonts w:ascii="Times New Roman" w:hAnsi="Times New Roman"/>
            <w:sz w:val="24"/>
            <w:szCs w:val="24"/>
          </w:rPr>
          <w:t>,</w:t>
        </w:r>
      </w:ins>
      <w:ins w:id="740" w:author="Rafael Mesquita" w:date="2015-10-15T11:44:00Z">
        <w:r w:rsidR="00135E20">
          <w:rPr>
            <w:rFonts w:ascii="Times New Roman" w:hAnsi="Times New Roman"/>
            <w:sz w:val="24"/>
            <w:szCs w:val="24"/>
          </w:rPr>
          <w:t xml:space="preserve"> patients seem </w:t>
        </w:r>
        <w:r w:rsidR="00F6517C">
          <w:rPr>
            <w:rFonts w:ascii="Times New Roman" w:hAnsi="Times New Roman"/>
            <w:sz w:val="24"/>
            <w:szCs w:val="24"/>
          </w:rPr>
          <w:t>t</w:t>
        </w:r>
      </w:ins>
      <w:ins w:id="741" w:author="Rafael Mesquita" w:date="2015-10-16T08:23:00Z">
        <w:r w:rsidR="00135E20">
          <w:rPr>
            <w:rFonts w:ascii="Times New Roman" w:hAnsi="Times New Roman"/>
            <w:sz w:val="24"/>
            <w:szCs w:val="24"/>
          </w:rPr>
          <w:t>o</w:t>
        </w:r>
      </w:ins>
      <w:ins w:id="742" w:author="Rafael Mesquita" w:date="2015-10-16T08:22:00Z">
        <w:r w:rsidR="00135E20">
          <w:rPr>
            <w:rFonts w:ascii="Times New Roman" w:hAnsi="Times New Roman"/>
            <w:sz w:val="24"/>
            <w:szCs w:val="24"/>
          </w:rPr>
          <w:t xml:space="preserve"> perform the activities with </w:t>
        </w:r>
      </w:ins>
      <w:ins w:id="743" w:author="Rafael Mesquita" w:date="2015-10-18T11:49:00Z">
        <w:r w:rsidR="00226A6A">
          <w:rPr>
            <w:rFonts w:ascii="Times New Roman" w:hAnsi="Times New Roman"/>
            <w:sz w:val="24"/>
            <w:szCs w:val="24"/>
          </w:rPr>
          <w:t xml:space="preserve">the </w:t>
        </w:r>
      </w:ins>
      <w:ins w:id="744" w:author="Rafael Mesquita" w:date="2015-10-16T08:22:00Z">
        <w:r w:rsidR="00135E20">
          <w:rPr>
            <w:rFonts w:ascii="Times New Roman" w:hAnsi="Times New Roman"/>
            <w:sz w:val="24"/>
            <w:szCs w:val="24"/>
          </w:rPr>
          <w:t xml:space="preserve">highest </w:t>
        </w:r>
      </w:ins>
      <w:ins w:id="745" w:author="Rafael Mesquita" w:date="2015-10-15T11:44:00Z">
        <w:r w:rsidR="008B2352">
          <w:rPr>
            <w:rFonts w:ascii="Times New Roman" w:hAnsi="Times New Roman"/>
            <w:sz w:val="24"/>
            <w:szCs w:val="24"/>
          </w:rPr>
          <w:t xml:space="preserve">intensity </w:t>
        </w:r>
      </w:ins>
      <w:ins w:id="746" w:author="Rafael Mesquita" w:date="2015-10-20T09:18:00Z">
        <w:r w:rsidR="005F40BC">
          <w:rPr>
            <w:rFonts w:ascii="Times New Roman" w:hAnsi="Times New Roman"/>
            <w:sz w:val="24"/>
            <w:szCs w:val="24"/>
          </w:rPr>
          <w:t>during</w:t>
        </w:r>
      </w:ins>
      <w:ins w:id="747" w:author="Rafael Mesquita" w:date="2015-10-15T11:44:00Z">
        <w:r w:rsidR="008B2352">
          <w:rPr>
            <w:rFonts w:ascii="Times New Roman" w:hAnsi="Times New Roman"/>
            <w:sz w:val="24"/>
            <w:szCs w:val="24"/>
          </w:rPr>
          <w:t xml:space="preserve"> the morning</w:t>
        </w:r>
      </w:ins>
      <w:ins w:id="748" w:author="Rafael Mesquita" w:date="2015-10-15T12:01:00Z">
        <w:r w:rsidR="004D06AA">
          <w:rPr>
            <w:rFonts w:ascii="Times New Roman" w:hAnsi="Times New Roman"/>
            <w:sz w:val="24"/>
            <w:szCs w:val="24"/>
          </w:rPr>
          <w:t>, which</w:t>
        </w:r>
      </w:ins>
      <w:ins w:id="749" w:author="Rafael Mesquita" w:date="2015-10-15T11:52:00Z">
        <w:r w:rsidR="00A55D3E">
          <w:rPr>
            <w:rFonts w:ascii="Times New Roman" w:hAnsi="Times New Roman"/>
            <w:sz w:val="24"/>
            <w:szCs w:val="24"/>
          </w:rPr>
          <w:t xml:space="preserve"> was also observed after stratification for different </w:t>
        </w:r>
      </w:ins>
      <w:ins w:id="750" w:author="Rafael Mesquita" w:date="2015-10-15T11:53:00Z">
        <w:r w:rsidR="00A55D3E">
          <w:rPr>
            <w:rFonts w:ascii="Times New Roman" w:hAnsi="Times New Roman"/>
            <w:sz w:val="24"/>
            <w:szCs w:val="24"/>
          </w:rPr>
          <w:t>characteristics</w:t>
        </w:r>
      </w:ins>
      <w:ins w:id="751" w:author="Rafael Mesquita" w:date="2015-10-15T11:52:00Z">
        <w:r w:rsidR="00A55D3E">
          <w:rPr>
            <w:rFonts w:ascii="Times New Roman" w:hAnsi="Times New Roman"/>
            <w:sz w:val="24"/>
            <w:szCs w:val="24"/>
          </w:rPr>
          <w:t xml:space="preserve"> (</w:t>
        </w:r>
      </w:ins>
      <w:ins w:id="752" w:author="Rafael Mesquita" w:date="2015-10-15T11:54:00Z">
        <w:r w:rsidR="0066645D">
          <w:rPr>
            <w:rFonts w:ascii="Times New Roman" w:hAnsi="Times New Roman"/>
            <w:sz w:val="24"/>
            <w:szCs w:val="24"/>
          </w:rPr>
          <w:t>F</w:t>
        </w:r>
        <w:r w:rsidR="0066645D" w:rsidRPr="00815C59">
          <w:rPr>
            <w:rFonts w:ascii="Times New Roman" w:hAnsi="Times New Roman"/>
            <w:sz w:val="24"/>
            <w:szCs w:val="24"/>
          </w:rPr>
          <w:t>ig</w:t>
        </w:r>
        <w:r w:rsidR="0066645D">
          <w:rPr>
            <w:rFonts w:ascii="Times New Roman" w:hAnsi="Times New Roman"/>
            <w:sz w:val="24"/>
            <w:szCs w:val="24"/>
          </w:rPr>
          <w:t>.</w:t>
        </w:r>
        <w:r w:rsidR="0066645D" w:rsidRPr="00815C59">
          <w:rPr>
            <w:rFonts w:ascii="Times New Roman" w:hAnsi="Times New Roman"/>
            <w:sz w:val="24"/>
            <w:szCs w:val="24"/>
          </w:rPr>
          <w:t xml:space="preserve"> 2 and </w:t>
        </w:r>
        <w:r w:rsidR="0066645D">
          <w:rPr>
            <w:rFonts w:ascii="Times New Roman" w:hAnsi="Times New Roman"/>
            <w:sz w:val="24"/>
            <w:szCs w:val="24"/>
          </w:rPr>
          <w:t>S</w:t>
        </w:r>
        <w:r w:rsidR="0066645D" w:rsidRPr="00815C59">
          <w:rPr>
            <w:rFonts w:ascii="Times New Roman" w:hAnsi="Times New Roman"/>
            <w:sz w:val="24"/>
            <w:szCs w:val="24"/>
          </w:rPr>
          <w:t xml:space="preserve">1 </w:t>
        </w:r>
        <w:r w:rsidR="0066645D">
          <w:rPr>
            <w:rFonts w:ascii="Times New Roman" w:hAnsi="Times New Roman"/>
            <w:sz w:val="24"/>
            <w:szCs w:val="24"/>
          </w:rPr>
          <w:t>Fig.</w:t>
        </w:r>
      </w:ins>
      <w:ins w:id="753" w:author="Rafael Mesquita" w:date="2015-10-15T11:52:00Z">
        <w:r w:rsidR="00A55D3E">
          <w:rPr>
            <w:rFonts w:ascii="Times New Roman" w:hAnsi="Times New Roman"/>
            <w:sz w:val="24"/>
            <w:szCs w:val="24"/>
          </w:rPr>
          <w:t>)</w:t>
        </w:r>
      </w:ins>
      <w:ins w:id="754" w:author="Rafael Mesquita" w:date="2015-10-15T11:53:00Z">
        <w:r w:rsidR="00A55D3E">
          <w:rPr>
            <w:rFonts w:ascii="Times New Roman" w:hAnsi="Times New Roman"/>
            <w:sz w:val="24"/>
            <w:szCs w:val="24"/>
          </w:rPr>
          <w:t>.</w:t>
        </w:r>
      </w:ins>
      <w:ins w:id="755" w:author="Rafael Mesquita" w:date="2015-10-15T11:52:00Z">
        <w:r w:rsidR="00A55D3E">
          <w:rPr>
            <w:rFonts w:ascii="Times New Roman" w:hAnsi="Times New Roman"/>
            <w:sz w:val="24"/>
            <w:szCs w:val="24"/>
          </w:rPr>
          <w:t xml:space="preserve"> </w:t>
        </w:r>
      </w:ins>
      <w:ins w:id="756" w:author="Rafael Mesquita" w:date="2015-10-15T11:54:00Z">
        <w:r w:rsidR="0066645D">
          <w:rPr>
            <w:rFonts w:ascii="Times New Roman" w:hAnsi="Times New Roman"/>
            <w:sz w:val="24"/>
            <w:szCs w:val="24"/>
          </w:rPr>
          <w:t>T</w:t>
        </w:r>
      </w:ins>
      <w:ins w:id="757" w:author="Rafael Mesquita" w:date="2015-10-15T11:51:00Z">
        <w:r w:rsidR="008B2352">
          <w:rPr>
            <w:rFonts w:ascii="Times New Roman" w:hAnsi="Times New Roman"/>
            <w:sz w:val="24"/>
            <w:szCs w:val="24"/>
          </w:rPr>
          <w:t xml:space="preserve">his </w:t>
        </w:r>
      </w:ins>
      <w:ins w:id="758" w:author="Rafael Mesquita" w:date="2015-11-19T11:04:00Z">
        <w:r w:rsidR="00795BD0">
          <w:rPr>
            <w:rFonts w:ascii="Times New Roman" w:hAnsi="Times New Roman"/>
            <w:sz w:val="24"/>
            <w:szCs w:val="24"/>
          </w:rPr>
          <w:t>should</w:t>
        </w:r>
      </w:ins>
      <w:ins w:id="759" w:author="Rafael Mesquita" w:date="2015-10-15T11:51:00Z">
        <w:r w:rsidR="008B2352">
          <w:rPr>
            <w:rFonts w:ascii="Times New Roman" w:hAnsi="Times New Roman"/>
            <w:sz w:val="24"/>
            <w:szCs w:val="24"/>
          </w:rPr>
          <w:t xml:space="preserve"> be taken into account when planning </w:t>
        </w:r>
      </w:ins>
      <w:ins w:id="760" w:author="Rafael Mesquita" w:date="2015-11-05T11:34:00Z">
        <w:r w:rsidR="00526D58">
          <w:rPr>
            <w:rFonts w:ascii="Times New Roman" w:hAnsi="Times New Roman"/>
            <w:sz w:val="24"/>
            <w:szCs w:val="24"/>
          </w:rPr>
          <w:t xml:space="preserve">interventions </w:t>
        </w:r>
      </w:ins>
      <w:ins w:id="761" w:author="Rafael Mesquita" w:date="2015-11-11T09:51:00Z">
        <w:r w:rsidR="00993644">
          <w:rPr>
            <w:rFonts w:ascii="Times New Roman" w:hAnsi="Times New Roman"/>
            <w:sz w:val="24"/>
            <w:szCs w:val="24"/>
          </w:rPr>
          <w:t>such as</w:t>
        </w:r>
      </w:ins>
      <w:ins w:id="762" w:author="Rafael Mesquita" w:date="2015-11-05T11:22:00Z">
        <w:r w:rsidR="00F7044E">
          <w:rPr>
            <w:rFonts w:ascii="Times New Roman" w:hAnsi="Times New Roman"/>
            <w:sz w:val="24"/>
            <w:szCs w:val="24"/>
          </w:rPr>
          <w:t xml:space="preserve"> energy conservation techniques</w:t>
        </w:r>
      </w:ins>
      <w:ins w:id="763" w:author="Rafael Mesquita" w:date="2015-11-11T09:53:00Z">
        <w:r w:rsidR="00244F0D">
          <w:rPr>
            <w:rFonts w:ascii="Times New Roman" w:hAnsi="Times New Roman"/>
            <w:sz w:val="24"/>
            <w:szCs w:val="24"/>
          </w:rPr>
          <w:t>,</w:t>
        </w:r>
      </w:ins>
      <w:ins w:id="764" w:author="Rafael Mesquita" w:date="2015-11-05T11:34:00Z">
        <w:r w:rsidR="00526D58">
          <w:rPr>
            <w:rFonts w:ascii="Times New Roman" w:hAnsi="Times New Roman"/>
            <w:sz w:val="24"/>
            <w:szCs w:val="24"/>
          </w:rPr>
          <w:t xml:space="preserve"> </w:t>
        </w:r>
      </w:ins>
      <w:ins w:id="765" w:author="Rafael Mesquita" w:date="2015-11-11T09:53:00Z">
        <w:r w:rsidR="00244F0D">
          <w:rPr>
            <w:rFonts w:ascii="Times New Roman" w:hAnsi="Times New Roman"/>
            <w:sz w:val="24"/>
            <w:szCs w:val="24"/>
          </w:rPr>
          <w:t xml:space="preserve">which </w:t>
        </w:r>
      </w:ins>
      <w:ins w:id="766" w:author="Rafael Mesquita" w:date="2015-11-11T09:54:00Z">
        <w:r w:rsidR="00115045">
          <w:rPr>
            <w:rFonts w:ascii="Times New Roman" w:hAnsi="Times New Roman"/>
            <w:sz w:val="24"/>
            <w:szCs w:val="24"/>
          </w:rPr>
          <w:t xml:space="preserve">have as one of the main </w:t>
        </w:r>
      </w:ins>
      <w:ins w:id="767" w:author="Rafael Mesquita" w:date="2015-11-11T09:53:00Z">
        <w:r w:rsidR="00244F0D">
          <w:rPr>
            <w:rFonts w:ascii="Times New Roman" w:hAnsi="Times New Roman"/>
            <w:sz w:val="24"/>
            <w:szCs w:val="24"/>
          </w:rPr>
          <w:t>aim</w:t>
        </w:r>
      </w:ins>
      <w:ins w:id="768" w:author="Rafael Mesquita" w:date="2015-11-11T09:54:00Z">
        <w:r w:rsidR="00115045">
          <w:rPr>
            <w:rFonts w:ascii="Times New Roman" w:hAnsi="Times New Roman"/>
            <w:sz w:val="24"/>
            <w:szCs w:val="24"/>
          </w:rPr>
          <w:t>s</w:t>
        </w:r>
      </w:ins>
      <w:ins w:id="769" w:author="Rafael Mesquita" w:date="2015-11-11T09:53:00Z">
        <w:r w:rsidR="00244F0D">
          <w:rPr>
            <w:rFonts w:ascii="Times New Roman" w:hAnsi="Times New Roman"/>
            <w:sz w:val="24"/>
            <w:szCs w:val="24"/>
          </w:rPr>
          <w:t xml:space="preserve"> to reduce unnecessary energy expenditure </w:t>
        </w:r>
      </w:ins>
      <w:ins w:id="770" w:author="Rafael Mesquita" w:date="2015-11-11T09:54:00Z">
        <w:r w:rsidR="00115045">
          <w:rPr>
            <w:rFonts w:ascii="Times New Roman" w:hAnsi="Times New Roman"/>
            <w:sz w:val="24"/>
            <w:szCs w:val="24"/>
          </w:rPr>
          <w:t>associated with</w:t>
        </w:r>
      </w:ins>
      <w:ins w:id="771" w:author="Rafael Mesquita" w:date="2015-11-11T09:53:00Z">
        <w:r w:rsidR="00244F0D">
          <w:rPr>
            <w:rFonts w:ascii="Times New Roman" w:hAnsi="Times New Roman"/>
            <w:sz w:val="24"/>
            <w:szCs w:val="24"/>
          </w:rPr>
          <w:t xml:space="preserve"> activities of daily living </w:t>
        </w:r>
      </w:ins>
      <w:r w:rsidR="00526D58">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Velloso&lt;/Author&gt;&lt;Year&gt;2006&lt;/Year&gt;&lt;RecNum&gt;496&lt;/RecNum&gt;&lt;DisplayText&gt;[38]&lt;/DisplayText&gt;&lt;record&gt;&lt;rec-number&gt;496&lt;/rec-number&gt;&lt;foreign-keys&gt;&lt;key app="EN" db-id="tfsfsfxt0r2et2ezrvi5eafx5dz0ae9wxsst" timestamp="1446719822"&gt;496&lt;/key&gt;&lt;/foreign-keys&gt;&lt;ref-type name="Journal Article"&gt;17&lt;/ref-type&gt;&lt;contributors&gt;&lt;authors&gt;&lt;author&gt;Velloso, M.&lt;/author&gt;&lt;author&gt;Jardim, J. R.&lt;/author&gt;&lt;/authors&gt;&lt;/contributors&gt;&lt;auth-address&gt;Respiratory Division, Federal University of Sao Paulo, Brazil.&lt;/auth-address&gt;&lt;titles&gt;&lt;title&gt;Study of energy expenditure during activities of daily living using and not using body position recommended by energy conservation techniques in patients with COPD&lt;/title&gt;&lt;secondary-title&gt;Chest&lt;/secondary-title&gt;&lt;alt-title&gt;Chest&lt;/alt-title&gt;&lt;/titles&gt;&lt;periodical&gt;&lt;full-title&gt;Chest&lt;/full-title&gt;&lt;abbr-1&gt;Chest&lt;/abbr-1&gt;&lt;/periodical&gt;&lt;alt-periodical&gt;&lt;full-title&gt;Chest&lt;/full-title&gt;&lt;abbr-1&gt;Chest&lt;/abbr-1&gt;&lt;/alt-periodical&gt;&lt;pages&gt;126-32&lt;/pages&gt;&lt;volume&gt;130&lt;/volume&gt;&lt;number&gt;1&lt;/number&gt;&lt;keywords&gt;&lt;keyword&gt;*Activities of Daily Living&lt;/keyword&gt;&lt;keyword&gt;Adult&lt;/keyword&gt;&lt;keyword&gt;Aged&lt;/keyword&gt;&lt;keyword&gt;*Energy Metabolism&lt;/keyword&gt;&lt;keyword&gt;Forced Expiratory Volume&lt;/keyword&gt;&lt;keyword&gt;Humans&lt;/keyword&gt;&lt;keyword&gt;Hygiene&lt;/keyword&gt;&lt;keyword&gt;Male&lt;/keyword&gt;&lt;keyword&gt;Middle Aged&lt;/keyword&gt;&lt;keyword&gt;Pulmonary Disease, Chronic Obstructive/*metabolism/rehabilitation&lt;/keyword&gt;&lt;keyword&gt;Time Factors&lt;/keyword&gt;&lt;/keywords&gt;&lt;dates&gt;&lt;year&gt;2006&lt;/year&gt;&lt;pub-dates&gt;&lt;date&gt;Jul&lt;/date&gt;&lt;/pub-dates&gt;&lt;/dates&gt;&lt;isbn&gt;0012-3692 (Print)&amp;#xD;0012-3692 (Linking)&lt;/isbn&gt;&lt;accession-num&gt;16840392&lt;/accession-num&gt;&lt;urls&gt;&lt;related-urls&gt;&lt;url&gt;http://www.ncbi.nlm.nih.gov/pubmed/16840392&lt;/url&gt;&lt;/related-urls&gt;&lt;/urls&gt;&lt;electronic-resource-num&gt;10.1378/chest.130.1.126&lt;/electronic-resource-num&gt;&lt;/record&gt;&lt;/Cite&gt;&lt;/EndNote&gt;</w:instrText>
      </w:r>
      <w:r w:rsidR="00526D58">
        <w:rPr>
          <w:rFonts w:ascii="Times New Roman" w:hAnsi="Times New Roman"/>
          <w:sz w:val="24"/>
          <w:szCs w:val="24"/>
        </w:rPr>
        <w:fldChar w:fldCharType="separate"/>
      </w:r>
      <w:r w:rsidR="00865FDA">
        <w:rPr>
          <w:rFonts w:ascii="Times New Roman" w:hAnsi="Times New Roman"/>
          <w:noProof/>
          <w:sz w:val="24"/>
          <w:szCs w:val="24"/>
        </w:rPr>
        <w:t>[38]</w:t>
      </w:r>
      <w:r w:rsidR="00526D58">
        <w:rPr>
          <w:rFonts w:ascii="Times New Roman" w:hAnsi="Times New Roman"/>
          <w:sz w:val="24"/>
          <w:szCs w:val="24"/>
        </w:rPr>
        <w:fldChar w:fldCharType="end"/>
      </w:r>
      <w:ins w:id="772" w:author="Rafael Mesquita" w:date="2015-11-11T09:53:00Z">
        <w:r w:rsidR="00244F0D">
          <w:rPr>
            <w:rFonts w:ascii="Times New Roman" w:hAnsi="Times New Roman"/>
            <w:sz w:val="24"/>
            <w:szCs w:val="24"/>
          </w:rPr>
          <w:t>.</w:t>
        </w:r>
      </w:ins>
      <w:ins w:id="773" w:author="Rafael Mesquita" w:date="2015-11-05T11:34:00Z">
        <w:r w:rsidR="00526D58">
          <w:rPr>
            <w:rFonts w:ascii="Times New Roman" w:hAnsi="Times New Roman"/>
            <w:sz w:val="24"/>
            <w:szCs w:val="24"/>
          </w:rPr>
          <w:t xml:space="preserve"> </w:t>
        </w:r>
      </w:ins>
    </w:p>
    <w:p w14:paraId="0BAF875B" w14:textId="66B4AA11" w:rsidR="000A41FB" w:rsidRPr="00BD785F" w:rsidDel="004134AF" w:rsidRDefault="000A41FB" w:rsidP="007C2766">
      <w:pPr>
        <w:spacing w:after="0" w:line="480" w:lineRule="auto"/>
        <w:rPr>
          <w:del w:id="774" w:author="Rafael Mesquita" w:date="2015-11-05T11:08:00Z"/>
          <w:rFonts w:ascii="Times New Roman" w:hAnsi="Times New Roman"/>
          <w:b/>
          <w:sz w:val="32"/>
          <w:szCs w:val="32"/>
        </w:rPr>
      </w:pPr>
      <w:del w:id="775" w:author="Rafael Mesquita" w:date="2015-11-05T11:08:00Z">
        <w:r w:rsidRPr="00BD785F" w:rsidDel="004134AF">
          <w:rPr>
            <w:rFonts w:ascii="Times New Roman" w:hAnsi="Times New Roman"/>
            <w:b/>
            <w:sz w:val="32"/>
            <w:szCs w:val="32"/>
          </w:rPr>
          <w:delText xml:space="preserve">Strengths </w:delText>
        </w:r>
        <w:r w:rsidR="00B963BB" w:rsidRPr="00BD785F" w:rsidDel="004134AF">
          <w:rPr>
            <w:rFonts w:ascii="Times New Roman" w:hAnsi="Times New Roman"/>
            <w:b/>
            <w:sz w:val="32"/>
            <w:szCs w:val="32"/>
          </w:rPr>
          <w:delText xml:space="preserve">and </w:delText>
        </w:r>
        <w:r w:rsidR="00BD785F" w:rsidRPr="00BD785F" w:rsidDel="004134AF">
          <w:rPr>
            <w:rFonts w:ascii="Times New Roman" w:hAnsi="Times New Roman"/>
            <w:b/>
            <w:sz w:val="32"/>
            <w:szCs w:val="32"/>
          </w:rPr>
          <w:delText>M</w:delText>
        </w:r>
        <w:r w:rsidR="00853960" w:rsidRPr="00BD785F" w:rsidDel="004134AF">
          <w:rPr>
            <w:rFonts w:ascii="Times New Roman" w:hAnsi="Times New Roman"/>
            <w:b/>
            <w:sz w:val="32"/>
            <w:szCs w:val="32"/>
          </w:rPr>
          <w:delText xml:space="preserve">ethodological </w:delText>
        </w:r>
        <w:r w:rsidR="00BD785F" w:rsidRPr="00BD785F" w:rsidDel="004134AF">
          <w:rPr>
            <w:rFonts w:ascii="Times New Roman" w:hAnsi="Times New Roman"/>
            <w:b/>
            <w:sz w:val="32"/>
            <w:szCs w:val="32"/>
          </w:rPr>
          <w:delText>C</w:delText>
        </w:r>
        <w:r w:rsidR="00853960" w:rsidRPr="00BD785F" w:rsidDel="004134AF">
          <w:rPr>
            <w:rFonts w:ascii="Times New Roman" w:hAnsi="Times New Roman"/>
            <w:b/>
            <w:sz w:val="32"/>
            <w:szCs w:val="32"/>
          </w:rPr>
          <w:delText>onsideration</w:delText>
        </w:r>
        <w:r w:rsidR="00BD785F" w:rsidRPr="00BD785F" w:rsidDel="004134AF">
          <w:rPr>
            <w:rFonts w:ascii="Times New Roman" w:hAnsi="Times New Roman"/>
            <w:b/>
            <w:sz w:val="32"/>
            <w:szCs w:val="32"/>
          </w:rPr>
          <w:delText>s</w:delText>
        </w:r>
      </w:del>
    </w:p>
    <w:p w14:paraId="67E874DD" w14:textId="54C20EE0" w:rsidR="00A70018" w:rsidRPr="00815C59" w:rsidDel="004134AF" w:rsidRDefault="005941C1" w:rsidP="007C2766">
      <w:pPr>
        <w:spacing w:after="0" w:line="480" w:lineRule="auto"/>
        <w:ind w:firstLine="708"/>
        <w:rPr>
          <w:del w:id="776" w:author="Rafael Mesquita" w:date="2015-11-05T11:08:00Z"/>
          <w:rFonts w:ascii="Times New Roman" w:hAnsi="Times New Roman"/>
          <w:sz w:val="24"/>
          <w:szCs w:val="24"/>
        </w:rPr>
      </w:pPr>
      <w:del w:id="777" w:author="Rafael Mesquita" w:date="2015-10-16T14:40:00Z">
        <w:r w:rsidRPr="00815C59" w:rsidDel="00995374">
          <w:rPr>
            <w:rFonts w:ascii="Times New Roman" w:hAnsi="Times New Roman"/>
            <w:sz w:val="24"/>
            <w:szCs w:val="24"/>
          </w:rPr>
          <w:delText>Our</w:delText>
        </w:r>
        <w:r w:rsidR="00102F43" w:rsidRPr="00815C59" w:rsidDel="00995374">
          <w:rPr>
            <w:rFonts w:ascii="Times New Roman" w:hAnsi="Times New Roman"/>
            <w:sz w:val="24"/>
            <w:szCs w:val="24"/>
          </w:rPr>
          <w:delText xml:space="preserve"> </w:delText>
        </w:r>
        <w:r w:rsidR="00C55B30" w:rsidRPr="00815C59" w:rsidDel="00995374">
          <w:rPr>
            <w:rFonts w:ascii="Times New Roman" w:hAnsi="Times New Roman"/>
            <w:sz w:val="24"/>
            <w:szCs w:val="24"/>
          </w:rPr>
          <w:delText>sample is by far the</w:delText>
        </w:r>
      </w:del>
      <w:del w:id="778" w:author="Rafael Mesquita" w:date="2015-11-05T11:08:00Z">
        <w:r w:rsidR="00C55B30" w:rsidRPr="00815C59" w:rsidDel="004134AF">
          <w:rPr>
            <w:rFonts w:ascii="Times New Roman" w:hAnsi="Times New Roman"/>
            <w:sz w:val="24"/>
            <w:szCs w:val="24"/>
          </w:rPr>
          <w:delText xml:space="preserve"> large</w:delText>
        </w:r>
      </w:del>
      <w:del w:id="779" w:author="Rafael Mesquita" w:date="2015-10-16T14:40:00Z">
        <w:r w:rsidR="00C55B30" w:rsidRPr="00815C59" w:rsidDel="00995374">
          <w:rPr>
            <w:rFonts w:ascii="Times New Roman" w:hAnsi="Times New Roman"/>
            <w:sz w:val="24"/>
            <w:szCs w:val="24"/>
          </w:rPr>
          <w:delText>st</w:delText>
        </w:r>
      </w:del>
      <w:del w:id="780" w:author="Rafael Mesquita" w:date="2015-11-05T11:08:00Z">
        <w:r w:rsidR="00C55B30" w:rsidRPr="00815C59" w:rsidDel="004134AF">
          <w:rPr>
            <w:rFonts w:ascii="Times New Roman" w:hAnsi="Times New Roman"/>
            <w:sz w:val="24"/>
            <w:szCs w:val="24"/>
          </w:rPr>
          <w:delText xml:space="preserve"> </w:delText>
        </w:r>
        <w:r w:rsidR="00E4549B" w:rsidRPr="00815C59" w:rsidDel="004134AF">
          <w:rPr>
            <w:rFonts w:ascii="Times New Roman" w:hAnsi="Times New Roman"/>
            <w:sz w:val="24"/>
            <w:szCs w:val="24"/>
          </w:rPr>
          <w:delText xml:space="preserve">and </w:delText>
        </w:r>
      </w:del>
      <w:del w:id="781" w:author="Rafael Mesquita" w:date="2015-10-16T14:40:00Z">
        <w:r w:rsidR="00E4549B" w:rsidRPr="00815C59" w:rsidDel="00995374">
          <w:rPr>
            <w:rFonts w:ascii="Times New Roman" w:hAnsi="Times New Roman"/>
            <w:sz w:val="24"/>
            <w:szCs w:val="24"/>
          </w:rPr>
          <w:delText xml:space="preserve">most </w:delText>
        </w:r>
      </w:del>
      <w:del w:id="782" w:author="Rafael Mesquita" w:date="2015-11-05T11:08:00Z">
        <w:r w:rsidR="00E4549B" w:rsidRPr="00815C59" w:rsidDel="004134AF">
          <w:rPr>
            <w:rFonts w:ascii="Times New Roman" w:hAnsi="Times New Roman"/>
            <w:sz w:val="24"/>
            <w:szCs w:val="24"/>
          </w:rPr>
          <w:delText xml:space="preserve">diverse </w:delText>
        </w:r>
        <w:r w:rsidR="00C55B30" w:rsidRPr="00815C59" w:rsidDel="004134AF">
          <w:rPr>
            <w:rFonts w:ascii="Times New Roman" w:hAnsi="Times New Roman"/>
            <w:sz w:val="24"/>
            <w:szCs w:val="24"/>
          </w:rPr>
          <w:delText xml:space="preserve">sample </w:delText>
        </w:r>
        <w:r w:rsidR="00F560F9" w:rsidRPr="00815C59" w:rsidDel="004134AF">
          <w:rPr>
            <w:rFonts w:ascii="Times New Roman" w:hAnsi="Times New Roman"/>
            <w:sz w:val="24"/>
            <w:szCs w:val="24"/>
          </w:rPr>
          <w:delText xml:space="preserve">of </w:delText>
        </w:r>
        <w:r w:rsidR="00D76D65" w:rsidRPr="00815C59" w:rsidDel="004134AF">
          <w:rPr>
            <w:rFonts w:ascii="Times New Roman" w:hAnsi="Times New Roman"/>
            <w:sz w:val="24"/>
            <w:szCs w:val="24"/>
          </w:rPr>
          <w:delText xml:space="preserve">patients with COPD </w:delText>
        </w:r>
        <w:r w:rsidR="00DE6C21" w:rsidRPr="00815C59" w:rsidDel="004134AF">
          <w:rPr>
            <w:rFonts w:ascii="Times New Roman" w:hAnsi="Times New Roman"/>
            <w:sz w:val="24"/>
            <w:szCs w:val="24"/>
          </w:rPr>
          <w:delText>with</w:delText>
        </w:r>
        <w:r w:rsidR="00535128" w:rsidRPr="00815C59" w:rsidDel="004134AF">
          <w:rPr>
            <w:rFonts w:ascii="Times New Roman" w:hAnsi="Times New Roman"/>
            <w:sz w:val="24"/>
            <w:szCs w:val="24"/>
          </w:rPr>
          <w:delText xml:space="preserve"> </w:delText>
        </w:r>
        <w:r w:rsidR="00D2525D" w:rsidRPr="00815C59" w:rsidDel="004134AF">
          <w:rPr>
            <w:rFonts w:ascii="Times New Roman" w:hAnsi="Times New Roman"/>
            <w:sz w:val="24"/>
            <w:szCs w:val="24"/>
          </w:rPr>
          <w:delText xml:space="preserve">objectively assessed </w:delText>
        </w:r>
        <w:r w:rsidR="00C248FE" w:rsidRPr="00815C59" w:rsidDel="004134AF">
          <w:rPr>
            <w:rFonts w:ascii="Times New Roman" w:hAnsi="Times New Roman"/>
            <w:sz w:val="24"/>
            <w:szCs w:val="24"/>
          </w:rPr>
          <w:delText>physical activity</w:delText>
        </w:r>
        <w:r w:rsidR="00535128" w:rsidRPr="00815C59" w:rsidDel="004134AF">
          <w:rPr>
            <w:rFonts w:ascii="Times New Roman" w:hAnsi="Times New Roman"/>
            <w:sz w:val="24"/>
            <w:szCs w:val="24"/>
          </w:rPr>
          <w:delText xml:space="preserve"> </w:delText>
        </w:r>
        <w:r w:rsidR="006C1309" w:rsidRPr="00815C59" w:rsidDel="004134AF">
          <w:rPr>
            <w:rFonts w:ascii="Times New Roman" w:hAnsi="Times New Roman"/>
            <w:sz w:val="24"/>
            <w:szCs w:val="24"/>
          </w:rPr>
          <w:delText>data</w:delText>
        </w:r>
      </w:del>
      <w:del w:id="783" w:author="Rafael Mesquita" w:date="2015-10-16T14:40:00Z">
        <w:r w:rsidR="006C1309" w:rsidRPr="00815C59" w:rsidDel="00995374">
          <w:rPr>
            <w:rFonts w:ascii="Times New Roman" w:hAnsi="Times New Roman"/>
            <w:sz w:val="24"/>
            <w:szCs w:val="24"/>
          </w:rPr>
          <w:delText xml:space="preserve"> ever studied</w:delText>
        </w:r>
      </w:del>
      <w:del w:id="784" w:author="Rafael Mesquita" w:date="2015-11-05T11:08:00Z">
        <w:r w:rsidR="00535128" w:rsidRPr="00815C59" w:rsidDel="004134AF">
          <w:rPr>
            <w:rFonts w:ascii="Times New Roman" w:hAnsi="Times New Roman"/>
            <w:sz w:val="24"/>
            <w:szCs w:val="24"/>
          </w:rPr>
          <w:delText xml:space="preserve">. </w:delText>
        </w:r>
        <w:r w:rsidR="00350D53" w:rsidRPr="00815C59" w:rsidDel="004134AF">
          <w:rPr>
            <w:rFonts w:ascii="Times New Roman" w:hAnsi="Times New Roman"/>
            <w:sz w:val="24"/>
            <w:szCs w:val="24"/>
          </w:rPr>
          <w:delText>This</w:delText>
        </w:r>
        <w:r w:rsidR="00330BFD" w:rsidRPr="00815C59" w:rsidDel="004134AF">
          <w:rPr>
            <w:rFonts w:ascii="Times New Roman" w:hAnsi="Times New Roman"/>
            <w:sz w:val="24"/>
            <w:szCs w:val="24"/>
          </w:rPr>
          <w:delText xml:space="preserve"> </w:delText>
        </w:r>
        <w:r w:rsidR="00C5397F" w:rsidRPr="00815C59" w:rsidDel="004134AF">
          <w:rPr>
            <w:rFonts w:ascii="Times New Roman" w:hAnsi="Times New Roman"/>
            <w:sz w:val="24"/>
            <w:szCs w:val="24"/>
          </w:rPr>
          <w:delText>allowed</w:delText>
        </w:r>
        <w:r w:rsidR="00330BFD" w:rsidRPr="00815C59" w:rsidDel="004134AF">
          <w:rPr>
            <w:rFonts w:ascii="Times New Roman" w:hAnsi="Times New Roman"/>
            <w:sz w:val="24"/>
            <w:szCs w:val="24"/>
          </w:rPr>
          <w:delText xml:space="preserve"> de</w:delText>
        </w:r>
        <w:r w:rsidR="00CA6435" w:rsidRPr="00815C59" w:rsidDel="004134AF">
          <w:rPr>
            <w:rFonts w:ascii="Times New Roman" w:hAnsi="Times New Roman"/>
            <w:sz w:val="24"/>
            <w:szCs w:val="24"/>
          </w:rPr>
          <w:delText>tailed</w:delText>
        </w:r>
        <w:r w:rsidR="00C55B30" w:rsidRPr="00815C59" w:rsidDel="004134AF">
          <w:rPr>
            <w:rFonts w:ascii="Times New Roman" w:hAnsi="Times New Roman"/>
            <w:sz w:val="24"/>
            <w:szCs w:val="24"/>
          </w:rPr>
          <w:delText xml:space="preserve"> </w:delText>
        </w:r>
        <w:r w:rsidR="001E34D8" w:rsidRPr="00815C59" w:rsidDel="004134AF">
          <w:rPr>
            <w:rFonts w:ascii="Times New Roman" w:hAnsi="Times New Roman"/>
            <w:sz w:val="24"/>
            <w:szCs w:val="24"/>
          </w:rPr>
          <w:delText>analys</w:delText>
        </w:r>
        <w:r w:rsidR="00957CB1" w:rsidRPr="00815C59" w:rsidDel="004134AF">
          <w:rPr>
            <w:rFonts w:ascii="Times New Roman" w:hAnsi="Times New Roman"/>
            <w:sz w:val="24"/>
            <w:szCs w:val="24"/>
          </w:rPr>
          <w:delText>e</w:delText>
        </w:r>
        <w:r w:rsidR="001E34D8" w:rsidRPr="00815C59" w:rsidDel="004134AF">
          <w:rPr>
            <w:rFonts w:ascii="Times New Roman" w:hAnsi="Times New Roman"/>
            <w:sz w:val="24"/>
            <w:szCs w:val="24"/>
          </w:rPr>
          <w:delText xml:space="preserve">s </w:delText>
        </w:r>
        <w:r w:rsidR="00330BFD" w:rsidRPr="00815C59" w:rsidDel="004134AF">
          <w:rPr>
            <w:rFonts w:ascii="Times New Roman" w:hAnsi="Times New Roman"/>
            <w:sz w:val="24"/>
            <w:szCs w:val="24"/>
          </w:rPr>
          <w:delText>of</w:delText>
        </w:r>
        <w:r w:rsidR="00C55B30" w:rsidRPr="00815C59" w:rsidDel="004134AF">
          <w:rPr>
            <w:rFonts w:ascii="Times New Roman" w:hAnsi="Times New Roman"/>
            <w:sz w:val="24"/>
            <w:szCs w:val="24"/>
          </w:rPr>
          <w:delText xml:space="preserve"> </w:delText>
        </w:r>
        <w:r w:rsidR="001E34D8" w:rsidRPr="00815C59" w:rsidDel="004134AF">
          <w:rPr>
            <w:rFonts w:ascii="Times New Roman" w:hAnsi="Times New Roman"/>
            <w:sz w:val="24"/>
            <w:szCs w:val="24"/>
          </w:rPr>
          <w:delText xml:space="preserve">daily </w:delText>
        </w:r>
        <w:r w:rsidR="00C248FE" w:rsidRPr="00815C59" w:rsidDel="004134AF">
          <w:rPr>
            <w:rFonts w:ascii="Times New Roman" w:hAnsi="Times New Roman"/>
            <w:sz w:val="24"/>
            <w:szCs w:val="24"/>
          </w:rPr>
          <w:delText>physical activity</w:delText>
        </w:r>
        <w:r w:rsidR="00535128" w:rsidRPr="00815C59" w:rsidDel="004134AF">
          <w:rPr>
            <w:rFonts w:ascii="Times New Roman" w:hAnsi="Times New Roman"/>
            <w:sz w:val="24"/>
            <w:szCs w:val="24"/>
          </w:rPr>
          <w:delText>, even identifying</w:delText>
        </w:r>
        <w:r w:rsidR="00C55B30" w:rsidRPr="00815C59" w:rsidDel="004134AF">
          <w:rPr>
            <w:rFonts w:ascii="Times New Roman" w:hAnsi="Times New Roman"/>
            <w:sz w:val="24"/>
            <w:szCs w:val="24"/>
          </w:rPr>
          <w:delText xml:space="preserve"> </w:delText>
        </w:r>
        <w:r w:rsidR="00957CB1" w:rsidRPr="00815C59" w:rsidDel="004134AF">
          <w:rPr>
            <w:rFonts w:ascii="Times New Roman" w:hAnsi="Times New Roman"/>
            <w:sz w:val="24"/>
            <w:szCs w:val="24"/>
          </w:rPr>
          <w:delText xml:space="preserve">clusters </w:delText>
        </w:r>
        <w:r w:rsidR="00535128" w:rsidRPr="00815C59" w:rsidDel="004134AF">
          <w:rPr>
            <w:rFonts w:ascii="Times New Roman" w:hAnsi="Times New Roman"/>
            <w:sz w:val="24"/>
            <w:szCs w:val="24"/>
          </w:rPr>
          <w:delText xml:space="preserve">of </w:delText>
        </w:r>
        <w:r w:rsidR="00957CB1" w:rsidRPr="00815C59" w:rsidDel="004134AF">
          <w:rPr>
            <w:rFonts w:ascii="Times New Roman" w:hAnsi="Times New Roman"/>
            <w:sz w:val="24"/>
            <w:szCs w:val="24"/>
          </w:rPr>
          <w:delText>patients with COPD</w:delText>
        </w:r>
        <w:r w:rsidR="00535128" w:rsidRPr="00815C59" w:rsidDel="004134AF">
          <w:rPr>
            <w:rFonts w:ascii="Times New Roman" w:hAnsi="Times New Roman"/>
            <w:sz w:val="24"/>
            <w:szCs w:val="24"/>
          </w:rPr>
          <w:delText xml:space="preserve"> with </w:delText>
        </w:r>
        <w:r w:rsidR="00527C29" w:rsidRPr="00815C59" w:rsidDel="004134AF">
          <w:rPr>
            <w:rFonts w:ascii="Times New Roman" w:hAnsi="Times New Roman"/>
            <w:sz w:val="24"/>
            <w:szCs w:val="24"/>
          </w:rPr>
          <w:delText>similar</w:delText>
        </w:r>
        <w:r w:rsidR="00535128" w:rsidRPr="00815C59" w:rsidDel="004134AF">
          <w:rPr>
            <w:rFonts w:ascii="Times New Roman" w:hAnsi="Times New Roman"/>
            <w:sz w:val="24"/>
            <w:szCs w:val="24"/>
          </w:rPr>
          <w:delText xml:space="preserve"> </w:delText>
        </w:r>
        <w:r w:rsidR="00C248FE" w:rsidRPr="00815C59" w:rsidDel="004134AF">
          <w:rPr>
            <w:rFonts w:ascii="Times New Roman" w:hAnsi="Times New Roman"/>
            <w:sz w:val="24"/>
            <w:szCs w:val="24"/>
          </w:rPr>
          <w:delText>physical activity</w:delText>
        </w:r>
        <w:r w:rsidR="001E34D8" w:rsidRPr="00815C59" w:rsidDel="004134AF">
          <w:rPr>
            <w:rFonts w:ascii="Times New Roman" w:hAnsi="Times New Roman"/>
            <w:sz w:val="24"/>
            <w:szCs w:val="24"/>
          </w:rPr>
          <w:delText xml:space="preserve"> </w:delText>
        </w:r>
        <w:r w:rsidR="00527C29" w:rsidRPr="00815C59" w:rsidDel="004134AF">
          <w:rPr>
            <w:rFonts w:ascii="Times New Roman" w:hAnsi="Times New Roman"/>
            <w:sz w:val="24"/>
            <w:szCs w:val="24"/>
          </w:rPr>
          <w:delText>measures</w:delText>
        </w:r>
        <w:r w:rsidR="00C55B30" w:rsidRPr="00815C59" w:rsidDel="004134AF">
          <w:rPr>
            <w:rFonts w:ascii="Times New Roman" w:hAnsi="Times New Roman"/>
            <w:sz w:val="24"/>
            <w:szCs w:val="24"/>
          </w:rPr>
          <w:delText xml:space="preserve">, a </w:delText>
        </w:r>
      </w:del>
      <w:del w:id="785" w:author="Rafael Mesquita" w:date="2015-10-16T14:40:00Z">
        <w:r w:rsidR="00C55B30" w:rsidRPr="00815C59" w:rsidDel="00995374">
          <w:rPr>
            <w:rFonts w:ascii="Times New Roman" w:hAnsi="Times New Roman"/>
            <w:sz w:val="24"/>
            <w:szCs w:val="24"/>
          </w:rPr>
          <w:delText xml:space="preserve">true </w:delText>
        </w:r>
      </w:del>
      <w:del w:id="786" w:author="Rafael Mesquita" w:date="2015-11-05T11:08:00Z">
        <w:r w:rsidR="00C55B30" w:rsidRPr="00815C59" w:rsidDel="004134AF">
          <w:rPr>
            <w:rFonts w:ascii="Times New Roman" w:hAnsi="Times New Roman"/>
            <w:sz w:val="24"/>
            <w:szCs w:val="24"/>
          </w:rPr>
          <w:delText>novelty within the CO</w:delText>
        </w:r>
        <w:r w:rsidR="00535128" w:rsidRPr="00815C59" w:rsidDel="004134AF">
          <w:rPr>
            <w:rFonts w:ascii="Times New Roman" w:hAnsi="Times New Roman"/>
            <w:sz w:val="24"/>
            <w:szCs w:val="24"/>
          </w:rPr>
          <w:delText xml:space="preserve">PD literature. </w:delText>
        </w:r>
        <w:r w:rsidR="0024622F" w:rsidRPr="00815C59" w:rsidDel="004134AF">
          <w:rPr>
            <w:rFonts w:ascii="Times New Roman" w:hAnsi="Times New Roman"/>
            <w:sz w:val="24"/>
            <w:szCs w:val="24"/>
          </w:rPr>
          <w:delText>P</w:delText>
        </w:r>
        <w:r w:rsidR="00C248FE" w:rsidRPr="00815C59" w:rsidDel="004134AF">
          <w:rPr>
            <w:rFonts w:ascii="Times New Roman" w:hAnsi="Times New Roman"/>
            <w:sz w:val="24"/>
            <w:szCs w:val="24"/>
          </w:rPr>
          <w:delText>hysical activity</w:delText>
        </w:r>
        <w:r w:rsidR="007E63E0" w:rsidRPr="00815C59" w:rsidDel="004134AF">
          <w:rPr>
            <w:rFonts w:ascii="Times New Roman" w:hAnsi="Times New Roman"/>
            <w:sz w:val="24"/>
            <w:szCs w:val="24"/>
          </w:rPr>
          <w:delText xml:space="preserve"> </w:delText>
        </w:r>
        <w:r w:rsidR="00C274CC" w:rsidRPr="00815C59" w:rsidDel="004134AF">
          <w:rPr>
            <w:rFonts w:ascii="Times New Roman" w:hAnsi="Times New Roman"/>
            <w:sz w:val="24"/>
            <w:szCs w:val="24"/>
          </w:rPr>
          <w:delText xml:space="preserve">hourly </w:delText>
        </w:r>
        <w:r w:rsidR="007E63E0" w:rsidRPr="00815C59" w:rsidDel="004134AF">
          <w:rPr>
            <w:rFonts w:ascii="Times New Roman" w:hAnsi="Times New Roman"/>
            <w:sz w:val="24"/>
            <w:szCs w:val="24"/>
          </w:rPr>
          <w:delText xml:space="preserve">patterns were also investigated </w:delText>
        </w:r>
        <w:r w:rsidRPr="00815C59" w:rsidDel="004134AF">
          <w:rPr>
            <w:rFonts w:ascii="Times New Roman" w:hAnsi="Times New Roman"/>
            <w:sz w:val="24"/>
            <w:szCs w:val="24"/>
          </w:rPr>
          <w:delText xml:space="preserve">for the first time </w:delText>
        </w:r>
        <w:r w:rsidR="00C5397F" w:rsidRPr="00815C59" w:rsidDel="004134AF">
          <w:rPr>
            <w:rFonts w:ascii="Times New Roman" w:hAnsi="Times New Roman"/>
            <w:sz w:val="24"/>
            <w:szCs w:val="24"/>
          </w:rPr>
          <w:delText>in</w:delText>
        </w:r>
        <w:r w:rsidR="007E63E0" w:rsidRPr="00815C59" w:rsidDel="004134AF">
          <w:rPr>
            <w:rFonts w:ascii="Times New Roman" w:hAnsi="Times New Roman"/>
            <w:sz w:val="24"/>
            <w:szCs w:val="24"/>
          </w:rPr>
          <w:delText xml:space="preserve"> </w:delText>
        </w:r>
        <w:r w:rsidR="00873F86" w:rsidRPr="00815C59" w:rsidDel="004134AF">
          <w:rPr>
            <w:rFonts w:ascii="Times New Roman" w:hAnsi="Times New Roman"/>
            <w:sz w:val="24"/>
            <w:szCs w:val="24"/>
          </w:rPr>
          <w:delText xml:space="preserve">a large-scale study in </w:delText>
        </w:r>
        <w:r w:rsidR="007E63E0" w:rsidRPr="00815C59" w:rsidDel="004134AF">
          <w:rPr>
            <w:rFonts w:ascii="Times New Roman" w:hAnsi="Times New Roman"/>
            <w:sz w:val="24"/>
            <w:szCs w:val="24"/>
          </w:rPr>
          <w:delText>COPD</w:delText>
        </w:r>
        <w:r w:rsidR="00AE4B00" w:rsidRPr="00815C59" w:rsidDel="004134AF">
          <w:rPr>
            <w:rFonts w:ascii="Times New Roman" w:hAnsi="Times New Roman"/>
            <w:sz w:val="24"/>
            <w:szCs w:val="24"/>
          </w:rPr>
          <w:delText xml:space="preserve">, </w:delText>
        </w:r>
        <w:r w:rsidR="00E84BDE" w:rsidRPr="00815C59" w:rsidDel="004134AF">
          <w:rPr>
            <w:rFonts w:ascii="Times New Roman" w:hAnsi="Times New Roman"/>
            <w:sz w:val="24"/>
            <w:szCs w:val="24"/>
          </w:rPr>
          <w:delText xml:space="preserve">another </w:delText>
        </w:r>
        <w:r w:rsidR="00AE4B00" w:rsidRPr="00815C59" w:rsidDel="004134AF">
          <w:rPr>
            <w:rFonts w:ascii="Times New Roman" w:hAnsi="Times New Roman"/>
            <w:sz w:val="24"/>
            <w:szCs w:val="24"/>
          </w:rPr>
          <w:delText>important advance. A</w:delText>
        </w:r>
        <w:r w:rsidR="00E84BDE" w:rsidRPr="00815C59" w:rsidDel="004134AF">
          <w:rPr>
            <w:rFonts w:ascii="Times New Roman" w:hAnsi="Times New Roman"/>
            <w:sz w:val="24"/>
            <w:szCs w:val="24"/>
          </w:rPr>
          <w:delText>ll these analyses were only possible due to the use of objective m</w:delText>
        </w:r>
        <w:r w:rsidR="008F6BB2" w:rsidRPr="00815C59" w:rsidDel="004134AF">
          <w:rPr>
            <w:rFonts w:ascii="Times New Roman" w:hAnsi="Times New Roman"/>
            <w:sz w:val="24"/>
            <w:szCs w:val="24"/>
          </w:rPr>
          <w:delText xml:space="preserve">ethods of </w:delText>
        </w:r>
        <w:r w:rsidR="00C248FE" w:rsidRPr="00815C59" w:rsidDel="004134AF">
          <w:rPr>
            <w:rFonts w:ascii="Times New Roman" w:hAnsi="Times New Roman"/>
            <w:sz w:val="24"/>
            <w:szCs w:val="24"/>
          </w:rPr>
          <w:delText>physical activity</w:delText>
        </w:r>
        <w:r w:rsidR="007E63E0" w:rsidRPr="00815C59" w:rsidDel="004134AF">
          <w:rPr>
            <w:rFonts w:ascii="Times New Roman" w:hAnsi="Times New Roman"/>
            <w:sz w:val="24"/>
            <w:szCs w:val="24"/>
          </w:rPr>
          <w:delText>.</w:delText>
        </w:r>
      </w:del>
    </w:p>
    <w:p w14:paraId="70031BBE" w14:textId="5A6120CE" w:rsidR="004A64C7" w:rsidRPr="00815C59" w:rsidRDefault="00BD04F5" w:rsidP="007C2766">
      <w:pPr>
        <w:spacing w:after="0" w:line="480" w:lineRule="auto"/>
        <w:ind w:firstLine="708"/>
        <w:rPr>
          <w:rFonts w:ascii="Times New Roman" w:hAnsi="Times New Roman"/>
          <w:sz w:val="24"/>
          <w:szCs w:val="24"/>
        </w:rPr>
      </w:pPr>
      <w:del w:id="787" w:author="Rafael Mesquita" w:date="2015-11-05T11:08:00Z">
        <w:r w:rsidRPr="00815C59" w:rsidDel="004134AF">
          <w:rPr>
            <w:rFonts w:ascii="Times New Roman" w:hAnsi="Times New Roman"/>
            <w:sz w:val="24"/>
            <w:szCs w:val="24"/>
          </w:rPr>
          <w:delText xml:space="preserve">Some </w:delText>
        </w:r>
        <w:r w:rsidR="00102F43" w:rsidRPr="00815C59" w:rsidDel="004134AF">
          <w:rPr>
            <w:rFonts w:ascii="Times New Roman" w:hAnsi="Times New Roman"/>
            <w:sz w:val="24"/>
            <w:szCs w:val="24"/>
          </w:rPr>
          <w:delText xml:space="preserve">methodological </w:delText>
        </w:r>
        <w:r w:rsidR="00650099" w:rsidRPr="00815C59" w:rsidDel="004134AF">
          <w:rPr>
            <w:rFonts w:ascii="Times New Roman" w:hAnsi="Times New Roman"/>
            <w:sz w:val="24"/>
            <w:szCs w:val="24"/>
          </w:rPr>
          <w:delText>considerations need to be taken into account</w:delText>
        </w:r>
        <w:r w:rsidR="00102F43"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First, s</w:delText>
        </w:r>
        <w:r w:rsidR="006D0780" w:rsidRPr="00815C59" w:rsidDel="004134AF">
          <w:rPr>
            <w:rFonts w:ascii="Times New Roman" w:hAnsi="Times New Roman"/>
            <w:sz w:val="24"/>
            <w:szCs w:val="24"/>
          </w:rPr>
          <w:delText xml:space="preserve">election </w:delText>
        </w:r>
        <w:r w:rsidR="00803E96" w:rsidRPr="00815C59" w:rsidDel="004134AF">
          <w:rPr>
            <w:rFonts w:ascii="Times New Roman" w:hAnsi="Times New Roman"/>
            <w:sz w:val="24"/>
            <w:szCs w:val="24"/>
          </w:rPr>
          <w:delText xml:space="preserve">and information </w:delText>
        </w:r>
        <w:r w:rsidR="006D0780" w:rsidRPr="00815C59" w:rsidDel="004134AF">
          <w:rPr>
            <w:rFonts w:ascii="Times New Roman" w:hAnsi="Times New Roman"/>
            <w:sz w:val="24"/>
            <w:szCs w:val="24"/>
          </w:rPr>
          <w:delText>bias</w:delText>
        </w:r>
        <w:r w:rsidR="00803E96" w:rsidRPr="00815C59" w:rsidDel="004134AF">
          <w:rPr>
            <w:rFonts w:ascii="Times New Roman" w:hAnsi="Times New Roman"/>
            <w:sz w:val="24"/>
            <w:szCs w:val="24"/>
          </w:rPr>
          <w:delText>es</w:delText>
        </w:r>
        <w:r w:rsidR="006D0780" w:rsidRPr="00815C59" w:rsidDel="004134AF">
          <w:rPr>
            <w:rFonts w:ascii="Times New Roman" w:hAnsi="Times New Roman"/>
            <w:sz w:val="24"/>
            <w:szCs w:val="24"/>
          </w:rPr>
          <w:delText xml:space="preserve"> </w:delText>
        </w:r>
        <w:r w:rsidR="00013103" w:rsidRPr="00815C59" w:rsidDel="004134AF">
          <w:rPr>
            <w:rFonts w:ascii="Times New Roman" w:hAnsi="Times New Roman"/>
            <w:sz w:val="24"/>
            <w:szCs w:val="24"/>
          </w:rPr>
          <w:delText>might be</w:delText>
        </w:r>
        <w:r w:rsidR="007B466A" w:rsidRPr="00815C59" w:rsidDel="004134AF">
          <w:rPr>
            <w:rFonts w:ascii="Times New Roman" w:hAnsi="Times New Roman"/>
            <w:sz w:val="24"/>
            <w:szCs w:val="24"/>
          </w:rPr>
          <w:delText xml:space="preserve"> present</w:delText>
        </w:r>
        <w:r w:rsidR="00803E96" w:rsidRPr="00815C59" w:rsidDel="004134AF">
          <w:rPr>
            <w:rFonts w:ascii="Times New Roman" w:hAnsi="Times New Roman"/>
            <w:sz w:val="24"/>
            <w:szCs w:val="24"/>
          </w:rPr>
          <w:delText xml:space="preserve">, as parts of </w:delText>
        </w:r>
        <w:r w:rsidR="00943D5A" w:rsidRPr="00815C59" w:rsidDel="004134AF">
          <w:rPr>
            <w:rFonts w:ascii="Times New Roman" w:hAnsi="Times New Roman"/>
            <w:sz w:val="24"/>
            <w:szCs w:val="24"/>
          </w:rPr>
          <w:delText xml:space="preserve">the </w:delText>
        </w:r>
        <w:r w:rsidR="00803E96" w:rsidRPr="00815C59" w:rsidDel="004134AF">
          <w:rPr>
            <w:rFonts w:ascii="Times New Roman" w:hAnsi="Times New Roman"/>
            <w:sz w:val="24"/>
            <w:szCs w:val="24"/>
          </w:rPr>
          <w:delText>data were collected with different purposes</w:delText>
        </w:r>
        <w:r w:rsidR="006D0780" w:rsidRPr="00815C59" w:rsidDel="004134AF">
          <w:rPr>
            <w:rFonts w:ascii="Times New Roman" w:hAnsi="Times New Roman"/>
            <w:sz w:val="24"/>
            <w:szCs w:val="24"/>
          </w:rPr>
          <w:delText xml:space="preserve">. </w:delText>
        </w:r>
        <w:r w:rsidR="00AA333A" w:rsidRPr="00815C59" w:rsidDel="004134AF">
          <w:rPr>
            <w:rFonts w:ascii="Times New Roman" w:hAnsi="Times New Roman"/>
            <w:sz w:val="24"/>
            <w:szCs w:val="24"/>
          </w:rPr>
          <w:delText>Moreover, some type</w:delText>
        </w:r>
        <w:r w:rsidR="00703EA5" w:rsidRPr="00815C59" w:rsidDel="004134AF">
          <w:rPr>
            <w:rFonts w:ascii="Times New Roman" w:hAnsi="Times New Roman"/>
            <w:sz w:val="24"/>
            <w:szCs w:val="24"/>
          </w:rPr>
          <w:delText>s</w:delText>
        </w:r>
        <w:r w:rsidR="00AA333A" w:rsidRPr="00815C59" w:rsidDel="004134AF">
          <w:rPr>
            <w:rFonts w:ascii="Times New Roman" w:hAnsi="Times New Roman"/>
            <w:sz w:val="24"/>
            <w:szCs w:val="24"/>
          </w:rPr>
          <w:delText xml:space="preserve"> of </w:delText>
        </w:r>
        <w:r w:rsidR="00703EA5" w:rsidRPr="00815C59" w:rsidDel="004134AF">
          <w:rPr>
            <w:rFonts w:ascii="Times New Roman" w:hAnsi="Times New Roman"/>
            <w:sz w:val="24"/>
            <w:szCs w:val="24"/>
          </w:rPr>
          <w:delText xml:space="preserve">patients with </w:delText>
        </w:r>
        <w:r w:rsidR="00AA333A" w:rsidRPr="00815C59" w:rsidDel="004134AF">
          <w:rPr>
            <w:rFonts w:ascii="Times New Roman" w:hAnsi="Times New Roman"/>
            <w:sz w:val="24"/>
            <w:szCs w:val="24"/>
          </w:rPr>
          <w:delText xml:space="preserve">COPD might be underrepresented, such as patients from primary care. </w:delText>
        </w:r>
        <w:r w:rsidR="007C751A" w:rsidRPr="00815C59" w:rsidDel="004134AF">
          <w:rPr>
            <w:rFonts w:ascii="Times New Roman" w:hAnsi="Times New Roman"/>
            <w:sz w:val="24"/>
            <w:szCs w:val="24"/>
          </w:rPr>
          <w:delText xml:space="preserve">Nevertheless, </w:delText>
        </w:r>
        <w:r w:rsidR="00B27835" w:rsidRPr="00815C59" w:rsidDel="004134AF">
          <w:rPr>
            <w:rFonts w:ascii="Times New Roman" w:hAnsi="Times New Roman"/>
            <w:sz w:val="24"/>
            <w:szCs w:val="24"/>
          </w:rPr>
          <w:delText xml:space="preserve">having patients from different studies and countries allowed us to have a more diverse sample, </w:delText>
        </w:r>
        <w:r w:rsidR="005633AC" w:rsidRPr="00815C59" w:rsidDel="004134AF">
          <w:rPr>
            <w:rFonts w:ascii="Times New Roman" w:hAnsi="Times New Roman"/>
            <w:sz w:val="24"/>
            <w:szCs w:val="24"/>
          </w:rPr>
          <w:delText>which may enhance the external validity of</w:delText>
        </w:r>
        <w:r w:rsidR="00B27835" w:rsidRPr="00815C59" w:rsidDel="004134AF">
          <w:rPr>
            <w:rFonts w:ascii="Times New Roman" w:hAnsi="Times New Roman"/>
            <w:sz w:val="24"/>
            <w:szCs w:val="24"/>
          </w:rPr>
          <w:delText xml:space="preserve"> our </w:delText>
        </w:r>
        <w:r w:rsidR="005633AC" w:rsidRPr="00815C59" w:rsidDel="004134AF">
          <w:rPr>
            <w:rFonts w:ascii="Times New Roman" w:hAnsi="Times New Roman"/>
            <w:sz w:val="24"/>
            <w:szCs w:val="24"/>
          </w:rPr>
          <w:delText>findings</w:delText>
        </w:r>
        <w:r w:rsidR="004C2387"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Second, t</w:delText>
        </w:r>
        <w:r w:rsidR="00807A95" w:rsidRPr="00815C59" w:rsidDel="004134AF">
          <w:rPr>
            <w:rFonts w:ascii="Times New Roman" w:hAnsi="Times New Roman"/>
            <w:sz w:val="24"/>
            <w:szCs w:val="24"/>
          </w:rPr>
          <w:delText>he clusters identified in our study w</w:delText>
        </w:r>
        <w:r w:rsidR="005633AC" w:rsidRPr="00815C59" w:rsidDel="004134AF">
          <w:rPr>
            <w:rFonts w:ascii="Times New Roman" w:hAnsi="Times New Roman"/>
            <w:sz w:val="24"/>
            <w:szCs w:val="24"/>
          </w:rPr>
          <w:delText>ere not validated</w:delText>
        </w:r>
        <w:r w:rsidR="00807A95"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Third</w:delText>
        </w:r>
        <w:r w:rsidR="00943D5A" w:rsidRPr="00815C59" w:rsidDel="004134AF">
          <w:rPr>
            <w:rFonts w:ascii="Times New Roman" w:hAnsi="Times New Roman"/>
            <w:sz w:val="24"/>
            <w:szCs w:val="24"/>
          </w:rPr>
          <w:delText xml:space="preserve">, </w:delText>
        </w:r>
        <w:r w:rsidR="00AD7837" w:rsidRPr="00815C59" w:rsidDel="004134AF">
          <w:rPr>
            <w:rFonts w:ascii="Times New Roman" w:hAnsi="Times New Roman"/>
            <w:sz w:val="24"/>
            <w:szCs w:val="24"/>
          </w:rPr>
          <w:delText xml:space="preserve">other </w:delText>
        </w:r>
        <w:r w:rsidR="00032EC4" w:rsidRPr="00815C59" w:rsidDel="004134AF">
          <w:rPr>
            <w:rFonts w:ascii="Times New Roman" w:hAnsi="Times New Roman"/>
            <w:sz w:val="24"/>
            <w:szCs w:val="24"/>
          </w:rPr>
          <w:delText xml:space="preserve">characteristics </w:delText>
        </w:r>
        <w:r w:rsidR="00002A38" w:rsidRPr="00815C59" w:rsidDel="004134AF">
          <w:rPr>
            <w:rFonts w:ascii="Times New Roman" w:hAnsi="Times New Roman"/>
            <w:sz w:val="24"/>
            <w:szCs w:val="24"/>
          </w:rPr>
          <w:delText>which may influence physical activity levels in patients with COPD</w:delText>
        </w:r>
        <w:r w:rsidR="00AD7837" w:rsidRPr="00815C59" w:rsidDel="004134AF">
          <w:rPr>
            <w:rFonts w:ascii="Times New Roman" w:hAnsi="Times New Roman"/>
            <w:sz w:val="24"/>
            <w:szCs w:val="24"/>
          </w:rPr>
          <w:delText>, such as comorbidities</w:delText>
        </w:r>
      </w:del>
      <w:del w:id="788" w:author="Rafael Mesquita" w:date="2015-11-05T11:10:00Z">
        <w:r w:rsidR="00FE345E" w:rsidDel="004134AF">
          <w:rPr>
            <w:rFonts w:ascii="Times New Roman" w:hAnsi="Times New Roman"/>
            <w:sz w:val="24"/>
            <w:szCs w:val="24"/>
          </w:rPr>
          <w:delText>,</w:delText>
        </w:r>
        <w:r w:rsidR="00002A38" w:rsidRPr="00815C59" w:rsidDel="004134AF">
          <w:rPr>
            <w:rFonts w:ascii="Times New Roman" w:hAnsi="Times New Roman"/>
            <w:sz w:val="24"/>
            <w:szCs w:val="24"/>
          </w:rPr>
          <w:delText xml:space="preserve"> </w:delText>
        </w:r>
        <w:r w:rsidR="006104CA" w:rsidRPr="00815C59" w:rsidDel="004134AF">
          <w:rPr>
            <w:rFonts w:ascii="Times New Roman" w:hAnsi="Times New Roman"/>
            <w:sz w:val="24"/>
            <w:szCs w:val="24"/>
          </w:rPr>
          <w:delText xml:space="preserve">were </w:delText>
        </w:r>
        <w:r w:rsidR="00B33288" w:rsidRPr="00815C59" w:rsidDel="004134AF">
          <w:rPr>
            <w:rFonts w:ascii="Times New Roman" w:hAnsi="Times New Roman"/>
            <w:sz w:val="24"/>
            <w:szCs w:val="24"/>
          </w:rPr>
          <w:delText xml:space="preserve">not </w:delText>
        </w:r>
        <w:r w:rsidR="00650099" w:rsidRPr="00815C59" w:rsidDel="004134AF">
          <w:rPr>
            <w:rFonts w:ascii="Times New Roman" w:hAnsi="Times New Roman"/>
            <w:sz w:val="24"/>
            <w:szCs w:val="24"/>
          </w:rPr>
          <w:delText>available</w:delText>
        </w:r>
        <w:r w:rsidR="006104CA"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Finally, s</w:delText>
        </w:r>
        <w:r w:rsidR="000A3525" w:rsidRPr="00815C59" w:rsidDel="004134AF">
          <w:rPr>
            <w:rFonts w:ascii="Times New Roman" w:hAnsi="Times New Roman"/>
            <w:sz w:val="24"/>
            <w:szCs w:val="24"/>
          </w:rPr>
          <w:delText xml:space="preserve">ome of our findings need to be interpreted in light </w:delText>
        </w:r>
        <w:r w:rsidR="000A3525" w:rsidRPr="00815C59" w:rsidDel="004134AF">
          <w:rPr>
            <w:rFonts w:ascii="Times New Roman" w:hAnsi="Times New Roman"/>
            <w:sz w:val="24"/>
            <w:szCs w:val="24"/>
          </w:rPr>
          <w:lastRenderedPageBreak/>
          <w:delText xml:space="preserve">of the number of </w:delText>
        </w:r>
        <w:r w:rsidR="009442D1" w:rsidRPr="00815C59" w:rsidDel="004134AF">
          <w:rPr>
            <w:rFonts w:ascii="Times New Roman" w:hAnsi="Times New Roman"/>
            <w:sz w:val="24"/>
            <w:szCs w:val="24"/>
          </w:rPr>
          <w:delText xml:space="preserve">multiple </w:delText>
        </w:r>
        <w:r w:rsidR="000A3525" w:rsidRPr="00815C59" w:rsidDel="004134AF">
          <w:rPr>
            <w:rFonts w:ascii="Times New Roman" w:hAnsi="Times New Roman"/>
            <w:sz w:val="24"/>
            <w:szCs w:val="24"/>
          </w:rPr>
          <w:delText>comparison</w:delText>
        </w:r>
        <w:r w:rsidR="009442D1" w:rsidRPr="00815C59" w:rsidDel="004134AF">
          <w:rPr>
            <w:rFonts w:ascii="Times New Roman" w:hAnsi="Times New Roman"/>
            <w:sz w:val="24"/>
            <w:szCs w:val="24"/>
          </w:rPr>
          <w:delText xml:space="preserve"> test</w:delText>
        </w:r>
        <w:r w:rsidR="000A3525" w:rsidRPr="00815C59" w:rsidDel="004134AF">
          <w:rPr>
            <w:rFonts w:ascii="Times New Roman" w:hAnsi="Times New Roman"/>
            <w:sz w:val="24"/>
            <w:szCs w:val="24"/>
          </w:rPr>
          <w:delText xml:space="preserve">s </w:delText>
        </w:r>
        <w:r w:rsidR="009442D1" w:rsidRPr="00815C59" w:rsidDel="004134AF">
          <w:rPr>
            <w:rFonts w:ascii="Times New Roman" w:hAnsi="Times New Roman"/>
            <w:sz w:val="24"/>
            <w:szCs w:val="24"/>
          </w:rPr>
          <w:delText>pe</w:delText>
        </w:r>
        <w:r w:rsidR="00E769B7" w:rsidRPr="00815C59" w:rsidDel="004134AF">
          <w:rPr>
            <w:rFonts w:ascii="Times New Roman" w:hAnsi="Times New Roman"/>
            <w:sz w:val="24"/>
            <w:szCs w:val="24"/>
          </w:rPr>
          <w:delText>r</w:delText>
        </w:r>
        <w:r w:rsidR="009442D1" w:rsidRPr="00815C59" w:rsidDel="004134AF">
          <w:rPr>
            <w:rFonts w:ascii="Times New Roman" w:hAnsi="Times New Roman"/>
            <w:sz w:val="24"/>
            <w:szCs w:val="24"/>
          </w:rPr>
          <w:delText>formed</w:delText>
        </w:r>
        <w:r w:rsidR="008C70E6" w:rsidRPr="00815C59" w:rsidDel="004134AF">
          <w:rPr>
            <w:rFonts w:ascii="Times New Roman" w:hAnsi="Times New Roman"/>
            <w:sz w:val="24"/>
            <w:szCs w:val="24"/>
          </w:rPr>
          <w:delText>.</w:delText>
        </w:r>
        <w:r w:rsidR="000A3525" w:rsidRPr="00815C59" w:rsidDel="004134AF">
          <w:rPr>
            <w:rFonts w:ascii="Times New Roman" w:hAnsi="Times New Roman"/>
            <w:sz w:val="24"/>
            <w:szCs w:val="24"/>
          </w:rPr>
          <w:delText xml:space="preserve"> Nonetheless, </w:delText>
        </w:r>
        <w:r w:rsidR="003F6BD4" w:rsidRPr="00815C59" w:rsidDel="004134AF">
          <w:rPr>
            <w:rFonts w:ascii="Times New Roman" w:hAnsi="Times New Roman"/>
            <w:sz w:val="24"/>
            <w:szCs w:val="24"/>
          </w:rPr>
          <w:delText xml:space="preserve">multiple findings in the same direction </w:delText>
        </w:r>
        <w:r w:rsidR="009442D1" w:rsidRPr="00815C59" w:rsidDel="004134AF">
          <w:rPr>
            <w:rFonts w:ascii="Times New Roman" w:hAnsi="Times New Roman"/>
            <w:sz w:val="24"/>
            <w:szCs w:val="24"/>
          </w:rPr>
          <w:delText xml:space="preserve">rather than a single statistically significant result are </w:delText>
        </w:r>
        <w:r w:rsidR="000A3525" w:rsidRPr="00815C59" w:rsidDel="004134AF">
          <w:rPr>
            <w:rFonts w:ascii="Times New Roman" w:hAnsi="Times New Roman"/>
            <w:sz w:val="24"/>
            <w:szCs w:val="24"/>
          </w:rPr>
          <w:delText>suggest</w:delText>
        </w:r>
        <w:r w:rsidR="009442D1" w:rsidRPr="00815C59" w:rsidDel="004134AF">
          <w:rPr>
            <w:rFonts w:ascii="Times New Roman" w:hAnsi="Times New Roman"/>
            <w:sz w:val="24"/>
            <w:szCs w:val="24"/>
          </w:rPr>
          <w:delText>ive</w:delText>
        </w:r>
        <w:r w:rsidR="000A3525" w:rsidRPr="00815C59" w:rsidDel="004134AF">
          <w:rPr>
            <w:rFonts w:ascii="Times New Roman" w:hAnsi="Times New Roman"/>
            <w:sz w:val="24"/>
            <w:szCs w:val="24"/>
          </w:rPr>
          <w:delText xml:space="preserve"> that these are not due to chance alone.</w:delText>
        </w:r>
      </w:del>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t>Clinical R</w:t>
      </w:r>
      <w:r w:rsidR="00FC10A0" w:rsidRPr="00BD785F">
        <w:rPr>
          <w:rFonts w:ascii="Times New Roman" w:hAnsi="Times New Roman"/>
          <w:b/>
          <w:sz w:val="32"/>
          <w:szCs w:val="32"/>
        </w:rPr>
        <w:t>elevance</w:t>
      </w:r>
    </w:p>
    <w:p w14:paraId="6948379C" w14:textId="443070AF"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atients with COPD spent </w:t>
      </w:r>
      <w:del w:id="789" w:author="Rafael Mesquita" w:date="2015-11-11T16:20:00Z">
        <w:r w:rsidRPr="00815C59" w:rsidDel="00AE6E47">
          <w:rPr>
            <w:rFonts w:ascii="Times New Roman" w:hAnsi="Times New Roman"/>
            <w:sz w:val="24"/>
            <w:szCs w:val="24"/>
          </w:rPr>
          <w:delText xml:space="preserve">more time in sedentary activities </w:delText>
        </w:r>
        <w:r w:rsidR="003107BD" w:rsidRPr="00815C59" w:rsidDel="00AE6E47">
          <w:rPr>
            <w:rFonts w:ascii="Times New Roman" w:hAnsi="Times New Roman"/>
            <w:sz w:val="24"/>
            <w:szCs w:val="24"/>
          </w:rPr>
          <w:delText>than</w:delText>
        </w:r>
        <w:r w:rsidRPr="00815C59" w:rsidDel="00AE6E47">
          <w:rPr>
            <w:rFonts w:ascii="Times New Roman" w:hAnsi="Times New Roman"/>
            <w:sz w:val="24"/>
            <w:szCs w:val="24"/>
          </w:rPr>
          <w:delText xml:space="preserve"> healthy subjects. </w:delText>
        </w:r>
        <w:r w:rsidR="003107BD" w:rsidRPr="00815C59" w:rsidDel="00AE6E47">
          <w:rPr>
            <w:rFonts w:ascii="Times New Roman" w:hAnsi="Times New Roman"/>
            <w:sz w:val="24"/>
            <w:szCs w:val="24"/>
          </w:rPr>
          <w:delText xml:space="preserve">Indeed, </w:delText>
        </w:r>
      </w:del>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of the</w:t>
      </w:r>
      <w:ins w:id="790" w:author="Rafael Mesquita" w:date="2015-11-11T16:21:00Z">
        <w:r w:rsidR="00AE6E47">
          <w:rPr>
            <w:rFonts w:ascii="Times New Roman" w:hAnsi="Times New Roman"/>
            <w:sz w:val="24"/>
            <w:szCs w:val="24"/>
          </w:rPr>
          <w:t>ir</w:t>
        </w:r>
      </w:ins>
      <w:r w:rsidR="003107BD" w:rsidRPr="00815C59">
        <w:rPr>
          <w:rFonts w:ascii="Times New Roman" w:hAnsi="Times New Roman"/>
          <w:sz w:val="24"/>
          <w:szCs w:val="24"/>
        </w:rPr>
        <w:t xml:space="preserve"> daily time </w:t>
      </w:r>
      <w:del w:id="791" w:author="Rafael Mesquita" w:date="2015-11-11T16:21:00Z">
        <w:r w:rsidR="00014B43" w:rsidRPr="00815C59" w:rsidDel="00AE6E47">
          <w:rPr>
            <w:rFonts w:ascii="Times New Roman" w:hAnsi="Times New Roman"/>
            <w:sz w:val="24"/>
            <w:szCs w:val="24"/>
          </w:rPr>
          <w:delText xml:space="preserve">of patients with COPD was spent </w:delText>
        </w:r>
      </w:del>
      <w:r w:rsidR="003107BD" w:rsidRPr="00815C59">
        <w:rPr>
          <w:rFonts w:ascii="Times New Roman" w:hAnsi="Times New Roman"/>
          <w:sz w:val="24"/>
          <w:szCs w:val="24"/>
        </w:rPr>
        <w:t xml:space="preserve">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OV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XYXR6PC9BdXRob3I+PFllYXI+MjAwOTwvWWVhcj48UmVj
TnVtPjY1PC9SZWNOdW0+PERpc3BsYXlUZXh0PlsxLCA4LCAzOV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C26E05" w:rsidRPr="00815C59">
        <w:rPr>
          <w:rFonts w:ascii="Times New Roman" w:hAnsi="Times New Roman"/>
          <w:sz w:val="24"/>
          <w:szCs w:val="24"/>
        </w:rPr>
        <w:fldChar w:fldCharType="separate"/>
      </w:r>
      <w:r w:rsidR="00865FDA">
        <w:rPr>
          <w:rFonts w:ascii="Times New Roman" w:hAnsi="Times New Roman"/>
          <w:noProof/>
          <w:sz w:val="24"/>
          <w:szCs w:val="24"/>
        </w:rPr>
        <w:t>[1, 8, 39]</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OCwgNDAtNDJ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QYXU8L0F1dGhvcj48WWVhcj4yMDE0PC9ZZWFyPjxSZWNO
dW0+NDA5PC9SZWNOdW0+PERpc3BsYXlUZXh0PlsxOCwgNDAtNDJ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613C98" w:rsidRPr="00815C59">
        <w:rPr>
          <w:rFonts w:ascii="Times New Roman" w:hAnsi="Times New Roman"/>
          <w:sz w:val="24"/>
          <w:szCs w:val="24"/>
        </w:rPr>
        <w:fldChar w:fldCharType="separate"/>
      </w:r>
      <w:r w:rsidR="00865FDA">
        <w:rPr>
          <w:rFonts w:ascii="Times New Roman" w:hAnsi="Times New Roman"/>
          <w:noProof/>
          <w:sz w:val="24"/>
          <w:szCs w:val="24"/>
        </w:rPr>
        <w:t>[18, 40-42]</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7BEB45CD" w14:textId="5A415A0E" w:rsidR="00505F3E"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ins w:id="792" w:author="Rafael Mesquita" w:date="2015-11-19T11:06:00Z">
        <w:r w:rsidR="00276647">
          <w:rPr>
            <w:rFonts w:ascii="Times New Roman" w:hAnsi="Times New Roman"/>
            <w:sz w:val="24"/>
            <w:szCs w:val="24"/>
          </w:rPr>
          <w:t>based on the results shown it can be speculated</w:t>
        </w:r>
      </w:ins>
      <w:del w:id="793" w:author="Rafael Mesquita" w:date="2015-11-19T11:06:00Z">
        <w:r w:rsidR="00F51737" w:rsidRPr="00815C59" w:rsidDel="00276647">
          <w:rPr>
            <w:rFonts w:ascii="Times New Roman" w:hAnsi="Times New Roman"/>
            <w:sz w:val="24"/>
            <w:szCs w:val="24"/>
          </w:rPr>
          <w:delText xml:space="preserve">we were able to </w:delText>
        </w:r>
        <w:r w:rsidR="00E83351" w:rsidRPr="00815C59" w:rsidDel="00276647">
          <w:rPr>
            <w:rFonts w:ascii="Times New Roman" w:hAnsi="Times New Roman"/>
            <w:sz w:val="24"/>
            <w:szCs w:val="24"/>
          </w:rPr>
          <w:delText>show</w:delText>
        </w:r>
      </w:del>
      <w:r w:rsidR="00E83351" w:rsidRPr="00815C59">
        <w:rPr>
          <w:rFonts w:ascii="Times New Roman" w:hAnsi="Times New Roman"/>
          <w:sz w:val="24"/>
          <w:szCs w:val="24"/>
        </w:rPr>
        <w:t xml:space="preserve"> 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ins w:id="794" w:author="Rafael Mesquita" w:date="2015-10-12T13:39:00Z">
        <w:r w:rsidR="00764F19">
          <w:rPr>
            <w:rFonts w:ascii="Times New Roman" w:hAnsi="Times New Roman"/>
            <w:sz w:val="24"/>
            <w:szCs w:val="24"/>
          </w:rPr>
          <w:t>C</w:t>
        </w:r>
      </w:ins>
      <w:ins w:id="795" w:author="Rafael Mesquita" w:date="2015-10-12T13:38:00Z">
        <w:r w:rsidR="00764F19" w:rsidRPr="00764F19">
          <w:rPr>
            <w:rFonts w:ascii="Times New Roman" w:hAnsi="Times New Roman"/>
            <w:sz w:val="24"/>
            <w:szCs w:val="24"/>
          </w:rPr>
          <w:t>luster 1</w:t>
        </w:r>
      </w:ins>
      <w:ins w:id="796" w:author="Rafael Mesquita" w:date="2015-10-12T13:39:00Z">
        <w:r w:rsidR="00764F19">
          <w:rPr>
            <w:rFonts w:ascii="Times New Roman" w:hAnsi="Times New Roman"/>
            <w:sz w:val="24"/>
            <w:szCs w:val="24"/>
          </w:rPr>
          <w:t xml:space="preserve">, for instance, </w:t>
        </w:r>
      </w:ins>
      <w:ins w:id="797" w:author="Rafael Mesquita" w:date="2015-11-05T09:11:00Z">
        <w:r w:rsidR="00114F4E">
          <w:rPr>
            <w:rFonts w:ascii="Times New Roman" w:hAnsi="Times New Roman"/>
            <w:sz w:val="24"/>
            <w:szCs w:val="24"/>
          </w:rPr>
          <w:t xml:space="preserve">spent a median of 15 </w:t>
        </w:r>
      </w:ins>
      <w:ins w:id="798" w:author="Rafael Mesquita" w:date="2015-11-11T09:42:00Z">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w:t>
        </w:r>
      </w:ins>
      <w:ins w:id="799" w:author="Rafael Mesquita" w:date="2015-11-05T09:11:00Z">
        <w:r w:rsidR="00114F4E">
          <w:rPr>
            <w:rFonts w:ascii="Times New Roman" w:hAnsi="Times New Roman"/>
            <w:sz w:val="24"/>
            <w:szCs w:val="24"/>
          </w:rPr>
          <w:t xml:space="preserve">only in </w:t>
        </w:r>
        <w:r w:rsidR="00114F4E" w:rsidRPr="00764F19">
          <w:rPr>
            <w:rFonts w:ascii="Times New Roman" w:hAnsi="Times New Roman"/>
            <w:sz w:val="24"/>
            <w:szCs w:val="24"/>
          </w:rPr>
          <w:t>moderate-to-vigorous intensity</w:t>
        </w:r>
      </w:ins>
      <w:ins w:id="800" w:author="Rafael Mesquita" w:date="2015-11-05T09:12:00Z">
        <w:r w:rsidR="001A7BC1">
          <w:rPr>
            <w:rFonts w:ascii="Times New Roman" w:hAnsi="Times New Roman"/>
            <w:sz w:val="24"/>
            <w:szCs w:val="24"/>
          </w:rPr>
          <w:t>, which is half of the</w:t>
        </w:r>
      </w:ins>
      <w:ins w:id="801" w:author="Rafael Mesquita" w:date="2015-11-05T09:11:00Z">
        <w:r w:rsidR="00114F4E">
          <w:rPr>
            <w:rFonts w:ascii="Times New Roman" w:hAnsi="Times New Roman"/>
            <w:sz w:val="24"/>
            <w:szCs w:val="24"/>
          </w:rPr>
          <w:t xml:space="preserve"> </w:t>
        </w:r>
      </w:ins>
      <w:ins w:id="802" w:author="Rafael Mesquita" w:date="2015-10-12T13:40:00Z">
        <w:r w:rsidR="00F31EE9">
          <w:rPr>
            <w:rFonts w:ascii="Times New Roman" w:hAnsi="Times New Roman"/>
            <w:sz w:val="24"/>
            <w:szCs w:val="24"/>
          </w:rPr>
          <w:t xml:space="preserve">recommended </w:t>
        </w:r>
      </w:ins>
      <w:ins w:id="803" w:author="Rafael Mesquita" w:date="2015-11-11T09:43:00Z">
        <w:r w:rsidR="00357797">
          <w:rPr>
            <w:rFonts w:ascii="Times New Roman" w:hAnsi="Times New Roman"/>
            <w:sz w:val="24"/>
            <w:szCs w:val="24"/>
          </w:rPr>
          <w:t>by international guidelines</w:t>
        </w:r>
      </w:ins>
      <w:ins w:id="804" w:author="Rafael Mesquita" w:date="2015-10-12T13:43:00Z">
        <w:r w:rsidR="00F31EE9">
          <w:rPr>
            <w:rFonts w:ascii="Times New Roman" w:hAnsi="Times New Roman"/>
            <w:sz w:val="24"/>
            <w:szCs w:val="24"/>
          </w:rPr>
          <w:t xml:space="preserve"> </w:t>
        </w:r>
      </w:ins>
      <w:r w:rsidR="0059128D">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59128D">
        <w:rPr>
          <w:rFonts w:ascii="Times New Roman" w:hAnsi="Times New Roman"/>
          <w:sz w:val="24"/>
          <w:szCs w:val="24"/>
        </w:rPr>
        <w:fldChar w:fldCharType="separate"/>
      </w:r>
      <w:r w:rsidR="00865FDA">
        <w:rPr>
          <w:rFonts w:ascii="Times New Roman" w:hAnsi="Times New Roman"/>
          <w:noProof/>
          <w:sz w:val="24"/>
          <w:szCs w:val="24"/>
        </w:rPr>
        <w:t>[28]</w:t>
      </w:r>
      <w:r w:rsidR="0059128D">
        <w:rPr>
          <w:rFonts w:ascii="Times New Roman" w:hAnsi="Times New Roman"/>
          <w:sz w:val="24"/>
          <w:szCs w:val="24"/>
        </w:rPr>
        <w:fldChar w:fldCharType="end"/>
      </w:r>
      <w:ins w:id="805" w:author="Rafael Mesquita" w:date="2015-10-12T13:38:00Z">
        <w:r w:rsidR="00FA343B">
          <w:rPr>
            <w:rFonts w:ascii="Times New Roman" w:hAnsi="Times New Roman"/>
            <w:sz w:val="24"/>
            <w:szCs w:val="24"/>
          </w:rPr>
          <w:t xml:space="preserve">, </w:t>
        </w:r>
      </w:ins>
      <w:ins w:id="806" w:author="Rafael Mesquita" w:date="2015-11-11T16:23:00Z">
        <w:r w:rsidR="00D0511F">
          <w:rPr>
            <w:rFonts w:ascii="Times New Roman" w:hAnsi="Times New Roman"/>
            <w:sz w:val="24"/>
            <w:szCs w:val="24"/>
          </w:rPr>
          <w:t>and</w:t>
        </w:r>
      </w:ins>
      <w:ins w:id="807" w:author="Rafael Mesquita" w:date="2015-11-05T09:12:00Z">
        <w:r w:rsidR="001A7BC1">
          <w:rPr>
            <w:rFonts w:ascii="Times New Roman" w:hAnsi="Times New Roman"/>
            <w:sz w:val="24"/>
            <w:szCs w:val="24"/>
          </w:rPr>
          <w:t xml:space="preserve"> </w:t>
        </w:r>
      </w:ins>
      <w:ins w:id="808" w:author="Rafael Mesquita" w:date="2015-11-05T09:13:00Z">
        <w:r w:rsidR="001A7BC1">
          <w:rPr>
            <w:rFonts w:ascii="Times New Roman" w:hAnsi="Times New Roman"/>
            <w:sz w:val="24"/>
            <w:szCs w:val="24"/>
          </w:rPr>
          <w:t>more than 15 hours in very light intensity</w:t>
        </w:r>
      </w:ins>
      <w:ins w:id="809" w:author="Rafael Mesquita" w:date="2015-11-05T09:39:00Z">
        <w:r w:rsidR="007331DB">
          <w:rPr>
            <w:rFonts w:ascii="Times New Roman" w:hAnsi="Times New Roman"/>
            <w:sz w:val="24"/>
            <w:szCs w:val="24"/>
          </w:rPr>
          <w:t xml:space="preserve"> (</w:t>
        </w:r>
      </w:ins>
      <w:ins w:id="810" w:author="Rafael Mesquita" w:date="2015-11-05T09:41:00Z">
        <w:r w:rsidR="007331DB">
          <w:rPr>
            <w:rFonts w:ascii="Times New Roman" w:hAnsi="Times New Roman"/>
            <w:sz w:val="24"/>
            <w:szCs w:val="24"/>
          </w:rPr>
          <w:t>i.e.,</w:t>
        </w:r>
      </w:ins>
      <w:ins w:id="811" w:author="Rafael Mesquita" w:date="2015-11-05T09:39:00Z">
        <w:r w:rsidR="007331DB">
          <w:rPr>
            <w:rFonts w:ascii="Times New Roman" w:hAnsi="Times New Roman"/>
            <w:sz w:val="24"/>
            <w:szCs w:val="24"/>
          </w:rPr>
          <w:t xml:space="preserve"> sedentary behaviour)</w:t>
        </w:r>
      </w:ins>
      <w:ins w:id="812" w:author="Rafael Mesquita" w:date="2015-11-05T09:13:00Z">
        <w:r w:rsidR="001A7BC1">
          <w:rPr>
            <w:rFonts w:ascii="Times New Roman" w:hAnsi="Times New Roman"/>
            <w:sz w:val="24"/>
            <w:szCs w:val="24"/>
          </w:rPr>
          <w:t xml:space="preserve">, </w:t>
        </w:r>
      </w:ins>
      <w:ins w:id="813" w:author="Rafael Mesquita" w:date="2015-11-05T09:37:00Z">
        <w:r w:rsidR="007331DB">
          <w:rPr>
            <w:rFonts w:ascii="Times New Roman" w:hAnsi="Times New Roman"/>
            <w:sz w:val="24"/>
            <w:szCs w:val="24"/>
          </w:rPr>
          <w:t xml:space="preserve">which is </w:t>
        </w:r>
      </w:ins>
      <w:ins w:id="814" w:author="Rafael Mesquita" w:date="2015-11-05T10:42:00Z">
        <w:r w:rsidR="007E32A8">
          <w:rPr>
            <w:rFonts w:ascii="Times New Roman" w:hAnsi="Times New Roman"/>
            <w:sz w:val="24"/>
            <w:szCs w:val="24"/>
          </w:rPr>
          <w:t xml:space="preserve">more </w:t>
        </w:r>
      </w:ins>
      <w:ins w:id="815" w:author="Rafael Mesquita" w:date="2015-11-05T10:46:00Z">
        <w:r w:rsidR="007E32A8">
          <w:rPr>
            <w:rFonts w:ascii="Times New Roman" w:hAnsi="Times New Roman"/>
            <w:sz w:val="24"/>
            <w:szCs w:val="24"/>
          </w:rPr>
          <w:t>than</w:t>
        </w:r>
      </w:ins>
      <w:ins w:id="816" w:author="Rafael Mesquita" w:date="2015-11-05T10:54:00Z">
        <w:r w:rsidR="000D5AFC">
          <w:rPr>
            <w:rFonts w:ascii="Times New Roman" w:hAnsi="Times New Roman"/>
            <w:sz w:val="24"/>
            <w:szCs w:val="24"/>
          </w:rPr>
          <w:t xml:space="preserve"> two times </w:t>
        </w:r>
      </w:ins>
      <w:ins w:id="817" w:author="Rafael Mesquita" w:date="2015-11-05T10:46:00Z">
        <w:r w:rsidR="007E32A8">
          <w:rPr>
            <w:rFonts w:ascii="Times New Roman" w:hAnsi="Times New Roman"/>
            <w:sz w:val="24"/>
            <w:szCs w:val="24"/>
          </w:rPr>
          <w:t>of</w:t>
        </w:r>
      </w:ins>
      <w:ins w:id="818" w:author="Rafael Mesquita" w:date="2015-11-05T09:37:00Z">
        <w:r w:rsidR="007331DB">
          <w:rPr>
            <w:rFonts w:ascii="Times New Roman" w:hAnsi="Times New Roman"/>
            <w:sz w:val="24"/>
            <w:szCs w:val="24"/>
          </w:rPr>
          <w:t xml:space="preserve"> </w:t>
        </w:r>
      </w:ins>
      <w:ins w:id="819" w:author="Rafael Mesquita" w:date="2015-11-05T09:41:00Z">
        <w:r w:rsidR="007331DB">
          <w:rPr>
            <w:rFonts w:ascii="Times New Roman" w:hAnsi="Times New Roman"/>
            <w:sz w:val="24"/>
            <w:szCs w:val="24"/>
          </w:rPr>
          <w:t>what</w:t>
        </w:r>
      </w:ins>
      <w:ins w:id="820" w:author="Rafael Mesquita" w:date="2015-11-05T09:39:00Z">
        <w:r w:rsidR="007331DB">
          <w:rPr>
            <w:rFonts w:ascii="Times New Roman" w:hAnsi="Times New Roman"/>
            <w:sz w:val="24"/>
            <w:szCs w:val="24"/>
          </w:rPr>
          <w:t xml:space="preserve"> </w:t>
        </w:r>
      </w:ins>
      <w:ins w:id="821" w:author="Rafael Mesquita" w:date="2015-11-05T09:38:00Z">
        <w:r w:rsidR="007331DB">
          <w:rPr>
            <w:rFonts w:ascii="Times New Roman" w:hAnsi="Times New Roman"/>
            <w:sz w:val="24"/>
            <w:szCs w:val="24"/>
          </w:rPr>
          <w:t xml:space="preserve">other studies </w:t>
        </w:r>
      </w:ins>
      <w:ins w:id="822" w:author="Rafael Mesquita" w:date="2015-11-05T10:47:00Z">
        <w:r w:rsidR="007E32A8">
          <w:rPr>
            <w:rFonts w:ascii="Times New Roman" w:hAnsi="Times New Roman"/>
            <w:sz w:val="24"/>
            <w:szCs w:val="24"/>
          </w:rPr>
          <w:t xml:space="preserve">have </w:t>
        </w:r>
      </w:ins>
      <w:ins w:id="823" w:author="Rafael Mesquita" w:date="2015-11-05T09:39:00Z">
        <w:r w:rsidR="007331DB">
          <w:rPr>
            <w:rFonts w:ascii="Times New Roman" w:hAnsi="Times New Roman"/>
            <w:sz w:val="24"/>
            <w:szCs w:val="24"/>
          </w:rPr>
          <w:t>considered</w:t>
        </w:r>
      </w:ins>
      <w:ins w:id="824" w:author="Rafael Mesquita" w:date="2015-11-05T09:38:00Z">
        <w:r w:rsidR="007331DB">
          <w:rPr>
            <w:rFonts w:ascii="Times New Roman" w:hAnsi="Times New Roman"/>
            <w:sz w:val="24"/>
            <w:szCs w:val="24"/>
          </w:rPr>
          <w:t xml:space="preserve"> </w:t>
        </w:r>
      </w:ins>
      <w:ins w:id="825" w:author="Rafael Mesquita" w:date="2015-11-05T09:41:00Z">
        <w:r w:rsidR="007331DB">
          <w:rPr>
            <w:rFonts w:ascii="Times New Roman" w:hAnsi="Times New Roman"/>
            <w:sz w:val="24"/>
            <w:szCs w:val="24"/>
          </w:rPr>
          <w:t>as</w:t>
        </w:r>
      </w:ins>
      <w:ins w:id="826" w:author="Rafael Mesquita" w:date="2015-11-05T09:38:00Z">
        <w:r w:rsidR="007331DB" w:rsidRPr="007331DB">
          <w:rPr>
            <w:rFonts w:ascii="Times New Roman" w:hAnsi="Times New Roman"/>
            <w:sz w:val="24"/>
            <w:szCs w:val="24"/>
          </w:rPr>
          <w:t xml:space="preserve"> harmful</w:t>
        </w:r>
      </w:ins>
      <w:ins w:id="827" w:author="Rafael Mesquita" w:date="2015-11-05T09:39:00Z">
        <w:r w:rsidR="007331DB">
          <w:rPr>
            <w:rFonts w:ascii="Times New Roman" w:hAnsi="Times New Roman"/>
            <w:sz w:val="24"/>
            <w:szCs w:val="24"/>
          </w:rPr>
          <w:t xml:space="preserve"> </w:t>
        </w:r>
      </w:ins>
      <w:ins w:id="828" w:author="Rafael Mesquita" w:date="2015-11-05T09:42:00Z">
        <w:r w:rsidR="003C2D5C">
          <w:rPr>
            <w:rFonts w:ascii="Times New Roman" w:hAnsi="Times New Roman"/>
            <w:sz w:val="24"/>
            <w:szCs w:val="24"/>
          </w:rPr>
          <w:t>(</w:t>
        </w:r>
      </w:ins>
      <w:ins w:id="829" w:author="Rafael Mesquita" w:date="2015-11-19T11:07:00Z">
        <w:r w:rsidR="00276647">
          <w:rPr>
            <w:rFonts w:ascii="Times New Roman" w:hAnsi="Times New Roman"/>
            <w:sz w:val="24"/>
            <w:szCs w:val="24"/>
          </w:rPr>
          <w:t>i</w:t>
        </w:r>
      </w:ins>
      <w:ins w:id="830" w:author="Rafael Mesquita" w:date="2015-11-05T10:46:00Z">
        <w:r w:rsidR="007E32A8">
          <w:rPr>
            <w:rFonts w:ascii="Times New Roman" w:hAnsi="Times New Roman"/>
            <w:sz w:val="24"/>
            <w:szCs w:val="24"/>
          </w:rPr>
          <w:t>.</w:t>
        </w:r>
      </w:ins>
      <w:ins w:id="831" w:author="Rafael Mesquita" w:date="2015-11-19T11:07:00Z">
        <w:r w:rsidR="00276647">
          <w:rPr>
            <w:rFonts w:ascii="Times New Roman" w:hAnsi="Times New Roman"/>
            <w:sz w:val="24"/>
            <w:szCs w:val="24"/>
          </w:rPr>
          <w:t>e</w:t>
        </w:r>
      </w:ins>
      <w:ins w:id="832" w:author="Rafael Mesquita" w:date="2015-11-09T11:29:00Z">
        <w:r w:rsidR="00C83656">
          <w:rPr>
            <w:rFonts w:ascii="Times New Roman" w:hAnsi="Times New Roman"/>
            <w:sz w:val="24"/>
            <w:szCs w:val="24"/>
          </w:rPr>
          <w:t>.</w:t>
        </w:r>
      </w:ins>
      <w:ins w:id="833" w:author="Rafael Mesquita" w:date="2015-11-05T10:46:00Z">
        <w:r w:rsidR="007E32A8">
          <w:rPr>
            <w:rFonts w:ascii="Times New Roman" w:hAnsi="Times New Roman"/>
            <w:sz w:val="24"/>
            <w:szCs w:val="24"/>
          </w:rPr>
          <w:t xml:space="preserve">, </w:t>
        </w:r>
      </w:ins>
      <w:ins w:id="834" w:author="Rafael Mesquita" w:date="2015-11-05T09:42:00Z">
        <w:r w:rsidR="003C2D5C">
          <w:rPr>
            <w:rFonts w:ascii="Times New Roman" w:hAnsi="Times New Roman"/>
            <w:sz w:val="24"/>
            <w:szCs w:val="24"/>
          </w:rPr>
          <w:t>7 hours)</w:t>
        </w:r>
      </w:ins>
      <w:ins w:id="835" w:author="Rafael Mesquita" w:date="2015-11-05T11:45:00Z">
        <w:r w:rsidR="00713FA0">
          <w:rPr>
            <w:rFonts w:ascii="Times New Roman" w:hAnsi="Times New Roman"/>
            <w:sz w:val="24"/>
            <w:szCs w:val="24"/>
          </w:rPr>
          <w:t xml:space="preserve"> </w:t>
        </w:r>
      </w:ins>
      <w:r w:rsidR="003C2D5C">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3C2D5C">
        <w:rPr>
          <w:rFonts w:ascii="Times New Roman" w:hAnsi="Times New Roman"/>
          <w:sz w:val="24"/>
          <w:szCs w:val="24"/>
        </w:rPr>
        <w:fldChar w:fldCharType="separate"/>
      </w:r>
      <w:r w:rsidR="00865FDA">
        <w:rPr>
          <w:rFonts w:ascii="Times New Roman" w:hAnsi="Times New Roman"/>
          <w:noProof/>
          <w:sz w:val="24"/>
          <w:szCs w:val="24"/>
        </w:rPr>
        <w:t>[36, 37]</w:t>
      </w:r>
      <w:r w:rsidR="003C2D5C">
        <w:rPr>
          <w:rFonts w:ascii="Times New Roman" w:hAnsi="Times New Roman"/>
          <w:sz w:val="24"/>
          <w:szCs w:val="24"/>
        </w:rPr>
        <w:fldChar w:fldCharType="end"/>
      </w:r>
      <w:ins w:id="836" w:author="Rafael Mesquita" w:date="2015-11-05T09:13:00Z">
        <w:r w:rsidR="001A7BC1">
          <w:rPr>
            <w:rFonts w:ascii="Times New Roman" w:hAnsi="Times New Roman"/>
            <w:sz w:val="24"/>
            <w:szCs w:val="24"/>
          </w:rPr>
          <w:t xml:space="preserve">. </w:t>
        </w:r>
      </w:ins>
      <w:ins w:id="837" w:author="Rafael Mesquita" w:date="2015-11-05T10:47:00Z">
        <w:r w:rsidR="007E32A8">
          <w:rPr>
            <w:rFonts w:ascii="Times New Roman" w:hAnsi="Times New Roman"/>
            <w:sz w:val="24"/>
            <w:szCs w:val="24"/>
          </w:rPr>
          <w:t>This cluster therefore</w:t>
        </w:r>
      </w:ins>
      <w:ins w:id="838" w:author="Rafael Mesquita" w:date="2015-11-05T10:51:00Z">
        <w:r w:rsidR="000D5AFC">
          <w:rPr>
            <w:rFonts w:ascii="Times New Roman" w:hAnsi="Times New Roman"/>
            <w:sz w:val="24"/>
            <w:szCs w:val="24"/>
          </w:rPr>
          <w:t>,</w:t>
        </w:r>
      </w:ins>
      <w:ins w:id="839" w:author="Rafael Mesquita" w:date="2015-11-05T10:47:00Z">
        <w:r w:rsidR="007E32A8">
          <w:rPr>
            <w:rFonts w:ascii="Times New Roman" w:hAnsi="Times New Roman"/>
            <w:sz w:val="24"/>
            <w:szCs w:val="24"/>
          </w:rPr>
          <w:t xml:space="preserve"> </w:t>
        </w:r>
      </w:ins>
      <w:ins w:id="840" w:author="Rafael Mesquita" w:date="2015-11-05T09:12:00Z">
        <w:r w:rsidR="001A7BC1">
          <w:rPr>
            <w:rFonts w:ascii="Times New Roman" w:hAnsi="Times New Roman"/>
            <w:sz w:val="24"/>
            <w:szCs w:val="24"/>
          </w:rPr>
          <w:t xml:space="preserve">could benefit from an intervention focusing </w:t>
        </w:r>
        <w:r w:rsidR="001A7BC1" w:rsidRPr="00764F19">
          <w:rPr>
            <w:rFonts w:ascii="Times New Roman" w:hAnsi="Times New Roman"/>
            <w:sz w:val="24"/>
            <w:szCs w:val="24"/>
          </w:rPr>
          <w:t xml:space="preserve">not only </w:t>
        </w:r>
        <w:r w:rsidR="001A7BC1">
          <w:rPr>
            <w:rFonts w:ascii="Times New Roman" w:hAnsi="Times New Roman"/>
            <w:sz w:val="24"/>
            <w:szCs w:val="24"/>
          </w:rPr>
          <w:t xml:space="preserve">on </w:t>
        </w:r>
        <w:r w:rsidR="001A7BC1" w:rsidRPr="00764F19">
          <w:rPr>
            <w:rFonts w:ascii="Times New Roman" w:hAnsi="Times New Roman"/>
            <w:sz w:val="24"/>
            <w:szCs w:val="24"/>
          </w:rPr>
          <w:lastRenderedPageBreak/>
          <w:t>increas</w:t>
        </w:r>
        <w:r w:rsidR="001A7BC1">
          <w:rPr>
            <w:rFonts w:ascii="Times New Roman" w:hAnsi="Times New Roman"/>
            <w:sz w:val="24"/>
            <w:szCs w:val="24"/>
          </w:rPr>
          <w:t>ing</w:t>
        </w:r>
        <w:r w:rsidR="001A7BC1" w:rsidRPr="00764F19">
          <w:rPr>
            <w:rFonts w:ascii="Times New Roman" w:hAnsi="Times New Roman"/>
            <w:sz w:val="24"/>
            <w:szCs w:val="24"/>
          </w:rPr>
          <w:t xml:space="preserve"> the amount of time in moderate-to-vigorous intensity</w:t>
        </w:r>
        <w:r w:rsidR="001A7BC1">
          <w:rPr>
            <w:rFonts w:ascii="Times New Roman" w:hAnsi="Times New Roman"/>
            <w:sz w:val="24"/>
            <w:szCs w:val="24"/>
          </w:rPr>
          <w:t>,</w:t>
        </w:r>
        <w:r w:rsidR="001A7BC1" w:rsidRPr="00764F19">
          <w:rPr>
            <w:rFonts w:ascii="Times New Roman" w:hAnsi="Times New Roman"/>
            <w:sz w:val="24"/>
            <w:szCs w:val="24"/>
          </w:rPr>
          <w:t xml:space="preserve"> but also </w:t>
        </w:r>
        <w:r w:rsidR="001A7BC1">
          <w:rPr>
            <w:rFonts w:ascii="Times New Roman" w:hAnsi="Times New Roman"/>
            <w:sz w:val="24"/>
            <w:szCs w:val="24"/>
          </w:rPr>
          <w:t xml:space="preserve">on </w:t>
        </w:r>
        <w:r w:rsidR="001A7BC1" w:rsidRPr="00764F19">
          <w:rPr>
            <w:rFonts w:ascii="Times New Roman" w:hAnsi="Times New Roman"/>
            <w:sz w:val="24"/>
            <w:szCs w:val="24"/>
          </w:rPr>
          <w:t>reduc</w:t>
        </w:r>
        <w:r w:rsidR="001A7BC1">
          <w:rPr>
            <w:rFonts w:ascii="Times New Roman" w:hAnsi="Times New Roman"/>
            <w:sz w:val="24"/>
            <w:szCs w:val="24"/>
          </w:rPr>
          <w:t>ing</w:t>
        </w:r>
        <w:r w:rsidR="001A7BC1" w:rsidRPr="00764F19">
          <w:rPr>
            <w:rFonts w:ascii="Times New Roman" w:hAnsi="Times New Roman"/>
            <w:sz w:val="24"/>
            <w:szCs w:val="24"/>
          </w:rPr>
          <w:t xml:space="preserve"> t</w:t>
        </w:r>
        <w:r w:rsidR="001A7BC1">
          <w:rPr>
            <w:rFonts w:ascii="Times New Roman" w:hAnsi="Times New Roman"/>
            <w:sz w:val="24"/>
            <w:szCs w:val="24"/>
          </w:rPr>
          <w:t>he time in very light intensity</w:t>
        </w:r>
        <w:r w:rsidR="001A7BC1" w:rsidRPr="00764F19">
          <w:rPr>
            <w:rFonts w:ascii="Times New Roman" w:hAnsi="Times New Roman"/>
            <w:sz w:val="24"/>
            <w:szCs w:val="24"/>
          </w:rPr>
          <w:t>. Cluster 4, on the other hand, seems to spend enough time in moderate-to-vigorous intensity</w:t>
        </w:r>
        <w:r w:rsidR="001A7BC1">
          <w:rPr>
            <w:rFonts w:ascii="Times New Roman" w:hAnsi="Times New Roman"/>
            <w:sz w:val="24"/>
            <w:szCs w:val="24"/>
          </w:rPr>
          <w:t xml:space="preserve"> </w:t>
        </w:r>
      </w:ins>
      <w:ins w:id="841" w:author="Rafael Mesquita" w:date="2015-11-05T11:03:00Z">
        <w:r w:rsidR="00E06B18">
          <w:rPr>
            <w:rFonts w:ascii="Times New Roman" w:hAnsi="Times New Roman"/>
            <w:sz w:val="24"/>
            <w:szCs w:val="24"/>
          </w:rPr>
          <w:t>(i.e., &gt;</w:t>
        </w:r>
      </w:ins>
      <w:ins w:id="842" w:author="Rafael Mesquita" w:date="2015-11-11T09:44:00Z">
        <w:r w:rsidR="00357797">
          <w:rPr>
            <w:rFonts w:ascii="Times New Roman" w:hAnsi="Times New Roman"/>
            <w:sz w:val="24"/>
            <w:szCs w:val="24"/>
          </w:rPr>
          <w:t xml:space="preserve">30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in 10-min bouts</w:t>
        </w:r>
      </w:ins>
      <w:ins w:id="843" w:author="Rafael Mesquita" w:date="2015-11-05T11:03:00Z">
        <w:r w:rsidR="00E06B18">
          <w:rPr>
            <w:rFonts w:ascii="Times New Roman" w:hAnsi="Times New Roman"/>
            <w:sz w:val="24"/>
            <w:szCs w:val="24"/>
          </w:rPr>
          <w:t>)</w:t>
        </w:r>
      </w:ins>
      <w:ins w:id="844" w:author="Rafael Mesquita" w:date="2015-11-05T10:52:00Z">
        <w:r w:rsidR="000D5AFC">
          <w:rPr>
            <w:rFonts w:ascii="Times New Roman" w:hAnsi="Times New Roman"/>
            <w:sz w:val="24"/>
            <w:szCs w:val="24"/>
          </w:rPr>
          <w:t xml:space="preserve">, </w:t>
        </w:r>
      </w:ins>
      <w:ins w:id="845" w:author="Rafael Mesquita" w:date="2015-10-12T13:38:00Z">
        <w:r w:rsidR="00FA343B">
          <w:rPr>
            <w:rFonts w:ascii="Times New Roman" w:hAnsi="Times New Roman"/>
            <w:sz w:val="24"/>
            <w:szCs w:val="24"/>
          </w:rPr>
          <w:t>but</w:t>
        </w:r>
        <w:r w:rsidR="00764F19" w:rsidRPr="00764F19">
          <w:rPr>
            <w:rFonts w:ascii="Times New Roman" w:hAnsi="Times New Roman"/>
            <w:sz w:val="24"/>
            <w:szCs w:val="24"/>
          </w:rPr>
          <w:t xml:space="preserve"> would probably benefit from an intervention aiming to reduce the time in very light intensity, which is </w:t>
        </w:r>
      </w:ins>
      <w:ins w:id="846" w:author="Rafael Mesquita" w:date="2015-10-12T14:11:00Z">
        <w:r w:rsidR="00044ED6">
          <w:rPr>
            <w:rFonts w:ascii="Times New Roman" w:hAnsi="Times New Roman"/>
            <w:sz w:val="24"/>
            <w:szCs w:val="24"/>
          </w:rPr>
          <w:t>over</w:t>
        </w:r>
      </w:ins>
      <w:ins w:id="847" w:author="Rafael Mesquita" w:date="2015-10-12T13:38:00Z">
        <w:r w:rsidR="00764F19" w:rsidRPr="00764F19">
          <w:rPr>
            <w:rFonts w:ascii="Times New Roman" w:hAnsi="Times New Roman"/>
            <w:sz w:val="24"/>
            <w:szCs w:val="24"/>
          </w:rPr>
          <w:t xml:space="preserve"> 11 hours.</w:t>
        </w:r>
      </w:ins>
      <w:ins w:id="848" w:author="Rafael Mesquita" w:date="2015-11-05T11:01:00Z">
        <w:r w:rsidR="00FB7227">
          <w:rPr>
            <w:rFonts w:ascii="Times New Roman" w:hAnsi="Times New Roman"/>
            <w:sz w:val="24"/>
            <w:szCs w:val="24"/>
          </w:rPr>
          <w:t xml:space="preserve"> </w:t>
        </w:r>
      </w:ins>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2LCAzOSwgNDN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DaW5keSBOZzwvQXV0aG9yPjxZZWFyPjIwMTI8L1llYXI+
PFJlY051bT4yMzY8L1JlY051bT48RGlzcGxheVRleHQ+WzE2LCAzOSwgNDN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4040CD" w:rsidRPr="00815C59">
        <w:rPr>
          <w:rFonts w:ascii="Times New Roman" w:hAnsi="Times New Roman"/>
          <w:sz w:val="24"/>
          <w:szCs w:val="24"/>
        </w:rPr>
        <w:fldChar w:fldCharType="separate"/>
      </w:r>
      <w:r w:rsidR="00865FDA">
        <w:rPr>
          <w:rFonts w:ascii="Times New Roman" w:hAnsi="Times New Roman"/>
          <w:noProof/>
          <w:sz w:val="24"/>
          <w:szCs w:val="24"/>
        </w:rPr>
        <w:t>[16, 39, 43]</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68CB3650" w14:textId="4E8734E2" w:rsidR="00CF4385" w:rsidRDefault="00505F3E" w:rsidP="007C2766">
      <w:pPr>
        <w:spacing w:after="0" w:line="480" w:lineRule="auto"/>
        <w:ind w:firstLine="708"/>
        <w:rPr>
          <w:ins w:id="849" w:author="Rafael Mesquita" w:date="2015-11-05T11:09:00Z"/>
          <w:rFonts w:ascii="Times New Roman" w:hAnsi="Times New Roman"/>
          <w:sz w:val="24"/>
          <w:szCs w:val="24"/>
        </w:rPr>
      </w:pPr>
      <w:ins w:id="850" w:author="Rafael Mesquita" w:date="2015-11-11T11:00:00Z">
        <w:r>
          <w:rPr>
            <w:rFonts w:ascii="Times New Roman" w:hAnsi="Times New Roman"/>
            <w:sz w:val="24"/>
            <w:szCs w:val="24"/>
          </w:rPr>
          <w:t>Decreasing the time in very light intensity without necessarily increasing the time in moderate-to-vigorous intensity would mean focusing on light intensity</w:t>
        </w:r>
      </w:ins>
      <w:ins w:id="851" w:author="Rafael Mesquita" w:date="2015-11-11T11:02:00Z">
        <w:r>
          <w:rPr>
            <w:rFonts w:ascii="Times New Roman" w:hAnsi="Times New Roman"/>
            <w:sz w:val="24"/>
            <w:szCs w:val="24"/>
          </w:rPr>
          <w:t xml:space="preserve"> </w:t>
        </w:r>
      </w:ins>
      <w:ins w:id="852" w:author="Rafael Mesquita" w:date="2015-11-11T11:00:00Z">
        <w:r>
          <w:rPr>
            <w:rFonts w:ascii="Times New Roman" w:hAnsi="Times New Roman"/>
            <w:sz w:val="24"/>
            <w:szCs w:val="24"/>
          </w:rPr>
          <w:t>activities</w:t>
        </w:r>
      </w:ins>
      <w:ins w:id="853" w:author="Rafael Mesquita" w:date="2015-11-11T11:02:00Z">
        <w:r>
          <w:rPr>
            <w:rFonts w:ascii="Times New Roman" w:hAnsi="Times New Roman"/>
            <w:sz w:val="24"/>
            <w:szCs w:val="24"/>
          </w:rPr>
          <w:t>. Reductions in sedentary time by increases in light activities might be more realistic for patients with COPD, which in fact could help pave the way to posterior increases in the time in more intense activities</w:t>
        </w:r>
      </w:ins>
      <w:ins w:id="854" w:author="Rafael Mesquita" w:date="2015-11-11T11:07:00Z">
        <w:r w:rsidR="00743F77">
          <w:rPr>
            <w:rFonts w:ascii="Times New Roman" w:hAnsi="Times New Roman"/>
            <w:sz w:val="24"/>
            <w:szCs w:val="24"/>
          </w:rPr>
          <w:t xml:space="preserve"> </w:t>
        </w:r>
      </w:ins>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CwgMjFdPC9EaXNwbGF5VGV4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oMTAwPC9wYWdlcz48dm9sdW1lPjM1MDwvdm9sdW1lPjxrZXl3b3Jkcz48a2V5d29yZD5BZHVs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kyNC0zMzwvcGFnZXM+PHZvbHVtZT4xOTI8L3ZvbHVtZT48bnVtYmVyPjg8L251bWJlcj48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TcGFybGluZzwvQXV0aG9yPjxZZWFyPjIwMTU8L1llYXI+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oMTAwPC9wYWdlcz48dm9sdW1lPjM1MDwvdm9sdW1lPjxrZXl3b3Jkcz48a2V5d29yZD5BZHVs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kyNC0zMzwvcGFnZXM+PHZvbHVtZT4xOTI8L3ZvbHVtZT48bnVtYmVyPjg8L251bWJlcj48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743F77">
        <w:rPr>
          <w:rFonts w:ascii="Times New Roman" w:hAnsi="Times New Roman"/>
          <w:sz w:val="24"/>
          <w:szCs w:val="24"/>
        </w:rPr>
        <w:fldChar w:fldCharType="separate"/>
      </w:r>
      <w:r w:rsidR="00865FDA">
        <w:rPr>
          <w:rFonts w:ascii="Times New Roman" w:hAnsi="Times New Roman"/>
          <w:noProof/>
          <w:sz w:val="24"/>
          <w:szCs w:val="24"/>
        </w:rPr>
        <w:t>[18, 20, 21]</w:t>
      </w:r>
      <w:r w:rsidR="00743F77">
        <w:rPr>
          <w:rFonts w:ascii="Times New Roman" w:hAnsi="Times New Roman"/>
          <w:sz w:val="24"/>
          <w:szCs w:val="24"/>
        </w:rPr>
        <w:fldChar w:fldCharType="end"/>
      </w:r>
      <w:bookmarkStart w:id="855" w:name="_GoBack"/>
      <w:bookmarkEnd w:id="855"/>
      <w:ins w:id="856" w:author="Rafael Mesquita" w:date="2015-11-11T11:02:00Z">
        <w:r>
          <w:rPr>
            <w:rFonts w:ascii="Times New Roman" w:hAnsi="Times New Roman"/>
            <w:sz w:val="24"/>
            <w:szCs w:val="24"/>
          </w:rPr>
          <w:t xml:space="preserve">. </w:t>
        </w:r>
      </w:ins>
      <w:ins w:id="857" w:author="Rafael Mesquita" w:date="2015-11-11T11:03:00Z">
        <w:r>
          <w:rPr>
            <w:rFonts w:ascii="Times New Roman" w:hAnsi="Times New Roman"/>
            <w:sz w:val="24"/>
            <w:szCs w:val="24"/>
          </w:rPr>
          <w:t>Th</w:t>
        </w:r>
      </w:ins>
      <w:ins w:id="858" w:author="Rafael Mesquita" w:date="2015-11-11T11:06:00Z">
        <w:r w:rsidR="00790C33">
          <w:rPr>
            <w:rFonts w:ascii="Times New Roman" w:hAnsi="Times New Roman"/>
            <w:sz w:val="24"/>
            <w:szCs w:val="24"/>
          </w:rPr>
          <w:t xml:space="preserve">is is </w:t>
        </w:r>
      </w:ins>
      <w:ins w:id="859" w:author="Rafael Mesquita" w:date="2015-11-11T11:03:00Z">
        <w:r>
          <w:rPr>
            <w:rFonts w:ascii="Times New Roman" w:hAnsi="Times New Roman"/>
            <w:sz w:val="24"/>
            <w:szCs w:val="24"/>
          </w:rPr>
          <w:t xml:space="preserve">supported by </w:t>
        </w:r>
      </w:ins>
      <w:ins w:id="860" w:author="Rafael Mesquita" w:date="2015-11-11T16:28:00Z">
        <w:r w:rsidR="00C54575">
          <w:rPr>
            <w:rFonts w:ascii="Times New Roman" w:hAnsi="Times New Roman"/>
            <w:sz w:val="24"/>
            <w:szCs w:val="24"/>
          </w:rPr>
          <w:t xml:space="preserve">a </w:t>
        </w:r>
      </w:ins>
      <w:ins w:id="861" w:author="Rafael Mesquita" w:date="2015-11-11T11:06:00Z">
        <w:r w:rsidR="00790C33">
          <w:rPr>
            <w:rFonts w:ascii="Times New Roman" w:hAnsi="Times New Roman"/>
            <w:sz w:val="24"/>
            <w:szCs w:val="24"/>
          </w:rPr>
          <w:t xml:space="preserve">recent study </w:t>
        </w:r>
      </w:ins>
      <w:ins w:id="862" w:author="Rafael Mesquita" w:date="2015-11-11T16:28:00Z">
        <w:r w:rsidR="00C54575">
          <w:rPr>
            <w:rFonts w:ascii="Times New Roman" w:hAnsi="Times New Roman"/>
            <w:sz w:val="24"/>
            <w:szCs w:val="24"/>
          </w:rPr>
          <w:t>which demonstrated that g</w:t>
        </w:r>
        <w:r w:rsidR="00C54575" w:rsidRPr="00FE60E2">
          <w:rPr>
            <w:rFonts w:ascii="Times New Roman" w:hAnsi="Times New Roman"/>
            <w:sz w:val="24"/>
            <w:szCs w:val="24"/>
          </w:rPr>
          <w:t>reater quantity of low-intensity physical activity reduces the risk of COPD hospitalisation</w:t>
        </w:r>
      </w:ins>
      <w:ins w:id="863" w:author="Rafael Mesquita" w:date="2015-11-11T11:03:00Z">
        <w:r>
          <w:rPr>
            <w:rFonts w:ascii="Times New Roman" w:hAnsi="Times New Roman"/>
            <w:sz w:val="24"/>
            <w:szCs w:val="24"/>
          </w:rPr>
          <w:t xml:space="preserve"> </w:t>
        </w:r>
      </w:ins>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sidR="00FE2E55">
        <w:rPr>
          <w:rFonts w:ascii="Times New Roman" w:hAnsi="Times New Roman"/>
          <w:sz w:val="24"/>
          <w:szCs w:val="24"/>
        </w:rPr>
        <w:instrText xml:space="preserve"> ADDIN EN.CITE </w:instrText>
      </w:r>
      <w:r w:rsidR="00FE2E55">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sidR="00FE2E55">
        <w:rPr>
          <w:rFonts w:ascii="Times New Roman" w:hAnsi="Times New Roman"/>
          <w:sz w:val="24"/>
          <w:szCs w:val="24"/>
        </w:rPr>
        <w:instrText xml:space="preserve"> ADDIN EN.CITE.DATA </w:instrText>
      </w:r>
      <w:r w:rsidR="00FE2E55">
        <w:rPr>
          <w:rFonts w:ascii="Times New Roman" w:hAnsi="Times New Roman"/>
          <w:sz w:val="24"/>
          <w:szCs w:val="24"/>
        </w:rPr>
      </w:r>
      <w:r w:rsidR="00FE2E55">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FE2E55">
        <w:rPr>
          <w:rFonts w:ascii="Times New Roman" w:hAnsi="Times New Roman"/>
          <w:noProof/>
          <w:sz w:val="24"/>
          <w:szCs w:val="24"/>
        </w:rPr>
        <w:t>[19]</w:t>
      </w:r>
      <w:r>
        <w:rPr>
          <w:rFonts w:ascii="Times New Roman" w:hAnsi="Times New Roman"/>
          <w:sz w:val="24"/>
          <w:szCs w:val="24"/>
        </w:rPr>
        <w:fldChar w:fldCharType="end"/>
      </w:r>
      <w:ins w:id="864" w:author="Rafael Mesquita" w:date="2015-11-11T10:58:00Z">
        <w:r>
          <w:rPr>
            <w:rFonts w:ascii="Times New Roman" w:hAnsi="Times New Roman"/>
            <w:sz w:val="24"/>
            <w:szCs w:val="24"/>
          </w:rPr>
          <w:t>.</w:t>
        </w:r>
      </w:ins>
      <w:ins w:id="865" w:author="Rafael Mesquita" w:date="2015-11-11T16:29:00Z">
        <w:r w:rsidR="00BF2AF5">
          <w:rPr>
            <w:rFonts w:ascii="Times New Roman" w:hAnsi="Times New Roman"/>
            <w:sz w:val="24"/>
            <w:szCs w:val="24"/>
          </w:rPr>
          <w:t xml:space="preserve"> Of note, in that study h</w:t>
        </w:r>
        <w:r w:rsidR="00BF2AF5" w:rsidRPr="00BF2AF5">
          <w:rPr>
            <w:rFonts w:ascii="Times New Roman" w:hAnsi="Times New Roman"/>
            <w:sz w:val="24"/>
            <w:szCs w:val="24"/>
          </w:rPr>
          <w:t>igh-intensity physical activity d</w:t>
        </w:r>
        <w:r w:rsidR="00BF2AF5">
          <w:rPr>
            <w:rFonts w:ascii="Times New Roman" w:hAnsi="Times New Roman"/>
            <w:sz w:val="24"/>
            <w:szCs w:val="24"/>
          </w:rPr>
          <w:t>id</w:t>
        </w:r>
        <w:r w:rsidR="00BF2AF5" w:rsidRPr="00BF2AF5">
          <w:rPr>
            <w:rFonts w:ascii="Times New Roman" w:hAnsi="Times New Roman"/>
            <w:sz w:val="24"/>
            <w:szCs w:val="24"/>
          </w:rPr>
          <w:t xml:space="preserve"> not produce any risk reduction.</w:t>
        </w:r>
      </w:ins>
    </w:p>
    <w:p w14:paraId="33EBFA9E" w14:textId="77777777" w:rsidR="004134AF" w:rsidRPr="00815C59" w:rsidRDefault="004134AF" w:rsidP="007C2766">
      <w:pPr>
        <w:spacing w:after="0" w:line="480" w:lineRule="auto"/>
        <w:ind w:firstLine="708"/>
        <w:rPr>
          <w:rFonts w:ascii="Times New Roman" w:hAnsi="Times New Roman"/>
          <w:sz w:val="24"/>
          <w:szCs w:val="24"/>
        </w:rPr>
      </w:pPr>
    </w:p>
    <w:p w14:paraId="001BF018" w14:textId="77777777" w:rsidR="004134AF" w:rsidRPr="00BD785F" w:rsidRDefault="004134AF" w:rsidP="004134AF">
      <w:pPr>
        <w:spacing w:after="0" w:line="480" w:lineRule="auto"/>
        <w:rPr>
          <w:ins w:id="866" w:author="Rafael Mesquita" w:date="2015-11-05T11:08:00Z"/>
          <w:rFonts w:ascii="Times New Roman" w:hAnsi="Times New Roman"/>
          <w:b/>
          <w:sz w:val="32"/>
          <w:szCs w:val="32"/>
        </w:rPr>
      </w:pPr>
      <w:ins w:id="867" w:author="Rafael Mesquita" w:date="2015-11-05T11:08:00Z">
        <w:r w:rsidRPr="00BD785F">
          <w:rPr>
            <w:rFonts w:ascii="Times New Roman" w:hAnsi="Times New Roman"/>
            <w:b/>
            <w:sz w:val="32"/>
            <w:szCs w:val="32"/>
          </w:rPr>
          <w:t>Strengths and Methodological Considerations</w:t>
        </w:r>
      </w:ins>
    </w:p>
    <w:p w14:paraId="4AD689D5" w14:textId="77777777" w:rsidR="004134AF" w:rsidRPr="00815C59" w:rsidRDefault="004134AF" w:rsidP="004134AF">
      <w:pPr>
        <w:spacing w:after="0" w:line="480" w:lineRule="auto"/>
        <w:ind w:firstLine="708"/>
        <w:rPr>
          <w:ins w:id="868" w:author="Rafael Mesquita" w:date="2015-11-05T11:08:00Z"/>
          <w:rFonts w:ascii="Times New Roman" w:hAnsi="Times New Roman"/>
          <w:sz w:val="24"/>
          <w:szCs w:val="24"/>
        </w:rPr>
      </w:pPr>
      <w:ins w:id="869" w:author="Rafael Mesquita" w:date="2015-11-05T11:08:00Z">
        <w:r>
          <w:rPr>
            <w:rFonts w:ascii="Times New Roman" w:hAnsi="Times New Roman"/>
            <w:sz w:val="24"/>
            <w:szCs w:val="24"/>
          </w:rPr>
          <w:t>We have analysed a</w:t>
        </w:r>
        <w:r w:rsidRPr="00815C59">
          <w:rPr>
            <w:rFonts w:ascii="Times New Roman" w:hAnsi="Times New Roman"/>
            <w:sz w:val="24"/>
            <w:szCs w:val="24"/>
          </w:rPr>
          <w:t xml:space="preserve"> large and diverse sample of patients with COPD with objectively assessed physical activity data. This allowed detailed analyses of daily physical activity, even identifying clusters of patients with COPD with similar physical activity measures, a novelty within the COPD literature. Physical activity hourly patterns were also investigated for the first time in a large-scale study in COPD, another important advance. All these analyses were only possible due to the use of objective methods of physical activity.</w:t>
        </w:r>
      </w:ins>
    </w:p>
    <w:p w14:paraId="1889293A" w14:textId="0FB0DE5E" w:rsidR="00835413" w:rsidRDefault="004134AF" w:rsidP="00DF73F1">
      <w:pPr>
        <w:spacing w:after="0" w:line="480" w:lineRule="auto"/>
        <w:ind w:firstLine="708"/>
        <w:rPr>
          <w:rFonts w:ascii="Times New Roman" w:hAnsi="Times New Roman"/>
          <w:sz w:val="24"/>
          <w:szCs w:val="24"/>
        </w:rPr>
      </w:pPr>
      <w:ins w:id="870" w:author="Rafael Mesquita" w:date="2015-11-05T11:08:00Z">
        <w:r w:rsidRPr="00815C59">
          <w:rPr>
            <w:rFonts w:ascii="Times New Roman" w:hAnsi="Times New Roman"/>
            <w:sz w:val="24"/>
            <w:szCs w:val="24"/>
          </w:rPr>
          <w:t xml:space="preserve">Some methodological considerations need to be taken into account. First, selection and information biases might be present, as the data were collected </w:t>
        </w:r>
      </w:ins>
      <w:ins w:id="871" w:author="Rafael Mesquita" w:date="2015-11-19T11:08:00Z">
        <w:r w:rsidR="00276647">
          <w:rPr>
            <w:rFonts w:ascii="Times New Roman" w:hAnsi="Times New Roman"/>
            <w:sz w:val="24"/>
            <w:szCs w:val="24"/>
          </w:rPr>
          <w:t>separately as part of different studies</w:t>
        </w:r>
      </w:ins>
      <w:ins w:id="872" w:author="Rafael Mesquita" w:date="2015-11-05T11:08:00Z">
        <w:r w:rsidRPr="00815C59">
          <w:rPr>
            <w:rFonts w:ascii="Times New Roman" w:hAnsi="Times New Roman"/>
            <w:sz w:val="24"/>
            <w:szCs w:val="24"/>
          </w:rPr>
          <w:t xml:space="preserve">. Moreover, some types of patients with COPD might be underrepresented, such as </w:t>
        </w:r>
        <w:r w:rsidRPr="00815C59">
          <w:rPr>
            <w:rFonts w:ascii="Times New Roman" w:hAnsi="Times New Roman"/>
            <w:sz w:val="24"/>
            <w:szCs w:val="24"/>
          </w:rPr>
          <w:lastRenderedPageBreak/>
          <w:t>patients from primary care. Nevertheless, having patients from different studies and countries allowed us to have a more diverse sample, which may enhance the external validity of our findings. Second, the clusters identified in our study were not validated</w:t>
        </w:r>
        <w:r>
          <w:rPr>
            <w:rFonts w:ascii="Times New Roman" w:hAnsi="Times New Roman"/>
            <w:sz w:val="24"/>
            <w:szCs w:val="24"/>
          </w:rPr>
          <w:t xml:space="preserve"> as we were not able to show whether they relate to relevant clinical outcomes</w:t>
        </w:r>
      </w:ins>
      <w:ins w:id="873" w:author="Rafael Mesquita" w:date="2015-11-10T20:25:00Z">
        <w:r w:rsidR="00FE16B0">
          <w:rPr>
            <w:rFonts w:ascii="Times New Roman" w:hAnsi="Times New Roman"/>
            <w:sz w:val="24"/>
            <w:szCs w:val="24"/>
          </w:rPr>
          <w:t>,</w:t>
        </w:r>
      </w:ins>
      <w:ins w:id="874" w:author="Rafael Mesquita" w:date="2015-11-05T11:08:00Z">
        <w:r>
          <w:rPr>
            <w:rFonts w:ascii="Times New Roman" w:hAnsi="Times New Roman"/>
            <w:sz w:val="24"/>
            <w:szCs w:val="24"/>
          </w:rPr>
          <w:t xml:space="preserve"> such as COPD-rela</w:t>
        </w:r>
        <w:r w:rsidR="00FE16B0">
          <w:rPr>
            <w:rFonts w:ascii="Times New Roman" w:hAnsi="Times New Roman"/>
            <w:sz w:val="24"/>
            <w:szCs w:val="24"/>
          </w:rPr>
          <w:t>ted hospitalisations and deaths</w:t>
        </w:r>
        <w:r>
          <w:rPr>
            <w:rFonts w:ascii="Times New Roman" w:hAnsi="Times New Roman"/>
            <w:sz w:val="24"/>
            <w:szCs w:val="24"/>
          </w:rPr>
          <w:t xml:space="preserve"> due to the lack of follow-up assessments</w:t>
        </w:r>
      </w:ins>
      <w:ins w:id="875" w:author="Rafael Mesquita" w:date="2015-11-10T20:26:00Z">
        <w:r w:rsidR="00FE16B0">
          <w:rPr>
            <w:rFonts w:ascii="Times New Roman" w:hAnsi="Times New Roman"/>
            <w:sz w:val="24"/>
            <w:szCs w:val="24"/>
          </w:rPr>
          <w:t>, or whether they could be replicated in another sample</w:t>
        </w:r>
      </w:ins>
      <w:ins w:id="876" w:author="Rafael Mesquita" w:date="2015-11-05T11:08:00Z">
        <w:r w:rsidRPr="00815C59">
          <w:rPr>
            <w:rFonts w:ascii="Times New Roman" w:hAnsi="Times New Roman"/>
            <w:sz w:val="24"/>
            <w:szCs w:val="24"/>
          </w:rPr>
          <w:t>. Third, other characteristics which may influence physical activity levels in patients with COPD, such as comorbidities</w:t>
        </w:r>
      </w:ins>
      <w:ins w:id="877" w:author="Rafael Mesquita" w:date="2015-11-05T11:10:00Z">
        <w:r>
          <w:rPr>
            <w:rFonts w:ascii="Times New Roman" w:hAnsi="Times New Roman"/>
            <w:sz w:val="24"/>
            <w:szCs w:val="24"/>
          </w:rPr>
          <w:t xml:space="preserve"> </w:t>
        </w:r>
      </w:ins>
      <w:r>
        <w:rPr>
          <w:rFonts w:ascii="Times New Roman" w:hAnsi="Times New Roman"/>
          <w:sz w:val="24"/>
          <w:szCs w:val="24"/>
        </w:rPr>
        <w:fldChar w:fldCharType="begin">
          <w:fldData xml:space="preserve">PEVuZE5vdGU+PENpdGU+PEF1dGhvcj5XYXR6PC9BdXRob3I+PFllYXI+MjAwOTwvWWVhcj48UmVj
TnVtPjQwMzwvUmVjTnVtPjxEaXNwbGF5VGV4dD5bNDR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XYXR6PC9BdXRob3I+PFllYXI+MjAwOTwvWWVhcj48UmVj
TnVtPjQwMzwvUmVjTnVtPjxEaXNwbGF5VGV4dD5bNDR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Pr>
          <w:rFonts w:ascii="Times New Roman" w:hAnsi="Times New Roman"/>
          <w:sz w:val="24"/>
          <w:szCs w:val="24"/>
        </w:rPr>
        <w:fldChar w:fldCharType="separate"/>
      </w:r>
      <w:r w:rsidR="00865FDA">
        <w:rPr>
          <w:rFonts w:ascii="Times New Roman" w:hAnsi="Times New Roman"/>
          <w:noProof/>
          <w:sz w:val="24"/>
          <w:szCs w:val="24"/>
        </w:rPr>
        <w:t>[44]</w:t>
      </w:r>
      <w:r>
        <w:rPr>
          <w:rFonts w:ascii="Times New Roman" w:hAnsi="Times New Roman"/>
          <w:sz w:val="24"/>
          <w:szCs w:val="24"/>
        </w:rPr>
        <w:fldChar w:fldCharType="end"/>
      </w:r>
      <w:ins w:id="878" w:author="Rafael Mesquita" w:date="2015-11-05T11:10:00Z">
        <w:r>
          <w:rPr>
            <w:rFonts w:ascii="Times New Roman" w:hAnsi="Times New Roman"/>
            <w:sz w:val="24"/>
            <w:szCs w:val="24"/>
          </w:rPr>
          <w:t xml:space="preserve">, </w:t>
        </w:r>
        <w:r w:rsidRPr="00815C59">
          <w:rPr>
            <w:rFonts w:ascii="Times New Roman" w:hAnsi="Times New Roman"/>
            <w:sz w:val="24"/>
            <w:szCs w:val="24"/>
          </w:rPr>
          <w:t>were not available. Finally, some of our findings need to be interpreted in light of the number of multiple comparison tests performed. Nonetheless, multiple findings in the same direction rather than a single statistically significant result are suggestive that these are not due to chance alone.</w:t>
        </w:r>
      </w:ins>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1C7115F7"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o conclude, </w:t>
      </w:r>
      <w:del w:id="879" w:author="Rafael Mesquita" w:date="2015-10-16T14:19:00Z">
        <w:r w:rsidRPr="00815C59" w:rsidDel="000B0A66">
          <w:rPr>
            <w:rFonts w:ascii="Times New Roman" w:hAnsi="Times New Roman"/>
            <w:sz w:val="24"/>
            <w:szCs w:val="24"/>
          </w:rPr>
          <w:delText>i</w:delText>
        </w:r>
        <w:r w:rsidR="00E77433" w:rsidRPr="00815C59" w:rsidDel="000B0A66">
          <w:rPr>
            <w:rFonts w:ascii="Times New Roman" w:hAnsi="Times New Roman"/>
            <w:sz w:val="24"/>
            <w:szCs w:val="24"/>
          </w:rPr>
          <w:delText>n a large and multicent</w:delText>
        </w:r>
        <w:r w:rsidR="008A28E5" w:rsidRPr="00815C59" w:rsidDel="000B0A66">
          <w:rPr>
            <w:rFonts w:ascii="Times New Roman" w:hAnsi="Times New Roman"/>
            <w:sz w:val="24"/>
            <w:szCs w:val="24"/>
          </w:rPr>
          <w:delText>r</w:delText>
        </w:r>
        <w:r w:rsidR="00615916" w:rsidRPr="00815C59" w:rsidDel="000B0A66">
          <w:rPr>
            <w:rFonts w:ascii="Times New Roman" w:hAnsi="Times New Roman"/>
            <w:sz w:val="24"/>
            <w:szCs w:val="24"/>
          </w:rPr>
          <w:delText>e</w:delText>
        </w:r>
        <w:r w:rsidR="00E77433" w:rsidRPr="00815C59" w:rsidDel="000B0A66">
          <w:rPr>
            <w:rFonts w:ascii="Times New Roman" w:hAnsi="Times New Roman"/>
            <w:sz w:val="24"/>
            <w:szCs w:val="24"/>
          </w:rPr>
          <w:delText xml:space="preserve"> sample</w:delText>
        </w:r>
        <w:r w:rsidR="00AB0DDB" w:rsidRPr="00815C59" w:rsidDel="000B0A66">
          <w:rPr>
            <w:rFonts w:ascii="Times New Roman" w:hAnsi="Times New Roman"/>
            <w:sz w:val="24"/>
            <w:szCs w:val="24"/>
          </w:rPr>
          <w:delText xml:space="preserve"> of patients with COPD,</w:delText>
        </w:r>
      </w:del>
      <w:del w:id="880" w:author="Rafael Mesquita" w:date="2015-10-16T14:20:00Z">
        <w:r w:rsidR="006139E3" w:rsidRPr="00815C59" w:rsidDel="000B0A66">
          <w:rPr>
            <w:rFonts w:ascii="Times New Roman" w:hAnsi="Times New Roman"/>
            <w:sz w:val="24"/>
            <w:szCs w:val="24"/>
          </w:rPr>
          <w:delText xml:space="preserve"> </w:delText>
        </w:r>
      </w:del>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t>
      </w:r>
      <w:ins w:id="881" w:author="Rafael Mesquita" w:date="2015-10-16T14:19:00Z">
        <w:r w:rsidR="000B0A66">
          <w:rPr>
            <w:rFonts w:ascii="Times New Roman" w:hAnsi="Times New Roman"/>
            <w:sz w:val="24"/>
            <w:szCs w:val="24"/>
          </w:rPr>
          <w:t xml:space="preserve">in </w:t>
        </w:r>
        <w:r w:rsidR="000B0A66" w:rsidRPr="00815C59">
          <w:rPr>
            <w:rFonts w:ascii="Times New Roman" w:hAnsi="Times New Roman"/>
            <w:sz w:val="24"/>
            <w:szCs w:val="24"/>
          </w:rPr>
          <w:t xml:space="preserve">patients with COPD </w:t>
        </w:r>
      </w:ins>
      <w:r w:rsidR="00010499" w:rsidRPr="00815C59">
        <w:rPr>
          <w:rFonts w:ascii="Times New Roman" w:hAnsi="Times New Roman"/>
          <w:sz w:val="24"/>
          <w:szCs w:val="24"/>
        </w:rPr>
        <w:t>were found to vary considerably depending on the clinical characteristic.</w:t>
      </w:r>
      <w:del w:id="882" w:author="Rafael Mesquita" w:date="2015-11-04T10:07:00Z">
        <w:r w:rsidR="00010499" w:rsidRPr="00815C59" w:rsidDel="007655ED">
          <w:rPr>
            <w:rFonts w:ascii="Times New Roman" w:hAnsi="Times New Roman"/>
            <w:sz w:val="24"/>
            <w:szCs w:val="24"/>
          </w:rPr>
          <w:delText xml:space="preserve"> </w:delText>
        </w:r>
        <w:r w:rsidR="001856BD" w:rsidRPr="00815C59" w:rsidDel="007655ED">
          <w:rPr>
            <w:rFonts w:ascii="Times New Roman" w:hAnsi="Times New Roman"/>
            <w:sz w:val="24"/>
            <w:szCs w:val="24"/>
          </w:rPr>
          <w:delText>Compared with healthy subjects</w:delText>
        </w:r>
        <w:r w:rsidR="00875660" w:rsidRPr="00815C59" w:rsidDel="007655ED">
          <w:rPr>
            <w:rFonts w:ascii="Times New Roman" w:hAnsi="Times New Roman"/>
            <w:sz w:val="24"/>
            <w:szCs w:val="24"/>
          </w:rPr>
          <w:delText>, p</w:delText>
        </w:r>
        <w:r w:rsidR="00AA61D3" w:rsidRPr="00815C59" w:rsidDel="007655ED">
          <w:rPr>
            <w:rFonts w:ascii="Times New Roman" w:hAnsi="Times New Roman"/>
            <w:sz w:val="24"/>
            <w:szCs w:val="24"/>
          </w:rPr>
          <w:delText xml:space="preserve">atients </w:delText>
        </w:r>
        <w:r w:rsidR="001856BD" w:rsidRPr="00815C59" w:rsidDel="007655ED">
          <w:rPr>
            <w:rFonts w:ascii="Times New Roman" w:hAnsi="Times New Roman"/>
            <w:sz w:val="24"/>
            <w:szCs w:val="24"/>
          </w:rPr>
          <w:delText>spent not only less time in higher intensities of physical activity, but also more time in</w:delText>
        </w:r>
        <w:r w:rsidR="00AA61D3" w:rsidRPr="00815C59" w:rsidDel="007655ED">
          <w:rPr>
            <w:rFonts w:ascii="Times New Roman" w:hAnsi="Times New Roman"/>
            <w:sz w:val="24"/>
            <w:szCs w:val="24"/>
          </w:rPr>
          <w:delText xml:space="preserve"> lower intensities</w:delText>
        </w:r>
        <w:r w:rsidR="006E4882" w:rsidRPr="00815C59" w:rsidDel="007655ED">
          <w:rPr>
            <w:rFonts w:ascii="Times New Roman" w:hAnsi="Times New Roman"/>
            <w:sz w:val="24"/>
            <w:szCs w:val="24"/>
          </w:rPr>
          <w:delText>.</w:delText>
        </w:r>
      </w:del>
      <w:ins w:id="883" w:author="Rafael Mesquita" w:date="2015-11-11T16:33:00Z">
        <w:r w:rsidR="00186F54">
          <w:rPr>
            <w:rFonts w:ascii="Times New Roman" w:hAnsi="Times New Roman"/>
            <w:sz w:val="24"/>
            <w:szCs w:val="24"/>
          </w:rPr>
          <w:t xml:space="preserve"> </w:t>
        </w:r>
      </w:ins>
      <w:del w:id="884" w:author="Rafael Mesquita" w:date="2015-11-04T10:07:00Z">
        <w:r w:rsidR="006E4882" w:rsidRPr="00815C59" w:rsidDel="007655ED">
          <w:rPr>
            <w:rFonts w:ascii="Times New Roman" w:hAnsi="Times New Roman"/>
            <w:sz w:val="24"/>
            <w:szCs w:val="24"/>
          </w:rPr>
          <w:delText xml:space="preserve"> </w:delText>
        </w:r>
      </w:del>
      <w:ins w:id="885" w:author="Rafael Mesquita" w:date="2015-11-11T16:34:00Z">
        <w:r w:rsidR="00547FF9">
          <w:rPr>
            <w:rFonts w:ascii="Times New Roman" w:hAnsi="Times New Roman"/>
            <w:sz w:val="24"/>
            <w:szCs w:val="24"/>
          </w:rPr>
          <w:t>Moreover, f</w:t>
        </w:r>
      </w:ins>
      <w:del w:id="886" w:author="Rafael Mesquita" w:date="2015-11-11T16:34:00Z">
        <w:r w:rsidR="00B6258A" w:rsidRPr="00815C59" w:rsidDel="00547FF9">
          <w:rPr>
            <w:rFonts w:ascii="Times New Roman" w:hAnsi="Times New Roman"/>
            <w:sz w:val="24"/>
            <w:szCs w:val="24"/>
          </w:rPr>
          <w:delText>F</w:delText>
        </w:r>
      </w:del>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lastRenderedPageBreak/>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Gairdner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6F3C28F0" w14:textId="77777777" w:rsidR="00865FDA" w:rsidRPr="00865FDA" w:rsidRDefault="007255DB" w:rsidP="00865FDA">
      <w:pPr>
        <w:pStyle w:val="EndNoteBibliography"/>
      </w:pPr>
      <w:r w:rsidRPr="00065789">
        <w:rPr>
          <w:rFonts w:ascii="Times New Roman" w:hAnsi="Times New Roman"/>
          <w:sz w:val="24"/>
          <w:szCs w:val="24"/>
        </w:rPr>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865FDA" w:rsidRPr="00865FDA">
        <w:t>1.</w:t>
      </w:r>
      <w:r w:rsidR="00865FDA" w:rsidRPr="00865FDA">
        <w:tab/>
        <w:t>Watz H, Waschki B, Meyer T, Magnussen H. Physical activity in patients with COPD. The European respiratory journal. 2009;33(2):262-72. Epub 2008/11/18. doi: 09031936.00024608 [pii]</w:t>
      </w:r>
    </w:p>
    <w:p w14:paraId="551FB602" w14:textId="77777777" w:rsidR="00865FDA" w:rsidRPr="00865FDA" w:rsidRDefault="00865FDA" w:rsidP="00865FDA">
      <w:pPr>
        <w:pStyle w:val="EndNoteBibliography"/>
        <w:spacing w:after="0"/>
      </w:pPr>
      <w:r w:rsidRPr="00865FDA">
        <w:t>10.1183/09031936.00024608. PubMed PMID: 19010994.</w:t>
      </w:r>
    </w:p>
    <w:p w14:paraId="7137D178" w14:textId="77777777" w:rsidR="00865FDA" w:rsidRPr="00865FDA" w:rsidRDefault="00865FDA" w:rsidP="00865FDA">
      <w:pPr>
        <w:pStyle w:val="EndNoteBibliography"/>
      </w:pPr>
      <w:r w:rsidRPr="00865FDA">
        <w:t>2.</w:t>
      </w:r>
      <w:r w:rsidRPr="00865FDA">
        <w:tab/>
        <w:t>Pitta F, Takaki MY, Oliveira NH, Sant'anna TJ, Fontana AD, Kovelis D, et al. Relationship between pulmonary function and physical activity in daily life in patients with COPD. Respiratory medicine. 2008;102(8):1203-7. Epub 2008/06/25. doi: S0954-6111(08)00100-5 [pii]</w:t>
      </w:r>
    </w:p>
    <w:p w14:paraId="22470681" w14:textId="77777777" w:rsidR="00865FDA" w:rsidRPr="00865FDA" w:rsidRDefault="00865FDA" w:rsidP="00865FDA">
      <w:pPr>
        <w:pStyle w:val="EndNoteBibliography"/>
        <w:spacing w:after="0"/>
      </w:pPr>
      <w:r w:rsidRPr="00865FDA">
        <w:t>10.1016/j.rmed.2008.03.004. PubMed PMID: 18573647.</w:t>
      </w:r>
    </w:p>
    <w:p w14:paraId="0107F921" w14:textId="77777777" w:rsidR="00865FDA" w:rsidRPr="00865FDA" w:rsidRDefault="00865FDA" w:rsidP="00865FDA">
      <w:pPr>
        <w:pStyle w:val="EndNoteBibliography"/>
      </w:pPr>
      <w:r w:rsidRPr="00865FDA">
        <w:t>3.</w:t>
      </w:r>
      <w:r w:rsidRPr="00865FDA">
        <w:tab/>
        <w:t>Hill K, Dolmage TE, Woon L, Coutts D, Goldstein R, Brooks D. Defining the relationship between average daily energy expenditure and field-based walking tests and aerobic reserve in COPD. Chest. 2012;141(2):406-12. Epub 2011/08/13. doi: chest.11-0298 [pii]</w:t>
      </w:r>
    </w:p>
    <w:p w14:paraId="0961EA4B" w14:textId="77777777" w:rsidR="00865FDA" w:rsidRPr="00865FDA" w:rsidRDefault="00865FDA" w:rsidP="00865FDA">
      <w:pPr>
        <w:pStyle w:val="EndNoteBibliography"/>
        <w:spacing w:after="0"/>
      </w:pPr>
      <w:r w:rsidRPr="00865FDA">
        <w:t>10.1378/chest.11-0298. PubMed PMID: 21835907.</w:t>
      </w:r>
    </w:p>
    <w:p w14:paraId="7F2459C3" w14:textId="77777777" w:rsidR="00865FDA" w:rsidRPr="00865FDA" w:rsidRDefault="00865FDA" w:rsidP="00865FDA">
      <w:pPr>
        <w:pStyle w:val="EndNoteBibliography"/>
      </w:pPr>
      <w:r w:rsidRPr="00865FDA">
        <w:t>4.</w:t>
      </w:r>
      <w:r w:rsidRPr="00865FDA">
        <w:tab/>
        <w:t>Depew ZS, Karpman C, Novotny PJ, Benzo RP. Correlations between gait speed, 6-minute walk distance, physical activity, and self-efficacy in patients with severe chronic lung disease. Respiratory care. 2013;58(12):2113-9. Epub 2013/05/23. doi: respcare.02471 [pii]</w:t>
      </w:r>
    </w:p>
    <w:p w14:paraId="4AE6D2AD" w14:textId="77777777" w:rsidR="00865FDA" w:rsidRPr="00865FDA" w:rsidRDefault="00865FDA" w:rsidP="00865FDA">
      <w:pPr>
        <w:pStyle w:val="EndNoteBibliography"/>
        <w:spacing w:after="0"/>
      </w:pPr>
      <w:r w:rsidRPr="00865FDA">
        <w:t>10.4187/respcare.02471. PubMed PMID: 23696689.</w:t>
      </w:r>
    </w:p>
    <w:p w14:paraId="032B8EED" w14:textId="77777777" w:rsidR="00865FDA" w:rsidRPr="00865FDA" w:rsidRDefault="00865FDA" w:rsidP="00865FDA">
      <w:pPr>
        <w:pStyle w:val="EndNoteBibliography"/>
        <w:spacing w:after="0"/>
      </w:pPr>
      <w:r w:rsidRPr="00865FDA">
        <w:t>5.</w:t>
      </w:r>
      <w:r w:rsidRPr="00865FDA">
        <w:tab/>
        <w:t>Deering BM, Fullen B, Egan C, McCormack N, Kelly E, Pender M, et al. Acupuncture as an adjunct to pulmonary rehabilitation. Journal of cardiopulmonary rehabilitation and prevention. 2011;31(6):392-9. Epub 2011/10/08. doi: 10.1097/HCR.0b013e31822f0f61. PubMed PMID: 21979114.</w:t>
      </w:r>
    </w:p>
    <w:p w14:paraId="5C2B4D89" w14:textId="77777777" w:rsidR="00865FDA" w:rsidRPr="00865FDA" w:rsidRDefault="00865FDA" w:rsidP="00865FDA">
      <w:pPr>
        <w:pStyle w:val="EndNoteBibliography"/>
        <w:spacing w:after="0"/>
      </w:pPr>
      <w:r w:rsidRPr="00865FDA">
        <w:t>6.</w:t>
      </w:r>
      <w:r w:rsidRPr="00865FDA">
        <w:tab/>
        <w:t>Egan C, Deering BM, Blake C, Fullen BM, McCormack NM, Spruit MA, et al. Short term and long term effects of pulmonary rehabilitation on physical activity in COPD. Respiratory medicine. 2012;106(12):1671-9. Epub 2012/10/16. doi: 10.1016/j.rmed.2012.08.016. PubMed PMID: 23063203.</w:t>
      </w:r>
    </w:p>
    <w:p w14:paraId="17FFAECD" w14:textId="77777777" w:rsidR="00865FDA" w:rsidRPr="00865FDA" w:rsidRDefault="00865FDA" w:rsidP="00865FDA">
      <w:pPr>
        <w:pStyle w:val="EndNoteBibliography"/>
        <w:spacing w:after="0"/>
      </w:pPr>
      <w:r w:rsidRPr="00865FDA">
        <w:t>7.</w:t>
      </w:r>
      <w:r w:rsidRPr="00865FDA">
        <w:tab/>
        <w:t>Bussmann JB, van den Berg-Emons RJ. To total amount of activity..... and beyond: perspectives on measuring physical behavior. Front Psychol. 2013;4:463. Epub 2013/07/26. doi: 10.3389/fpsyg.2013.00463. PubMed PMID: 2388524</w:t>
      </w:r>
      <w:r w:rsidRPr="00865FDA">
        <w:lastRenderedPageBreak/>
        <w:t>8.</w:t>
      </w:r>
    </w:p>
    <w:p w14:paraId="1ABC15D1" w14:textId="77777777" w:rsidR="00865FDA" w:rsidRPr="00865FDA" w:rsidRDefault="00865FDA" w:rsidP="00865FDA">
      <w:pPr>
        <w:pStyle w:val="EndNoteBibliography"/>
      </w:pPr>
      <w:r w:rsidRPr="00865FDA">
        <w:t>8.</w:t>
      </w:r>
      <w:r w:rsidRPr="00865FDA">
        <w:tab/>
        <w:t>Donaire-Gonzalez D, Gimeno-Santos E, Balcells E, Rodriguez DA, Farrero E, de Batlle J, et al. Physical activity in COPD patients: patterns and bouts. The European respiratory journal. 2013;42(4):993-1002. Epub 2012/12/22. doi: 09031936.00101512 [pii]</w:t>
      </w:r>
    </w:p>
    <w:p w14:paraId="07AC4798" w14:textId="77777777" w:rsidR="00865FDA" w:rsidRPr="00865FDA" w:rsidRDefault="00865FDA" w:rsidP="00865FDA">
      <w:pPr>
        <w:pStyle w:val="EndNoteBibliography"/>
        <w:spacing w:after="0"/>
      </w:pPr>
      <w:r w:rsidRPr="00865FDA">
        <w:t>10.1183/09031936.00101512. PubMed PMID: 23258786.</w:t>
      </w:r>
    </w:p>
    <w:p w14:paraId="33CD6557" w14:textId="77777777" w:rsidR="00865FDA" w:rsidRPr="00865FDA" w:rsidRDefault="00865FDA" w:rsidP="00865FDA">
      <w:pPr>
        <w:pStyle w:val="EndNoteBibliography"/>
      </w:pPr>
      <w:r w:rsidRPr="00865FDA">
        <w:t>9.</w:t>
      </w:r>
      <w:r w:rsidRPr="00865FDA">
        <w:tab/>
        <w:t>Lee PH, Yu YY, McDowell I, Leung GM, Lam TH. A cluster analysis of patterns of objectively measured physical activity in Hong Kong. Public Health Nutr. 2013;16(8):1436-44. Epub 2012/08/17. doi: S1368980012003631 [pii]</w:t>
      </w:r>
    </w:p>
    <w:p w14:paraId="752F550B" w14:textId="77777777" w:rsidR="00865FDA" w:rsidRPr="00865FDA" w:rsidRDefault="00865FDA" w:rsidP="00865FDA">
      <w:pPr>
        <w:pStyle w:val="EndNoteBibliography"/>
        <w:spacing w:after="0"/>
      </w:pPr>
      <w:r w:rsidRPr="00865FDA">
        <w:t>10.1017/S1368980012003631. PubMed PMID: 22894896.</w:t>
      </w:r>
    </w:p>
    <w:p w14:paraId="752B965A" w14:textId="77777777" w:rsidR="00865FDA" w:rsidRPr="00865FDA" w:rsidRDefault="00865FDA" w:rsidP="00865FDA">
      <w:pPr>
        <w:pStyle w:val="EndNoteBibliography"/>
      </w:pPr>
      <w:r w:rsidRPr="00865FDA">
        <w:t>10.</w:t>
      </w:r>
      <w:r w:rsidRPr="00865FDA">
        <w:tab/>
        <w:t>Hecht A, Ma S, Porszasz J, Casaburi R. Methodology for using long-term accelerometry monitoring to describe daily activity patterns in COPD. Copd. 2009;6(2):121-9. Epub 2009/04/21. doi: 910544957 [pii]</w:t>
      </w:r>
    </w:p>
    <w:p w14:paraId="792D1B4C" w14:textId="77777777" w:rsidR="00865FDA" w:rsidRPr="00865FDA" w:rsidRDefault="00865FDA" w:rsidP="00865FDA">
      <w:pPr>
        <w:pStyle w:val="EndNoteBibliography"/>
        <w:spacing w:after="0"/>
      </w:pPr>
      <w:r w:rsidRPr="00865FDA">
        <w:t>10.1080/15412550902755044. PubMed PMID: 19378225.</w:t>
      </w:r>
    </w:p>
    <w:p w14:paraId="7BC8BE69" w14:textId="77777777" w:rsidR="00865FDA" w:rsidRPr="00865FDA" w:rsidRDefault="00865FDA" w:rsidP="00865FDA">
      <w:pPr>
        <w:pStyle w:val="EndNoteBibliography"/>
      </w:pPr>
      <w:r w:rsidRPr="00865FDA">
        <w:t>11.</w:t>
      </w:r>
      <w:r w:rsidRPr="00865FDA">
        <w:tab/>
        <w:t>Trilk JL, Pate RR, Pfeiffer KA, Dowda M, Addy CL, Ribisl KM, et al. A cluster analysis of physical activity and sedentary behavior patterns in middle school girls. J Adolesc Health. 2012;51(3):292-8. Epub 2012/08/28. doi: S1054-139X(11)00710-5 [pii]</w:t>
      </w:r>
    </w:p>
    <w:p w14:paraId="2DFA0B0A" w14:textId="77777777" w:rsidR="00865FDA" w:rsidRPr="00865FDA" w:rsidRDefault="00865FDA" w:rsidP="00865FDA">
      <w:pPr>
        <w:pStyle w:val="EndNoteBibliography"/>
        <w:spacing w:after="0"/>
      </w:pPr>
      <w:r w:rsidRPr="00865FDA">
        <w:t>10.1016/j.jadohealth.2011.12.021. PubMed PMID: 22921141.</w:t>
      </w:r>
    </w:p>
    <w:p w14:paraId="30498304" w14:textId="77777777" w:rsidR="00865FDA" w:rsidRPr="00865FDA" w:rsidRDefault="00865FDA" w:rsidP="00865FDA">
      <w:pPr>
        <w:pStyle w:val="EndNoteBibliography"/>
      </w:pPr>
      <w:r w:rsidRPr="00865FDA">
        <w:t>12.</w:t>
      </w:r>
      <w:r w:rsidRPr="00865FDA">
        <w:tab/>
        <w:t>Gubbels JS, Kremers SP, Stafleu A, Goldbohm RA, de Vries NK, Thijs C. Clustering of energy balance-related behaviors in 5-year-old children: lifestyle patterns and their longitudinal association with weight status development in early childhood. Int J Behav Nutr Phys Act. 2012;9:77. Epub 2012/06/23. doi: 1479-5868-9-77 [pii]</w:t>
      </w:r>
    </w:p>
    <w:p w14:paraId="5687DE71" w14:textId="77777777" w:rsidR="00865FDA" w:rsidRPr="00865FDA" w:rsidRDefault="00865FDA" w:rsidP="00865FDA">
      <w:pPr>
        <w:pStyle w:val="EndNoteBibliography"/>
        <w:spacing w:after="0"/>
      </w:pPr>
      <w:r w:rsidRPr="00865FDA">
        <w:t>10.1186/1479-5868-9-77. PubMed PMID: 22721567.</w:t>
      </w:r>
    </w:p>
    <w:p w14:paraId="53ACC10A" w14:textId="77777777" w:rsidR="00865FDA" w:rsidRPr="00865FDA" w:rsidRDefault="00865FDA" w:rsidP="00865FDA">
      <w:pPr>
        <w:pStyle w:val="EndNoteBibliography"/>
        <w:spacing w:after="0"/>
      </w:pPr>
      <w:r w:rsidRPr="00865FDA">
        <w:t>13.</w:t>
      </w:r>
      <w:r w:rsidRPr="00865FDA">
        <w:tab/>
        <w:t>Rochester L, Jones D, Hetherington V, Nieuwboer A, Willems AM, Kwakkel G, et al. Gait and gait-related activities and fatigue in Parkinson's disease: what is the relationship? Disability and rehabilitation. 2006;28(22):1365-71. doi: 10.1080/09638280600638034. PubMed PMID: 17071567.</w:t>
      </w:r>
    </w:p>
    <w:p w14:paraId="1B5465A1" w14:textId="77777777" w:rsidR="00865FDA" w:rsidRPr="00865FDA" w:rsidRDefault="00865FDA" w:rsidP="00865FDA">
      <w:pPr>
        <w:pStyle w:val="EndNoteBibliography"/>
      </w:pPr>
      <w:r w:rsidRPr="00865FDA">
        <w:t>14.</w:t>
      </w:r>
      <w:r w:rsidRPr="00865FDA">
        <w:tab/>
        <w:t>Evering RM, Tonis TM, Vollenbroek-Hutten MM. Deviations in daily physical activity patterns in patients with the chronic fatigue syndrome: a case control study. Journal of psychosomatic research. 2011;71(3):129-35. Epub 2011/08/17. doi: S0022-3999(11)00117-6 [pii]</w:t>
      </w:r>
    </w:p>
    <w:p w14:paraId="51AE5270" w14:textId="77777777" w:rsidR="00865FDA" w:rsidRPr="00865FDA" w:rsidRDefault="00865FDA" w:rsidP="00865FDA">
      <w:pPr>
        <w:pStyle w:val="EndNoteBibliography"/>
        <w:spacing w:after="0"/>
      </w:pPr>
      <w:r w:rsidRPr="00865FDA">
        <w:t>10.1016/j.jpsychores.2011.04.004. PubMed PMID: 21843746.</w:t>
      </w:r>
    </w:p>
    <w:p w14:paraId="5BB2BBB9" w14:textId="77777777" w:rsidR="00865FDA" w:rsidRPr="00865FDA" w:rsidRDefault="00865FDA" w:rsidP="00865FDA">
      <w:pPr>
        <w:pStyle w:val="EndNoteBibliography"/>
        <w:spacing w:after="0"/>
      </w:pPr>
      <w:r w:rsidRPr="00865FDA">
        <w:t>15.</w:t>
      </w:r>
      <w:r w:rsidRPr="00865FDA">
        <w:tab/>
        <w:t>von Luxburg U. Clustering stability: an overview. Foundations and trends in machine learning. 2010;2(3):235-74.</w:t>
      </w:r>
    </w:p>
    <w:p w14:paraId="7C888EBE" w14:textId="77777777" w:rsidR="00865FDA" w:rsidRPr="00865FDA" w:rsidRDefault="00865FDA" w:rsidP="00865FDA">
      <w:pPr>
        <w:pStyle w:val="EndNoteBibliography"/>
      </w:pPr>
      <w:r w:rsidRPr="00865FDA">
        <w:t>16.</w:t>
      </w:r>
      <w:r w:rsidRPr="00865FDA">
        <w:tab/>
        <w:t>Cindy Ng LW, Mackney J, Jenkins S, Hill K. Does exercise training change physical activity in people with COPD? A systematic review and meta-analysis. Chron Respir Dis. 2012;9(1):17-26. Epub 2011/12/24. doi: 1479972311430335 [pii]</w:t>
      </w:r>
    </w:p>
    <w:p w14:paraId="29E24490" w14:textId="77777777" w:rsidR="00865FDA" w:rsidRPr="00865FDA" w:rsidRDefault="00865FDA" w:rsidP="00865FDA">
      <w:pPr>
        <w:pStyle w:val="EndNoteBibliography"/>
        <w:spacing w:after="0"/>
      </w:pPr>
      <w:r w:rsidRPr="00865FDA">
        <w:t>10.1177/1479972311430335. PubMed PMID: 22194629.</w:t>
      </w:r>
    </w:p>
    <w:p w14:paraId="4300B1BC" w14:textId="77777777" w:rsidR="00865FDA" w:rsidRPr="00865FDA" w:rsidRDefault="00865FDA" w:rsidP="00865FDA">
      <w:pPr>
        <w:pStyle w:val="EndNoteBibliography"/>
        <w:spacing w:after="0"/>
      </w:pPr>
      <w:r w:rsidRPr="00865FDA">
        <w:t>17.</w:t>
      </w:r>
      <w:r w:rsidRPr="00865FDA">
        <w:tab/>
        <w:t>Vaes AW, Cheung A, Atakhorrami M, Groenen MT, Amft O, Franssen FM, et al. Effect of 'activity monitor-based' counseling on physical activity and health-related outcomes in patients with chronic diseases: A systematic review and meta-analysis. Annals of medicine. 2013;45(5-6):397-412. Epub 2013/08/21. doi: 10.3109/07853890.2013.810891. PubMed PMID: 23952917.</w:t>
      </w:r>
    </w:p>
    <w:p w14:paraId="3D8B1216" w14:textId="77777777" w:rsidR="00865FDA" w:rsidRPr="00865FDA" w:rsidRDefault="00865FDA" w:rsidP="00865FDA">
      <w:pPr>
        <w:pStyle w:val="EndNoteBibliography"/>
        <w:spacing w:after="0"/>
      </w:pPr>
      <w:r w:rsidRPr="00865FDA">
        <w:t>18.</w:t>
      </w:r>
      <w:r w:rsidRPr="00865FDA">
        <w:tab/>
        <w:t>Sparling PB, Howard BJ, Dunstan DW, Owen N. Recommendations for physical activity in older adults. Bmj. 2015;350:h100. doi: 10.1136/bmj.h100. PubMed PMID: 25608694.</w:t>
      </w:r>
    </w:p>
    <w:p w14:paraId="538CC166" w14:textId="77777777" w:rsidR="00865FDA" w:rsidRPr="00865FDA" w:rsidRDefault="00865FDA" w:rsidP="00865FDA">
      <w:pPr>
        <w:pStyle w:val="EndNoteBibliography"/>
        <w:spacing w:after="0"/>
      </w:pPr>
      <w:r w:rsidRPr="00865FDA">
        <w:t>19.</w:t>
      </w:r>
      <w:r w:rsidRPr="00865FDA">
        <w:tab/>
        <w:t>Donaire-Gonzalez D, Gimeno-Santos E, Balcells E, de Batlle J, Ramon MA, Rodriguez E, et al. Benefits of physical activity on COPD hospitalisation depend on intensity. The European respiratory journal. 2015. doi: 10.1183/13993003.01699-2014. PubMed PMID: 26206873.</w:t>
      </w:r>
    </w:p>
    <w:p w14:paraId="30FC7E20" w14:textId="77777777" w:rsidR="00865FDA" w:rsidRPr="00865FDA" w:rsidRDefault="00865FDA" w:rsidP="00865FDA">
      <w:pPr>
        <w:pStyle w:val="EndNoteBibliography"/>
        <w:spacing w:after="0"/>
      </w:pPr>
      <w:r w:rsidRPr="00865FDA">
        <w:t>20.</w:t>
      </w:r>
      <w:r w:rsidRPr="00865FDA">
        <w:tab/>
        <w:t>Spruit MA, Pitta F, McAuley E, ZuWallack RL, Nici L. Pulmonary Rehabilitation and Physical Activity in Patients with Chronic Obstructive Pulmonary Disease. American journal of respiratory a</w:t>
      </w:r>
      <w:r w:rsidRPr="00865FDA">
        <w:lastRenderedPageBreak/>
        <w:t>nd critical care medicine. 2015;192(8):924-33. doi: 10.1164/rccm.201505-0929CI. PubMed PMID: 26161676.</w:t>
      </w:r>
    </w:p>
    <w:p w14:paraId="2577DE72" w14:textId="77777777" w:rsidR="00865FDA" w:rsidRPr="00865FDA" w:rsidRDefault="00865FDA" w:rsidP="00865FDA">
      <w:pPr>
        <w:pStyle w:val="EndNoteBibliography"/>
        <w:spacing w:after="0"/>
      </w:pPr>
      <w:r w:rsidRPr="00865FDA">
        <w:t>21.</w:t>
      </w:r>
      <w:r w:rsidRPr="00865FDA">
        <w:tab/>
        <w:t>Cavalheri V, Straker L, Gucciardi DF, Gardiner PA, Hill K. Changing physical activity and sedentary behaviour in people with COPD. Respirology. 2015. doi: 10.1111/resp.12680. PubMed PMID: 26560834.</w:t>
      </w:r>
    </w:p>
    <w:p w14:paraId="0A019D22" w14:textId="77777777" w:rsidR="00865FDA" w:rsidRPr="00865FDA" w:rsidRDefault="00865FDA" w:rsidP="00865FDA">
      <w:pPr>
        <w:pStyle w:val="EndNoteBibliography"/>
      </w:pPr>
      <w:r w:rsidRPr="00865FDA">
        <w:t>22.</w:t>
      </w:r>
      <w:r w:rsidRPr="00865FDA">
        <w:tab/>
        <w:t>Vestbo J, Hurd SS, Agusti AG, Jones PW, Vogelmeier C, Anzueto A, et al. Global strategy for the diagnosis, management, and prevention of chronic obstructive pulmonary disease: GOLD executive summary. American journal of respiratory and critical care medicine. 2013;187(4):347-65. Epub 2012/08/11. doi: rccm.201204-0596PP [pii]</w:t>
      </w:r>
    </w:p>
    <w:p w14:paraId="463180D2" w14:textId="77777777" w:rsidR="00865FDA" w:rsidRPr="00865FDA" w:rsidRDefault="00865FDA" w:rsidP="00865FDA">
      <w:pPr>
        <w:pStyle w:val="EndNoteBibliography"/>
        <w:spacing w:after="0"/>
      </w:pPr>
      <w:r w:rsidRPr="00865FDA">
        <w:t>10.1164/rccm.201204-0596PP. PubMed PMID: 22878278.</w:t>
      </w:r>
    </w:p>
    <w:p w14:paraId="5A5D7181" w14:textId="77777777" w:rsidR="00865FDA" w:rsidRPr="00865FDA" w:rsidRDefault="00865FDA" w:rsidP="00865FDA">
      <w:pPr>
        <w:pStyle w:val="EndNoteBibliography"/>
        <w:spacing w:after="0"/>
      </w:pPr>
      <w:r w:rsidRPr="00865FDA">
        <w:t>23.</w:t>
      </w:r>
      <w:r w:rsidRPr="00865FDA">
        <w:tab/>
        <w:t>Jette M, Sidney K, Blumchen G. Metabolic equivalents (METS) in exercise testing, exercise prescription, and evaluation of functional capacity. Clinical cardiology. 1990;13(8):555-65. PubMed PMID: 2204507.</w:t>
      </w:r>
    </w:p>
    <w:p w14:paraId="666C4DA2" w14:textId="77777777" w:rsidR="00865FDA" w:rsidRPr="00865FDA" w:rsidRDefault="00865FDA" w:rsidP="00865FDA">
      <w:pPr>
        <w:pStyle w:val="EndNoteBibliography"/>
        <w:spacing w:after="0"/>
      </w:pPr>
      <w:r w:rsidRPr="00865FDA">
        <w:t>24.</w:t>
      </w:r>
      <w:r w:rsidRPr="00865FDA">
        <w:tab/>
        <w:t>Colbert LH, Matthews CE, Havighurst TC, Kim K, Schoeller DA. Comparative validity of physical activity measures in older adults. Medicine and science in sports and exercise. 2011;43(5):867-76. Epub 2010/10/01. doi: 10.1249/MSS.0b013e3181fc7162. PubMed PMID: 20881882.</w:t>
      </w:r>
    </w:p>
    <w:p w14:paraId="555DA6EC" w14:textId="77777777" w:rsidR="00865FDA" w:rsidRPr="00865FDA" w:rsidRDefault="00865FDA" w:rsidP="00865FDA">
      <w:pPr>
        <w:pStyle w:val="EndNoteBibliography"/>
      </w:pPr>
      <w:r w:rsidRPr="00865FDA">
        <w:t>25.</w:t>
      </w:r>
      <w:r w:rsidRPr="00865FDA">
        <w:tab/>
        <w:t>Mackey DC, Manini TM, Schoeller DA, Koster A, Glynn NW, Goodpaster BH, et al. Validation of an armband to measure daily energy expenditure in older adults. J Gerontol A Biol Sci Med Sci. 2011;66(10):1108-13. Epub 2011/07/08. doi: glr101 [pii]</w:t>
      </w:r>
    </w:p>
    <w:p w14:paraId="28E5FE91" w14:textId="77777777" w:rsidR="00865FDA" w:rsidRPr="00865FDA" w:rsidRDefault="00865FDA" w:rsidP="00865FDA">
      <w:pPr>
        <w:pStyle w:val="EndNoteBibliography"/>
        <w:spacing w:after="0"/>
      </w:pPr>
      <w:r w:rsidRPr="00865FDA">
        <w:t>10.1093/gerona/glr101. PubMed PMID: 21734231.</w:t>
      </w:r>
    </w:p>
    <w:p w14:paraId="2C73608D" w14:textId="77777777" w:rsidR="00865FDA" w:rsidRPr="00865FDA" w:rsidRDefault="00865FDA" w:rsidP="00865FDA">
      <w:pPr>
        <w:pStyle w:val="EndNoteBibliography"/>
      </w:pPr>
      <w:r w:rsidRPr="00865FDA">
        <w:t>26.</w:t>
      </w:r>
      <w:r w:rsidRPr="00865FDA">
        <w:tab/>
        <w:t>Hill K, Dolmage TE, Woon L, Goldstein R, Brooks D. Measurement properties of the SenseWear armband in adults with chronic obstructive pulmonary disease. Thorax. 2010;65(6):486-91. Epub 2010/06/05. doi: 65/6/486 [pii]</w:t>
      </w:r>
    </w:p>
    <w:p w14:paraId="352E5CDA" w14:textId="77777777" w:rsidR="00865FDA" w:rsidRPr="00865FDA" w:rsidRDefault="00865FDA" w:rsidP="00865FDA">
      <w:pPr>
        <w:pStyle w:val="EndNoteBibliography"/>
        <w:spacing w:after="0"/>
      </w:pPr>
      <w:r w:rsidRPr="00865FDA">
        <w:t>10.1136/thx.2009.128702. PubMed PMID: 20522844.</w:t>
      </w:r>
    </w:p>
    <w:p w14:paraId="54BDCDF1" w14:textId="77777777" w:rsidR="00865FDA" w:rsidRPr="00865FDA" w:rsidRDefault="00865FDA" w:rsidP="00865FDA">
      <w:pPr>
        <w:pStyle w:val="EndNoteBibliography"/>
      </w:pPr>
      <w:r w:rsidRPr="00865FDA">
        <w:t>27.</w:t>
      </w:r>
      <w:r w:rsidRPr="00865FDA">
        <w:tab/>
        <w:t>Cavalheri V, Donaria L, Ferreira T, Finatti M, Camillo CA, Cipulo Ramos EM, et al. Energy expenditure during daily activities as measured by two motion sensors in patients with COPD. Respiratory medicine. 2011;105(6):922-9. Epub 2011/02/01. doi: S0954-6111(11)00008-4 [pii]</w:t>
      </w:r>
    </w:p>
    <w:p w14:paraId="60BA1249" w14:textId="77777777" w:rsidR="00865FDA" w:rsidRPr="00865FDA" w:rsidRDefault="00865FDA" w:rsidP="00865FDA">
      <w:pPr>
        <w:pStyle w:val="EndNoteBibliography"/>
        <w:spacing w:after="0"/>
      </w:pPr>
      <w:r w:rsidRPr="00865FDA">
        <w:t>10.1016/j.rmed.2011.01.004. PubMed PMID: 21276720.</w:t>
      </w:r>
    </w:p>
    <w:p w14:paraId="1E73C7F6" w14:textId="77777777" w:rsidR="00865FDA" w:rsidRPr="00865FDA" w:rsidRDefault="00865FDA" w:rsidP="00865FDA">
      <w:pPr>
        <w:pStyle w:val="EndNoteBibliography"/>
      </w:pPr>
      <w:r w:rsidRPr="00865FDA">
        <w:t>28.</w:t>
      </w:r>
      <w:r w:rsidRPr="00865FDA">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43(7):1334-59. Epub 2011/06/23. doi: 10.1249/MSS.0b013e318213fefb</w:t>
      </w:r>
    </w:p>
    <w:p w14:paraId="3754919E" w14:textId="77777777" w:rsidR="00865FDA" w:rsidRPr="00865FDA" w:rsidRDefault="00865FDA" w:rsidP="00865FDA">
      <w:pPr>
        <w:pStyle w:val="EndNoteBibliography"/>
        <w:spacing w:after="0"/>
      </w:pPr>
      <w:r w:rsidRPr="00865FDA">
        <w:t>00005768-201107000-00026 [pii]. PubMed PMID: 21694556.</w:t>
      </w:r>
    </w:p>
    <w:p w14:paraId="228DD3EE" w14:textId="77777777" w:rsidR="00865FDA" w:rsidRPr="00865FDA" w:rsidRDefault="00865FDA" w:rsidP="00865FDA">
      <w:pPr>
        <w:pStyle w:val="EndNoteBibliography"/>
      </w:pPr>
      <w:r w:rsidRPr="00865FDA">
        <w:t>29.</w:t>
      </w:r>
      <w:r w:rsidRPr="00865FDA">
        <w:tab/>
        <w:t>Waschki B, Spruit MA, Watz H, Albert PS, Shrikrishna D, Groenen M, et al. Physical activity monitoring in COPD: compliance and associations with clinical characteristics in a multicenter study. Respiratory medicine. 2012;106(4):522-30. Epub 2011/11/29. doi: S0954-6111(11)00389-1 [pii]</w:t>
      </w:r>
    </w:p>
    <w:p w14:paraId="70051694" w14:textId="77777777" w:rsidR="00865FDA" w:rsidRPr="00865FDA" w:rsidRDefault="00865FDA" w:rsidP="00865FDA">
      <w:pPr>
        <w:pStyle w:val="EndNoteBibliography"/>
        <w:spacing w:after="0"/>
      </w:pPr>
      <w:r w:rsidRPr="00865FDA">
        <w:t>10.1016/j.rmed.2011.10.022. PubMed PMID: 22118987.</w:t>
      </w:r>
    </w:p>
    <w:p w14:paraId="360C8D64" w14:textId="77777777" w:rsidR="00865FDA" w:rsidRPr="00865FDA" w:rsidRDefault="00865FDA" w:rsidP="00865FDA">
      <w:pPr>
        <w:pStyle w:val="EndNoteBibliography"/>
      </w:pPr>
      <w:r w:rsidRPr="00865FDA">
        <w:t>30.</w:t>
      </w:r>
      <w:r w:rsidRPr="00865FDA">
        <w:tab/>
        <w:t>Furlanetto KC, Bisca GW, Oldemberg N, Sant'anna TJ, Morakami FK, Camillo CA, et al. Step counting and energy expenditure estimation in patients with chronic obstructive pulmonary disease and healthy elderly: accuracy of 2 motion sensors. Archives of physical medicine and rehabilitation. 2010;91(2):261-7. Epub 2010/02/18. doi: S0003-9993(09)00927-7 [pii]</w:t>
      </w:r>
    </w:p>
    <w:p w14:paraId="7ADF6DB3" w14:textId="77777777" w:rsidR="00865FDA" w:rsidRPr="00865FDA" w:rsidRDefault="00865FDA" w:rsidP="00865FDA">
      <w:pPr>
        <w:pStyle w:val="EndNoteBibliography"/>
        <w:spacing w:after="0"/>
      </w:pPr>
      <w:r w:rsidRPr="00865FDA">
        <w:t>10.1016/j.apmr.2009.10.024. PubMed PMID: 2015913</w:t>
      </w:r>
      <w:r w:rsidRPr="00865FDA">
        <w:lastRenderedPageBreak/>
        <w:t>1.</w:t>
      </w:r>
    </w:p>
    <w:p w14:paraId="3F8BB804" w14:textId="77777777" w:rsidR="00865FDA" w:rsidRPr="00865FDA" w:rsidRDefault="00865FDA" w:rsidP="00865FDA">
      <w:pPr>
        <w:pStyle w:val="EndNoteBibliography"/>
      </w:pPr>
      <w:r w:rsidRPr="00865FDA">
        <w:t>31.</w:t>
      </w:r>
      <w:r w:rsidRPr="00865FDA">
        <w:tab/>
        <w:t>Garcia-Aymerich J, Serra I, Gomez FP, Farrero E, Balcells E, Rodriguez DA, et al. Physical activity and clinical and functional status in COPD. Chest. 2009;136(1):62-70. Epub 2009/03/04. doi: chest.08-2532 [pii]</w:t>
      </w:r>
    </w:p>
    <w:p w14:paraId="40C3977D" w14:textId="77777777" w:rsidR="00865FDA" w:rsidRPr="00865FDA" w:rsidRDefault="00865FDA" w:rsidP="00865FDA">
      <w:pPr>
        <w:pStyle w:val="EndNoteBibliography"/>
        <w:spacing w:after="0"/>
      </w:pPr>
      <w:r w:rsidRPr="00865FDA">
        <w:t>10.1378/chest.08-2532. PubMed PMID: 19255291.</w:t>
      </w:r>
    </w:p>
    <w:p w14:paraId="4B8DB29F" w14:textId="77777777" w:rsidR="00865FDA" w:rsidRPr="00865FDA" w:rsidRDefault="00865FDA" w:rsidP="00865FDA">
      <w:pPr>
        <w:pStyle w:val="EndNoteBibliography"/>
      </w:pPr>
      <w:r w:rsidRPr="00865FDA">
        <w:t>32.</w:t>
      </w:r>
      <w:r w:rsidRPr="00865FDA">
        <w:tab/>
        <w:t>Gimeno-Santos E, Frei A, Steurer-Stey C, de Batlle J, Rabinovich RA, Raste Y, et al. Determinants and outcomes of physical activity in patients with COPD: a systematic review. Thorax. 2014;69(8):731-9. Epub 2014/02/22. doi: thoraxjnl-2013-204763 [pii]</w:t>
      </w:r>
    </w:p>
    <w:p w14:paraId="2805C724" w14:textId="77777777" w:rsidR="00865FDA" w:rsidRPr="00865FDA" w:rsidRDefault="00865FDA" w:rsidP="00865FDA">
      <w:pPr>
        <w:pStyle w:val="EndNoteBibliography"/>
        <w:spacing w:after="0"/>
      </w:pPr>
      <w:r w:rsidRPr="00865FDA">
        <w:t>10.1136/thoraxjnl-2013-204763. PubMed PMID: 24558112.</w:t>
      </w:r>
    </w:p>
    <w:p w14:paraId="120A851F" w14:textId="77777777" w:rsidR="00865FDA" w:rsidRPr="00865FDA" w:rsidRDefault="00865FDA" w:rsidP="00865FDA">
      <w:pPr>
        <w:pStyle w:val="EndNoteBibliography"/>
      </w:pPr>
      <w:r w:rsidRPr="00865FDA">
        <w:t>33.</w:t>
      </w:r>
      <w:r w:rsidRPr="00865FDA">
        <w:tab/>
        <w:t>Zogg S, Durr S, Miedinger D, Steveling EH, Maier S, Leuppi JD. Differences in classification of COPD patients into risk groups A-D: a cross-sectional study. BMC Res Notes. 2014;7(1):562. Epub 2014/08/26. doi: 1756-0500-7-562 [pii]</w:t>
      </w:r>
    </w:p>
    <w:p w14:paraId="2DB460ED" w14:textId="77777777" w:rsidR="00865FDA" w:rsidRPr="00865FDA" w:rsidRDefault="00865FDA" w:rsidP="00865FDA">
      <w:pPr>
        <w:pStyle w:val="EndNoteBibliography"/>
        <w:spacing w:after="0"/>
      </w:pPr>
      <w:r w:rsidRPr="00865FDA">
        <w:t>10.1186/1756-0500-7-562. PubMed PMID: 25148698.</w:t>
      </w:r>
    </w:p>
    <w:p w14:paraId="411CC1C4" w14:textId="77777777" w:rsidR="00865FDA" w:rsidRPr="00865FDA" w:rsidRDefault="00865FDA" w:rsidP="00865FDA">
      <w:pPr>
        <w:pStyle w:val="EndNoteBibliography"/>
        <w:spacing w:after="0"/>
      </w:pPr>
      <w:r w:rsidRPr="00865FDA">
        <w:t>34.</w:t>
      </w:r>
      <w:r w:rsidRPr="00865FDA">
        <w:tab/>
        <w:t>Tabak M, Vollenbroek-Hutten MM, van der Valk PD, van der Palen J, Tonis TM, Hermens HJ. Telemonitoring of Daily Activity and Symptom Behavior in Patients with COPD. International journal of telemedicine and applications. 2012;2012:438736. doi: 10.1155/2012/438736. PubMed PMID: 23227041; PubMed Central PMCID: PMC3512293.</w:t>
      </w:r>
    </w:p>
    <w:p w14:paraId="0EDA2C85" w14:textId="77777777" w:rsidR="00865FDA" w:rsidRPr="00865FDA" w:rsidRDefault="00865FDA" w:rsidP="00865FDA">
      <w:pPr>
        <w:pStyle w:val="EndNoteBibliography"/>
        <w:spacing w:after="0"/>
      </w:pPr>
      <w:r w:rsidRPr="00865FDA">
        <w:t>35.</w:t>
      </w:r>
      <w:r w:rsidRPr="00865FDA">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5):367-75. Epub 2012/12/15. doi: 10.1111/j.2047-6310.2012.00117.x. PubMed PMID: 23239600.</w:t>
      </w:r>
    </w:p>
    <w:p w14:paraId="46912536" w14:textId="77777777" w:rsidR="00865FDA" w:rsidRPr="00865FDA" w:rsidRDefault="00865FDA" w:rsidP="00865FDA">
      <w:pPr>
        <w:pStyle w:val="EndNoteBibliography"/>
        <w:spacing w:after="0"/>
      </w:pPr>
      <w:r w:rsidRPr="00865FDA">
        <w:t>36.</w:t>
      </w:r>
      <w:r w:rsidRPr="00865FDA">
        <w:tab/>
        <w:t>Centers for Disease Control and Prevention. National health and nutrition examination survey data. CDC, 2011.</w:t>
      </w:r>
    </w:p>
    <w:p w14:paraId="64A20F76" w14:textId="77777777" w:rsidR="00865FDA" w:rsidRPr="00865FDA" w:rsidRDefault="00865FDA" w:rsidP="00865FDA">
      <w:pPr>
        <w:pStyle w:val="EndNoteBibliography"/>
        <w:spacing w:after="0"/>
      </w:pPr>
      <w:r w:rsidRPr="00865FDA">
        <w:t>37.</w:t>
      </w:r>
      <w:r w:rsidRPr="00865FDA">
        <w:tab/>
        <w:t>Chau JY, Grunseit AC, Chey T, Stamatakis E, Brown WJ, Matthews CE, et al. Daily sitting time and all-cause mortality: a meta-analysis. PloS one. 2013;8(11):e80000. doi: 10.1371/journal.pone.0080000. PubMed PMID: 24236168; PubMed Central PMCID: PMC3827429.</w:t>
      </w:r>
    </w:p>
    <w:p w14:paraId="77820C8C" w14:textId="77777777" w:rsidR="00865FDA" w:rsidRPr="00865FDA" w:rsidRDefault="00865FDA" w:rsidP="00865FDA">
      <w:pPr>
        <w:pStyle w:val="EndNoteBibliography"/>
        <w:spacing w:after="0"/>
      </w:pPr>
      <w:r w:rsidRPr="00865FDA">
        <w:t>38.</w:t>
      </w:r>
      <w:r w:rsidRPr="00865FDA">
        <w:tab/>
        <w:t>Velloso M, Jardim JR. Study of energy expenditure during activities of daily living using and not using body position recommended by energy conservation techniques in patients with COPD. Chest. 2006;130(1):126-32. doi: 10.1378/chest.130.1.126. PubMed PMID: 16840392.</w:t>
      </w:r>
    </w:p>
    <w:p w14:paraId="59078EFE" w14:textId="77777777" w:rsidR="00865FDA" w:rsidRPr="00865FDA" w:rsidRDefault="00865FDA" w:rsidP="00865FDA">
      <w:pPr>
        <w:pStyle w:val="EndNoteBibliography"/>
        <w:spacing w:after="0"/>
      </w:pPr>
      <w:r w:rsidRPr="00865FDA">
        <w:t>39.</w:t>
      </w:r>
      <w:r w:rsidRPr="00865FDA">
        <w:tab/>
        <w:t>Troosters T, Sciurba FC, Decramer M, Siafakas NM, Klioze SS, Sutradhar SC, et al. Tiotropium in patients with moderate COPD naive to maintenance therapy: a randomised placebo-controlled trial. NPJ primary care respiratory medicine. 2014;24:14003. Epub 2014/05/21. doi: 10.1038/npjpcrm.2014.3. PubMed PMID: 24841833.</w:t>
      </w:r>
    </w:p>
    <w:p w14:paraId="21F04911" w14:textId="77777777" w:rsidR="00865FDA" w:rsidRPr="00865FDA" w:rsidRDefault="00865FDA" w:rsidP="00865FDA">
      <w:pPr>
        <w:pStyle w:val="EndNoteBibliography"/>
        <w:spacing w:after="0"/>
      </w:pPr>
      <w:r w:rsidRPr="00865FDA">
        <w:t>40.</w:t>
      </w:r>
      <w:r w:rsidRPr="00865FDA">
        <w:tab/>
        <w:t>Pau M, Leban B, Collu G, Migliaccio GM. Effect of light and vigorous physical activity on balance and gait of older adults. Archives of gerontology and geriatrics. 2014;59(3):568-73. Epub 2014/08/17. doi: 10.1016/j.archger.2014.07.008. PubMed PMID: 25127848.</w:t>
      </w:r>
    </w:p>
    <w:p w14:paraId="561FE1E0" w14:textId="77777777" w:rsidR="00865FDA" w:rsidRPr="00865FDA" w:rsidRDefault="00865FDA" w:rsidP="00865FDA">
      <w:pPr>
        <w:pStyle w:val="EndNoteBibliography"/>
        <w:spacing w:after="0"/>
      </w:pPr>
      <w:r w:rsidRPr="00865FDA">
        <w:t>41.</w:t>
      </w:r>
      <w:r w:rsidRPr="00865FDA">
        <w:tab/>
        <w:t>Loprinzi PD, Lee H, Cardinal BJ. Daily movement patterns and biological markers among adults in the United States. Preventive medicine. 2014;60:128-30. Epub 2014/01/01. doi: 10.1016/j.ypmed.2013.12.017. PubMed PMID: 24374055.</w:t>
      </w:r>
    </w:p>
    <w:p w14:paraId="7AC1FF16" w14:textId="77777777" w:rsidR="00865FDA" w:rsidRPr="00865FDA" w:rsidRDefault="00865FDA" w:rsidP="00865FDA">
      <w:pPr>
        <w:pStyle w:val="EndNoteBibliography"/>
        <w:spacing w:after="0"/>
      </w:pPr>
      <w:r w:rsidRPr="00865FDA">
        <w:t>42.</w:t>
      </w:r>
      <w:r w:rsidRPr="00865FDA">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xpenditure is comparable. PloS one. 2013;8(2):e55542. Epub 2013/02/19. doi: 10.1371/journal.pone.0055542. PubMed PMID: 23418444; PubMed Central PMCID: PMC3572053.</w:t>
      </w:r>
    </w:p>
    <w:p w14:paraId="42A95B58" w14:textId="77777777" w:rsidR="00865FDA" w:rsidRPr="00865FDA" w:rsidRDefault="00865FDA" w:rsidP="00865FDA">
      <w:pPr>
        <w:pStyle w:val="EndNoteBibliography"/>
        <w:spacing w:after="0"/>
      </w:pPr>
      <w:r w:rsidRPr="00865FDA">
        <w:t>43.</w:t>
      </w:r>
      <w:r w:rsidRPr="00865FDA">
        <w:tab/>
        <w:t>Nguyen HQ, Gill DP, Wolpin S, Steele BG, Benditt JO. Pilot study of a cell phone-based exercise persistence intervention post-rehabilitation for COPD. International journal of chronic obstructive pulmonary disease. 2009;4:301-13. Epub 2009/09/15. PubMed PMID: 19750190; PubMed Central PMCID: PMC274095</w:t>
      </w:r>
      <w:r w:rsidRPr="00865FDA">
        <w:lastRenderedPageBreak/>
        <w:t>2.</w:t>
      </w:r>
    </w:p>
    <w:p w14:paraId="157A6BF6" w14:textId="77777777" w:rsidR="00865FDA" w:rsidRPr="00865FDA" w:rsidRDefault="00865FDA" w:rsidP="00865FDA">
      <w:pPr>
        <w:pStyle w:val="EndNoteBibliography"/>
      </w:pPr>
      <w:r w:rsidRPr="00865FDA">
        <w:t>44.</w:t>
      </w:r>
      <w:r w:rsidRPr="00865FDA">
        <w:tab/>
        <w:t>Watz H, Waschki B, Kirsten A, Muller KC, Kretschmar G, Meyer T, et al. The metabolic syndrome in patients with chronic bronchitis and COPD: frequency and associated consequences for systemic inflammation and physical inactivity. Chest. 2009;136(4):1039-46. Epub 2009/06/23. doi: 10.1378/chest.09-0393. PubMed PMID: 19542257.</w:t>
      </w:r>
    </w:p>
    <w:p w14:paraId="75964E4B" w14:textId="13F0BC74"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t>Supporting Information</w:t>
      </w:r>
    </w:p>
    <w:p w14:paraId="11DA8B2B" w14:textId="0E616FA3" w:rsidR="00C230E8" w:rsidRPr="00D74719" w:rsidRDefault="00C230E8" w:rsidP="00C230E8">
      <w:pPr>
        <w:spacing w:after="0" w:line="480" w:lineRule="auto"/>
        <w:rPr>
          <w:rFonts w:ascii="Times New Roman" w:hAnsi="Times New Roman"/>
          <w:sz w:val="24"/>
          <w:szCs w:val="24"/>
          <w:lang w:val="en-US"/>
        </w:rPr>
      </w:pPr>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 xml:space="preserve">A and B – age groups (&lt; or ≥ median, 67 years); C and D – </w:t>
      </w:r>
      <w:r w:rsidR="009B6167">
        <w:rPr>
          <w:rFonts w:ascii="Times New Roman" w:hAnsi="Times New Roman"/>
          <w:b/>
          <w:sz w:val="24"/>
          <w:szCs w:val="24"/>
          <w:lang w:val="en-US"/>
        </w:rPr>
        <w:t>sex</w:t>
      </w:r>
      <w:r w:rsidRPr="00456D3B">
        <w:rPr>
          <w:rFonts w:ascii="Times New Roman" w:hAnsi="Times New Roman"/>
          <w:b/>
          <w:sz w:val="24"/>
          <w:szCs w:val="24"/>
          <w:lang w:val="en-US"/>
        </w:rPr>
        <w:t>;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ins w:id="887" w:author="Rafael Mesquita" w:date="2015-11-09T08:58:00Z"/>
          <w:rFonts w:ascii="Times New Roman" w:hAnsi="Times New Roman"/>
          <w:sz w:val="24"/>
          <w:szCs w:val="24"/>
        </w:rPr>
      </w:pPr>
      <w:r>
        <w:rPr>
          <w:rFonts w:ascii="Times New Roman" w:hAnsi="Times New Roman"/>
          <w:sz w:val="24"/>
          <w:szCs w:val="24"/>
        </w:rPr>
        <w:t>(TIFF)</w:t>
      </w:r>
    </w:p>
    <w:p w14:paraId="29E875DC" w14:textId="77777777" w:rsidR="003711EF" w:rsidRDefault="003711EF" w:rsidP="00C230E8">
      <w:pPr>
        <w:spacing w:after="0" w:line="480" w:lineRule="auto"/>
        <w:rPr>
          <w:ins w:id="888" w:author="Rafael Mesquita" w:date="2015-11-09T08:58:00Z"/>
          <w:rFonts w:ascii="Times New Roman" w:hAnsi="Times New Roman"/>
          <w:sz w:val="24"/>
          <w:szCs w:val="24"/>
        </w:rPr>
      </w:pPr>
    </w:p>
    <w:p w14:paraId="3401CC1C" w14:textId="7FEF8157" w:rsidR="003711EF" w:rsidRDefault="003711EF" w:rsidP="00C230E8">
      <w:pPr>
        <w:spacing w:after="0" w:line="480" w:lineRule="auto"/>
        <w:rPr>
          <w:ins w:id="889" w:author="Rafael Mesquita" w:date="2015-11-09T09:00:00Z"/>
          <w:rFonts w:ascii="Times New Roman" w:hAnsi="Times New Roman"/>
          <w:sz w:val="24"/>
          <w:szCs w:val="24"/>
        </w:rPr>
      </w:pPr>
      <w:ins w:id="890" w:author="Rafael Mesquita" w:date="2015-11-09T08:59:00Z">
        <w:r>
          <w:rPr>
            <w:rFonts w:ascii="Times New Roman" w:hAnsi="Times New Roman"/>
            <w:b/>
            <w:sz w:val="24"/>
            <w:szCs w:val="24"/>
          </w:rPr>
          <w:t xml:space="preserve">S2 </w:t>
        </w:r>
        <w:r w:rsidRPr="00815C59">
          <w:rPr>
            <w:rFonts w:ascii="Times New Roman" w:hAnsi="Times New Roman"/>
            <w:b/>
            <w:sz w:val="24"/>
            <w:szCs w:val="24"/>
          </w:rPr>
          <w:t>Fig</w:t>
        </w:r>
        <w:r>
          <w:rPr>
            <w:rFonts w:ascii="Times New Roman" w:hAnsi="Times New Roman"/>
            <w:b/>
            <w:sz w:val="24"/>
            <w:szCs w:val="24"/>
          </w:rPr>
          <w:t>.</w:t>
        </w:r>
        <w:r w:rsidRPr="00AB46CB">
          <w:rPr>
            <w:rFonts w:ascii="Times New Roman" w:hAnsi="Times New Roman"/>
            <w:b/>
            <w:sz w:val="24"/>
            <w:szCs w:val="24"/>
          </w:rPr>
          <w:t xml:space="preserve"> Daily physical activity hourly pattern of the clusters of patients with chronic obstructive pulmonary disease after </w:t>
        </w:r>
        <w:r>
          <w:rPr>
            <w:rFonts w:ascii="Times New Roman" w:hAnsi="Times New Roman"/>
            <w:b/>
            <w:sz w:val="24"/>
            <w:szCs w:val="24"/>
          </w:rPr>
          <w:t>synchronis</w:t>
        </w:r>
        <w:r w:rsidRPr="00AB46CB">
          <w:rPr>
            <w:rFonts w:ascii="Times New Roman" w:hAnsi="Times New Roman"/>
            <w:b/>
            <w:sz w:val="24"/>
            <w:szCs w:val="24"/>
          </w:rPr>
          <w:t>ation of the waking up moment during weekdays (A) and weekend days (B).</w:t>
        </w:r>
        <w:r>
          <w:rPr>
            <w:rFonts w:ascii="Times New Roman" w:hAnsi="Times New Roman"/>
            <w:b/>
            <w:sz w:val="24"/>
            <w:szCs w:val="24"/>
          </w:rPr>
          <w:t xml:space="preserve"> </w:t>
        </w:r>
        <w:r w:rsidRPr="00637880">
          <w:rPr>
            <w:rFonts w:ascii="Times New Roman" w:hAnsi="Times New Roman"/>
            <w:sz w:val="24"/>
            <w:szCs w:val="24"/>
          </w:rPr>
          <w:t xml:space="preserve">Hourly </w:t>
        </w:r>
        <w:r>
          <w:rPr>
            <w:rFonts w:ascii="Times New Roman" w:hAnsi="Times New Roman"/>
            <w:sz w:val="24"/>
            <w:szCs w:val="24"/>
          </w:rPr>
          <w:t>patterns were presented before and after synchronisation to overcome the problem of s</w:t>
        </w:r>
        <w:r w:rsidRPr="00637880">
          <w:rPr>
            <w:rFonts w:ascii="Times New Roman" w:hAnsi="Times New Roman"/>
            <w:sz w:val="24"/>
            <w:szCs w:val="24"/>
          </w:rPr>
          <w:t xml:space="preserve">ubjects </w:t>
        </w:r>
        <w:r>
          <w:rPr>
            <w:rFonts w:ascii="Times New Roman" w:hAnsi="Times New Roman"/>
            <w:sz w:val="24"/>
            <w:szCs w:val="24"/>
          </w:rPr>
          <w:t>with</w:t>
        </w:r>
        <w:r w:rsidRPr="00637880">
          <w:rPr>
            <w:rFonts w:ascii="Times New Roman" w:hAnsi="Times New Roman"/>
            <w:sz w:val="24"/>
            <w:szCs w:val="24"/>
          </w:rPr>
          <w:t xml:space="preserve"> different waking up times.</w:t>
        </w:r>
        <w:r w:rsidRPr="00637880">
          <w:rPr>
            <w:rFonts w:ascii="Times New Roman" w:hAnsi="Times New Roman"/>
            <w:b/>
            <w:sz w:val="24"/>
            <w:szCs w:val="24"/>
          </w:rPr>
          <w:t xml:space="preserve"> </w:t>
        </w:r>
        <w:r w:rsidRPr="00815C59">
          <w:rPr>
            <w:rFonts w:ascii="Times New Roman" w:hAnsi="Times New Roman"/>
            <w:sz w:val="24"/>
            <w:szCs w:val="24"/>
          </w:rPr>
          <w:t xml:space="preserve"> Data pooled per hour as mean (95% confidence intervals).</w:t>
        </w:r>
      </w:ins>
    </w:p>
    <w:p w14:paraId="14AF4EEB" w14:textId="3950D55A" w:rsidR="003711EF" w:rsidRDefault="003711EF" w:rsidP="00C230E8">
      <w:pPr>
        <w:spacing w:after="0" w:line="480" w:lineRule="auto"/>
        <w:rPr>
          <w:rFonts w:ascii="Times New Roman" w:hAnsi="Times New Roman"/>
          <w:sz w:val="24"/>
          <w:szCs w:val="24"/>
        </w:rPr>
      </w:pPr>
      <w:ins w:id="891" w:author="Rafael Mesquita" w:date="2015-11-09T09:00:00Z">
        <w:r>
          <w:rPr>
            <w:rFonts w:ascii="Times New Roman" w:hAnsi="Times New Roman"/>
            <w:sz w:val="24"/>
            <w:szCs w:val="24"/>
          </w:rPr>
          <w:t>(TIFF)</w:t>
        </w:r>
      </w:ins>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r w:rsidRPr="006E4528">
        <w:rPr>
          <w:rFonts w:ascii="Times New Roman" w:hAnsi="Times New Roman"/>
          <w:b/>
          <w:sz w:val="24"/>
          <w:szCs w:val="24"/>
        </w:rPr>
        <w:t>S1 Video.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lastRenderedPageBreak/>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1 Supporting Materials and Methods.</w:t>
      </w:r>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6A0CEA51"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667166" w15:done="0"/>
  <w15:commentEx w15:paraId="04454C63" w15:done="0"/>
  <w15:commentEx w15:paraId="12B7707C" w15:done="0"/>
  <w15:commentEx w15:paraId="1B3E2DF5" w15:done="0"/>
  <w15:commentEx w15:paraId="0E117FD0" w15:done="0"/>
  <w15:commentEx w15:paraId="4CF516F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8A4859" w14:textId="77777777" w:rsidR="004D195E" w:rsidRDefault="004D195E" w:rsidP="004C76F0">
      <w:pPr>
        <w:spacing w:after="0" w:line="240" w:lineRule="auto"/>
      </w:pPr>
      <w:r>
        <w:separator/>
      </w:r>
    </w:p>
  </w:endnote>
  <w:endnote w:type="continuationSeparator" w:id="0">
    <w:p w14:paraId="2B26FC0A" w14:textId="77777777" w:rsidR="004D195E" w:rsidRDefault="004D195E"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AA0B9E" w:rsidRPr="00853960" w:rsidRDefault="00AA0B9E">
        <w:pPr>
          <w:pStyle w:val="Rodap"/>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865FDA" w:rsidRPr="00865FDA">
          <w:rPr>
            <w:rFonts w:ascii="Times New Roman" w:hAnsi="Times New Roman"/>
            <w:noProof/>
            <w:sz w:val="24"/>
            <w:szCs w:val="24"/>
            <w:lang w:val="pt-BR"/>
          </w:rPr>
          <w:t>28</w:t>
        </w:r>
        <w:r w:rsidRPr="00853960">
          <w:rPr>
            <w:rFonts w:ascii="Times New Roman" w:hAnsi="Times New Roman"/>
            <w:sz w:val="24"/>
            <w:szCs w:val="24"/>
          </w:rPr>
          <w:fldChar w:fldCharType="end"/>
        </w:r>
      </w:p>
    </w:sdtContent>
  </w:sdt>
  <w:p w14:paraId="785D101B" w14:textId="77777777" w:rsidR="00AA0B9E" w:rsidRDefault="00AA0B9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4FA7B9" w14:textId="77777777" w:rsidR="004D195E" w:rsidRDefault="004D195E" w:rsidP="004C76F0">
      <w:pPr>
        <w:spacing w:after="0" w:line="240" w:lineRule="auto"/>
      </w:pPr>
      <w:r>
        <w:separator/>
      </w:r>
    </w:p>
  </w:footnote>
  <w:footnote w:type="continuationSeparator" w:id="0">
    <w:p w14:paraId="51F5148F" w14:textId="77777777" w:rsidR="004D195E" w:rsidRDefault="004D195E"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pruit, Martijn">
    <w15:presenceInfo w15:providerId="AD" w15:userId="S-1-5-21-2872110321-2258027657-3095535922-12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5&lt;/item&gt;&lt;item&gt;67&lt;/item&gt;&lt;item&gt;74&lt;/item&gt;&lt;item&gt;168&lt;/item&gt;&lt;item&gt;230&lt;/item&gt;&lt;item&gt;231&lt;/item&gt;&lt;item&gt;232&lt;/item&gt;&lt;item&gt;233&lt;/item&gt;&lt;item&gt;234&lt;/item&gt;&lt;item&gt;235&lt;/item&gt;&lt;item&gt;236&lt;/item&gt;&lt;item&gt;238&lt;/item&gt;&lt;item&gt;240&lt;/item&gt;&lt;item&gt;241&lt;/item&gt;&lt;item&gt;242&lt;/item&gt;&lt;item&gt;243&lt;/item&gt;&lt;item&gt;244&lt;/item&gt;&lt;item&gt;246&lt;/item&gt;&lt;item&gt;308&lt;/item&gt;&lt;item&gt;311&lt;/item&gt;&lt;item&gt;321&lt;/item&gt;&lt;item&gt;337&lt;/item&gt;&lt;item&gt;381&lt;/item&gt;&lt;item&gt;382&lt;/item&gt;&lt;item&gt;389&lt;/item&gt;&lt;item&gt;390&lt;/item&gt;&lt;item&gt;403&lt;/item&gt;&lt;item&gt;406&lt;/item&gt;&lt;item&gt;407&lt;/item&gt;&lt;item&gt;408&lt;/item&gt;&lt;item&gt;409&lt;/item&gt;&lt;item&gt;410&lt;/item&gt;&lt;item&gt;411&lt;/item&gt;&lt;item&gt;426&lt;/item&gt;&lt;item&gt;486&lt;/item&gt;&lt;item&gt;487&lt;/item&gt;&lt;item&gt;488&lt;/item&gt;&lt;item&gt;494&lt;/item&gt;&lt;item&gt;495&lt;/item&gt;&lt;item&gt;496&lt;/item&gt;&lt;item&gt;497&lt;/item&gt;&lt;item&gt;505&lt;/item&gt;&lt;item&gt;506&lt;/item&gt;&lt;/record-ids&gt;&lt;/item&gt;&lt;/Libraries&gt;"/>
  </w:docVars>
  <w:rsids>
    <w:rsidRoot w:val="003A15DC"/>
    <w:rsid w:val="00000C54"/>
    <w:rsid w:val="000019E4"/>
    <w:rsid w:val="0000256B"/>
    <w:rsid w:val="0000291A"/>
    <w:rsid w:val="00002A38"/>
    <w:rsid w:val="00002F09"/>
    <w:rsid w:val="0000396E"/>
    <w:rsid w:val="00003BB2"/>
    <w:rsid w:val="00004F18"/>
    <w:rsid w:val="000052CE"/>
    <w:rsid w:val="00005AFF"/>
    <w:rsid w:val="00005C3C"/>
    <w:rsid w:val="000067C4"/>
    <w:rsid w:val="0000716B"/>
    <w:rsid w:val="000071D5"/>
    <w:rsid w:val="000101BC"/>
    <w:rsid w:val="000102A7"/>
    <w:rsid w:val="00010338"/>
    <w:rsid w:val="00010499"/>
    <w:rsid w:val="00011663"/>
    <w:rsid w:val="00011792"/>
    <w:rsid w:val="000118CB"/>
    <w:rsid w:val="000119BF"/>
    <w:rsid w:val="00011A75"/>
    <w:rsid w:val="00011BE0"/>
    <w:rsid w:val="00011F37"/>
    <w:rsid w:val="00012480"/>
    <w:rsid w:val="000128C5"/>
    <w:rsid w:val="00013032"/>
    <w:rsid w:val="00013103"/>
    <w:rsid w:val="00013172"/>
    <w:rsid w:val="0001329A"/>
    <w:rsid w:val="000136B1"/>
    <w:rsid w:val="00014B43"/>
    <w:rsid w:val="00014C1A"/>
    <w:rsid w:val="00014C47"/>
    <w:rsid w:val="00015315"/>
    <w:rsid w:val="00015653"/>
    <w:rsid w:val="000156D9"/>
    <w:rsid w:val="00015F2F"/>
    <w:rsid w:val="000162A4"/>
    <w:rsid w:val="000162F7"/>
    <w:rsid w:val="000166F0"/>
    <w:rsid w:val="000172BC"/>
    <w:rsid w:val="0001768F"/>
    <w:rsid w:val="00017DFB"/>
    <w:rsid w:val="000211F6"/>
    <w:rsid w:val="00021F27"/>
    <w:rsid w:val="00021FE7"/>
    <w:rsid w:val="000222B7"/>
    <w:rsid w:val="000223F6"/>
    <w:rsid w:val="00022F95"/>
    <w:rsid w:val="00023168"/>
    <w:rsid w:val="000236FB"/>
    <w:rsid w:val="000238A1"/>
    <w:rsid w:val="00023F78"/>
    <w:rsid w:val="000244D2"/>
    <w:rsid w:val="00024F8A"/>
    <w:rsid w:val="00024FB3"/>
    <w:rsid w:val="00025544"/>
    <w:rsid w:val="0002590C"/>
    <w:rsid w:val="00026043"/>
    <w:rsid w:val="0003002A"/>
    <w:rsid w:val="00030F32"/>
    <w:rsid w:val="0003122C"/>
    <w:rsid w:val="00031390"/>
    <w:rsid w:val="000313A4"/>
    <w:rsid w:val="0003149E"/>
    <w:rsid w:val="00031580"/>
    <w:rsid w:val="000317EF"/>
    <w:rsid w:val="00032584"/>
    <w:rsid w:val="000325BB"/>
    <w:rsid w:val="000328F3"/>
    <w:rsid w:val="00032B13"/>
    <w:rsid w:val="00032B7A"/>
    <w:rsid w:val="00032EC4"/>
    <w:rsid w:val="00033293"/>
    <w:rsid w:val="00033CA6"/>
    <w:rsid w:val="0003532D"/>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95C"/>
    <w:rsid w:val="00042FE5"/>
    <w:rsid w:val="00043141"/>
    <w:rsid w:val="000442F7"/>
    <w:rsid w:val="00044516"/>
    <w:rsid w:val="00044A7C"/>
    <w:rsid w:val="00044ED6"/>
    <w:rsid w:val="00045524"/>
    <w:rsid w:val="00045C63"/>
    <w:rsid w:val="00046020"/>
    <w:rsid w:val="000461F1"/>
    <w:rsid w:val="00046528"/>
    <w:rsid w:val="000465F7"/>
    <w:rsid w:val="0004740C"/>
    <w:rsid w:val="0004758D"/>
    <w:rsid w:val="000477C4"/>
    <w:rsid w:val="00047CB0"/>
    <w:rsid w:val="0005041B"/>
    <w:rsid w:val="000509BA"/>
    <w:rsid w:val="00050D89"/>
    <w:rsid w:val="0005134E"/>
    <w:rsid w:val="000515B3"/>
    <w:rsid w:val="00051C15"/>
    <w:rsid w:val="00051C38"/>
    <w:rsid w:val="00051E32"/>
    <w:rsid w:val="00051F19"/>
    <w:rsid w:val="00051FFC"/>
    <w:rsid w:val="0005329E"/>
    <w:rsid w:val="00053770"/>
    <w:rsid w:val="0005406C"/>
    <w:rsid w:val="0005423A"/>
    <w:rsid w:val="00054C12"/>
    <w:rsid w:val="00054C65"/>
    <w:rsid w:val="00054E4D"/>
    <w:rsid w:val="00054FED"/>
    <w:rsid w:val="000557E5"/>
    <w:rsid w:val="00055AA1"/>
    <w:rsid w:val="00055CBF"/>
    <w:rsid w:val="00055E66"/>
    <w:rsid w:val="00055F67"/>
    <w:rsid w:val="000563A3"/>
    <w:rsid w:val="00056937"/>
    <w:rsid w:val="00056BE4"/>
    <w:rsid w:val="00056FCD"/>
    <w:rsid w:val="00056FD3"/>
    <w:rsid w:val="0005706C"/>
    <w:rsid w:val="0005755E"/>
    <w:rsid w:val="00060362"/>
    <w:rsid w:val="00060622"/>
    <w:rsid w:val="00060D7C"/>
    <w:rsid w:val="00061092"/>
    <w:rsid w:val="00061138"/>
    <w:rsid w:val="000617AD"/>
    <w:rsid w:val="00061DD2"/>
    <w:rsid w:val="00062BDC"/>
    <w:rsid w:val="000635B5"/>
    <w:rsid w:val="0006381C"/>
    <w:rsid w:val="00064079"/>
    <w:rsid w:val="000640A2"/>
    <w:rsid w:val="0006471B"/>
    <w:rsid w:val="00064CA8"/>
    <w:rsid w:val="00065619"/>
    <w:rsid w:val="00065789"/>
    <w:rsid w:val="00065AFD"/>
    <w:rsid w:val="00065E54"/>
    <w:rsid w:val="000661DF"/>
    <w:rsid w:val="0006625D"/>
    <w:rsid w:val="00066DD3"/>
    <w:rsid w:val="00067535"/>
    <w:rsid w:val="000677A7"/>
    <w:rsid w:val="000679A7"/>
    <w:rsid w:val="00070FD2"/>
    <w:rsid w:val="000711F5"/>
    <w:rsid w:val="0007185E"/>
    <w:rsid w:val="00071A3E"/>
    <w:rsid w:val="00071EB6"/>
    <w:rsid w:val="000726A5"/>
    <w:rsid w:val="00072701"/>
    <w:rsid w:val="00072DDF"/>
    <w:rsid w:val="0007365A"/>
    <w:rsid w:val="00073A31"/>
    <w:rsid w:val="0007420C"/>
    <w:rsid w:val="0007436F"/>
    <w:rsid w:val="000744DE"/>
    <w:rsid w:val="00074858"/>
    <w:rsid w:val="00075500"/>
    <w:rsid w:val="0007577C"/>
    <w:rsid w:val="0007594F"/>
    <w:rsid w:val="00075BE4"/>
    <w:rsid w:val="00075F37"/>
    <w:rsid w:val="00076D2C"/>
    <w:rsid w:val="00077FCA"/>
    <w:rsid w:val="00080695"/>
    <w:rsid w:val="00080CF0"/>
    <w:rsid w:val="00080FC6"/>
    <w:rsid w:val="00081A28"/>
    <w:rsid w:val="00082250"/>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5B56"/>
    <w:rsid w:val="0009728E"/>
    <w:rsid w:val="0009761E"/>
    <w:rsid w:val="00097A26"/>
    <w:rsid w:val="00097EE6"/>
    <w:rsid w:val="000A00B8"/>
    <w:rsid w:val="000A138D"/>
    <w:rsid w:val="000A1912"/>
    <w:rsid w:val="000A1F5C"/>
    <w:rsid w:val="000A30AC"/>
    <w:rsid w:val="000A3525"/>
    <w:rsid w:val="000A3867"/>
    <w:rsid w:val="000A41FB"/>
    <w:rsid w:val="000A4567"/>
    <w:rsid w:val="000A45BC"/>
    <w:rsid w:val="000A4860"/>
    <w:rsid w:val="000A4A62"/>
    <w:rsid w:val="000A4D5A"/>
    <w:rsid w:val="000A60A0"/>
    <w:rsid w:val="000A6609"/>
    <w:rsid w:val="000A66FD"/>
    <w:rsid w:val="000A6F99"/>
    <w:rsid w:val="000A7BA7"/>
    <w:rsid w:val="000A7FCA"/>
    <w:rsid w:val="000B0493"/>
    <w:rsid w:val="000B0657"/>
    <w:rsid w:val="000B0A66"/>
    <w:rsid w:val="000B0CEA"/>
    <w:rsid w:val="000B0D75"/>
    <w:rsid w:val="000B144E"/>
    <w:rsid w:val="000B1721"/>
    <w:rsid w:val="000B232E"/>
    <w:rsid w:val="000B2948"/>
    <w:rsid w:val="000B2E31"/>
    <w:rsid w:val="000B2FCA"/>
    <w:rsid w:val="000B368D"/>
    <w:rsid w:val="000B3FDF"/>
    <w:rsid w:val="000B403C"/>
    <w:rsid w:val="000B4121"/>
    <w:rsid w:val="000B46F2"/>
    <w:rsid w:val="000B46F8"/>
    <w:rsid w:val="000B4DB4"/>
    <w:rsid w:val="000B5817"/>
    <w:rsid w:val="000B5ECA"/>
    <w:rsid w:val="000B6241"/>
    <w:rsid w:val="000B6622"/>
    <w:rsid w:val="000B6D15"/>
    <w:rsid w:val="000B709D"/>
    <w:rsid w:val="000B7367"/>
    <w:rsid w:val="000B7ACB"/>
    <w:rsid w:val="000C0872"/>
    <w:rsid w:val="000C15DD"/>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D09F2"/>
    <w:rsid w:val="000D0A89"/>
    <w:rsid w:val="000D159A"/>
    <w:rsid w:val="000D16C4"/>
    <w:rsid w:val="000D188A"/>
    <w:rsid w:val="000D1F58"/>
    <w:rsid w:val="000D2477"/>
    <w:rsid w:val="000D24AA"/>
    <w:rsid w:val="000D3540"/>
    <w:rsid w:val="000D505C"/>
    <w:rsid w:val="000D55F6"/>
    <w:rsid w:val="000D5AFC"/>
    <w:rsid w:val="000D5F92"/>
    <w:rsid w:val="000D6412"/>
    <w:rsid w:val="000D6429"/>
    <w:rsid w:val="000D69D4"/>
    <w:rsid w:val="000D7981"/>
    <w:rsid w:val="000D7EE4"/>
    <w:rsid w:val="000E0973"/>
    <w:rsid w:val="000E0D1E"/>
    <w:rsid w:val="000E0F48"/>
    <w:rsid w:val="000E1C0A"/>
    <w:rsid w:val="000E29AF"/>
    <w:rsid w:val="000E2A6D"/>
    <w:rsid w:val="000E30B1"/>
    <w:rsid w:val="000E35E2"/>
    <w:rsid w:val="000E3782"/>
    <w:rsid w:val="000E3DC8"/>
    <w:rsid w:val="000E4747"/>
    <w:rsid w:val="000E4BBC"/>
    <w:rsid w:val="000E4E7D"/>
    <w:rsid w:val="000E55A2"/>
    <w:rsid w:val="000E594F"/>
    <w:rsid w:val="000E5F49"/>
    <w:rsid w:val="000E60BC"/>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952"/>
    <w:rsid w:val="000F2A2A"/>
    <w:rsid w:val="000F2AD5"/>
    <w:rsid w:val="000F3E9A"/>
    <w:rsid w:val="000F3F1D"/>
    <w:rsid w:val="000F46E2"/>
    <w:rsid w:val="000F520E"/>
    <w:rsid w:val="000F6100"/>
    <w:rsid w:val="000F6327"/>
    <w:rsid w:val="000F6AEC"/>
    <w:rsid w:val="000F7412"/>
    <w:rsid w:val="000F764D"/>
    <w:rsid w:val="000F7984"/>
    <w:rsid w:val="001010BE"/>
    <w:rsid w:val="00101689"/>
    <w:rsid w:val="0010200D"/>
    <w:rsid w:val="00102246"/>
    <w:rsid w:val="00102D37"/>
    <w:rsid w:val="00102F43"/>
    <w:rsid w:val="0010378E"/>
    <w:rsid w:val="001037D8"/>
    <w:rsid w:val="00103B12"/>
    <w:rsid w:val="00103D75"/>
    <w:rsid w:val="00104373"/>
    <w:rsid w:val="0010496B"/>
    <w:rsid w:val="00104ABC"/>
    <w:rsid w:val="00105278"/>
    <w:rsid w:val="00105398"/>
    <w:rsid w:val="001053EA"/>
    <w:rsid w:val="001059A1"/>
    <w:rsid w:val="001061A8"/>
    <w:rsid w:val="001061EF"/>
    <w:rsid w:val="001067D4"/>
    <w:rsid w:val="00106D0C"/>
    <w:rsid w:val="00107CAE"/>
    <w:rsid w:val="00110234"/>
    <w:rsid w:val="001109BE"/>
    <w:rsid w:val="00111053"/>
    <w:rsid w:val="00111311"/>
    <w:rsid w:val="0011137E"/>
    <w:rsid w:val="0011143D"/>
    <w:rsid w:val="00111479"/>
    <w:rsid w:val="0011196C"/>
    <w:rsid w:val="00111E8B"/>
    <w:rsid w:val="001125BE"/>
    <w:rsid w:val="001134B9"/>
    <w:rsid w:val="0011358D"/>
    <w:rsid w:val="00113A49"/>
    <w:rsid w:val="0011438E"/>
    <w:rsid w:val="001146E5"/>
    <w:rsid w:val="001147A2"/>
    <w:rsid w:val="00114AF6"/>
    <w:rsid w:val="00114F4E"/>
    <w:rsid w:val="00115045"/>
    <w:rsid w:val="001152E1"/>
    <w:rsid w:val="001153E2"/>
    <w:rsid w:val="00115870"/>
    <w:rsid w:val="0011627D"/>
    <w:rsid w:val="00116648"/>
    <w:rsid w:val="00116831"/>
    <w:rsid w:val="00116A3B"/>
    <w:rsid w:val="00117038"/>
    <w:rsid w:val="0011765F"/>
    <w:rsid w:val="001177E1"/>
    <w:rsid w:val="00117AE9"/>
    <w:rsid w:val="00117D1F"/>
    <w:rsid w:val="00120041"/>
    <w:rsid w:val="0012056A"/>
    <w:rsid w:val="00120CB1"/>
    <w:rsid w:val="00121A1D"/>
    <w:rsid w:val="00121A5A"/>
    <w:rsid w:val="001225AE"/>
    <w:rsid w:val="001229B1"/>
    <w:rsid w:val="001229F5"/>
    <w:rsid w:val="00123335"/>
    <w:rsid w:val="00123357"/>
    <w:rsid w:val="0012336C"/>
    <w:rsid w:val="0012417D"/>
    <w:rsid w:val="001243F3"/>
    <w:rsid w:val="00124663"/>
    <w:rsid w:val="00124856"/>
    <w:rsid w:val="00125222"/>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3F4A"/>
    <w:rsid w:val="00134521"/>
    <w:rsid w:val="00134D11"/>
    <w:rsid w:val="001354D1"/>
    <w:rsid w:val="001354E4"/>
    <w:rsid w:val="001357C7"/>
    <w:rsid w:val="00135A03"/>
    <w:rsid w:val="00135B17"/>
    <w:rsid w:val="00135E20"/>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6BD"/>
    <w:rsid w:val="00152B9C"/>
    <w:rsid w:val="00152C73"/>
    <w:rsid w:val="00152D32"/>
    <w:rsid w:val="00152D36"/>
    <w:rsid w:val="00153064"/>
    <w:rsid w:val="001537B5"/>
    <w:rsid w:val="00153FA8"/>
    <w:rsid w:val="00154322"/>
    <w:rsid w:val="001546C1"/>
    <w:rsid w:val="00154738"/>
    <w:rsid w:val="00155236"/>
    <w:rsid w:val="00155410"/>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617"/>
    <w:rsid w:val="00163A34"/>
    <w:rsid w:val="00163CEE"/>
    <w:rsid w:val="00164859"/>
    <w:rsid w:val="00164A17"/>
    <w:rsid w:val="00164DCB"/>
    <w:rsid w:val="0016518D"/>
    <w:rsid w:val="0016520D"/>
    <w:rsid w:val="0016551D"/>
    <w:rsid w:val="00165BFC"/>
    <w:rsid w:val="001663CF"/>
    <w:rsid w:val="0016686E"/>
    <w:rsid w:val="001671B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857"/>
    <w:rsid w:val="00177A3D"/>
    <w:rsid w:val="00177D0B"/>
    <w:rsid w:val="00180448"/>
    <w:rsid w:val="001805DD"/>
    <w:rsid w:val="00180708"/>
    <w:rsid w:val="00180A47"/>
    <w:rsid w:val="00180D52"/>
    <w:rsid w:val="00180EF9"/>
    <w:rsid w:val="001824C3"/>
    <w:rsid w:val="001827C5"/>
    <w:rsid w:val="00182D5F"/>
    <w:rsid w:val="00182E69"/>
    <w:rsid w:val="00183409"/>
    <w:rsid w:val="001856BD"/>
    <w:rsid w:val="00185E13"/>
    <w:rsid w:val="00186307"/>
    <w:rsid w:val="001864D1"/>
    <w:rsid w:val="00186877"/>
    <w:rsid w:val="001868BD"/>
    <w:rsid w:val="00186D04"/>
    <w:rsid w:val="00186D81"/>
    <w:rsid w:val="00186F54"/>
    <w:rsid w:val="001876E8"/>
    <w:rsid w:val="00190116"/>
    <w:rsid w:val="00190D26"/>
    <w:rsid w:val="00190E73"/>
    <w:rsid w:val="0019138F"/>
    <w:rsid w:val="001928B1"/>
    <w:rsid w:val="0019315E"/>
    <w:rsid w:val="0019394A"/>
    <w:rsid w:val="00194491"/>
    <w:rsid w:val="0019449E"/>
    <w:rsid w:val="00194A77"/>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4D4C"/>
    <w:rsid w:val="001A5350"/>
    <w:rsid w:val="001A5445"/>
    <w:rsid w:val="001A5780"/>
    <w:rsid w:val="001A61C2"/>
    <w:rsid w:val="001A6411"/>
    <w:rsid w:val="001A6D7A"/>
    <w:rsid w:val="001A733C"/>
    <w:rsid w:val="001A7BC1"/>
    <w:rsid w:val="001B0035"/>
    <w:rsid w:val="001B060B"/>
    <w:rsid w:val="001B0856"/>
    <w:rsid w:val="001B0969"/>
    <w:rsid w:val="001B0B3F"/>
    <w:rsid w:val="001B0F8C"/>
    <w:rsid w:val="001B11ED"/>
    <w:rsid w:val="001B29A6"/>
    <w:rsid w:val="001B2BED"/>
    <w:rsid w:val="001B2D0D"/>
    <w:rsid w:val="001B383B"/>
    <w:rsid w:val="001B43F4"/>
    <w:rsid w:val="001B46A1"/>
    <w:rsid w:val="001B4B53"/>
    <w:rsid w:val="001B4DBD"/>
    <w:rsid w:val="001B55AB"/>
    <w:rsid w:val="001B55EA"/>
    <w:rsid w:val="001B5969"/>
    <w:rsid w:val="001B68B7"/>
    <w:rsid w:val="001B6EF4"/>
    <w:rsid w:val="001B70C9"/>
    <w:rsid w:val="001B755C"/>
    <w:rsid w:val="001B7804"/>
    <w:rsid w:val="001B78C9"/>
    <w:rsid w:val="001C095A"/>
    <w:rsid w:val="001C0D21"/>
    <w:rsid w:val="001C1E21"/>
    <w:rsid w:val="001C20D2"/>
    <w:rsid w:val="001C217E"/>
    <w:rsid w:val="001C22B2"/>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82A"/>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553"/>
    <w:rsid w:val="001D564E"/>
    <w:rsid w:val="001D5D70"/>
    <w:rsid w:val="001D64D8"/>
    <w:rsid w:val="001D6A80"/>
    <w:rsid w:val="001D754B"/>
    <w:rsid w:val="001E032A"/>
    <w:rsid w:val="001E0432"/>
    <w:rsid w:val="001E0BCD"/>
    <w:rsid w:val="001E0CEE"/>
    <w:rsid w:val="001E0D6C"/>
    <w:rsid w:val="001E0F7B"/>
    <w:rsid w:val="001E1082"/>
    <w:rsid w:val="001E118C"/>
    <w:rsid w:val="001E1503"/>
    <w:rsid w:val="001E2662"/>
    <w:rsid w:val="001E278C"/>
    <w:rsid w:val="001E3197"/>
    <w:rsid w:val="001E34D8"/>
    <w:rsid w:val="001E37B4"/>
    <w:rsid w:val="001E3837"/>
    <w:rsid w:val="001E38A6"/>
    <w:rsid w:val="001E3AE6"/>
    <w:rsid w:val="001E3D77"/>
    <w:rsid w:val="001E4160"/>
    <w:rsid w:val="001E41E3"/>
    <w:rsid w:val="001E427F"/>
    <w:rsid w:val="001E447E"/>
    <w:rsid w:val="001E46AD"/>
    <w:rsid w:val="001E4DBD"/>
    <w:rsid w:val="001E510E"/>
    <w:rsid w:val="001E520F"/>
    <w:rsid w:val="001E5446"/>
    <w:rsid w:val="001E5573"/>
    <w:rsid w:val="001E61E9"/>
    <w:rsid w:val="001E651B"/>
    <w:rsid w:val="001E6896"/>
    <w:rsid w:val="001E6D61"/>
    <w:rsid w:val="001E77CB"/>
    <w:rsid w:val="001E7ACC"/>
    <w:rsid w:val="001E7F5A"/>
    <w:rsid w:val="001F11A9"/>
    <w:rsid w:val="001F18D3"/>
    <w:rsid w:val="001F22EF"/>
    <w:rsid w:val="001F23E6"/>
    <w:rsid w:val="001F2816"/>
    <w:rsid w:val="001F2980"/>
    <w:rsid w:val="001F2C1A"/>
    <w:rsid w:val="001F3486"/>
    <w:rsid w:val="001F3872"/>
    <w:rsid w:val="001F4004"/>
    <w:rsid w:val="001F4923"/>
    <w:rsid w:val="001F4BD6"/>
    <w:rsid w:val="001F4E02"/>
    <w:rsid w:val="001F523D"/>
    <w:rsid w:val="001F52BD"/>
    <w:rsid w:val="001F6BC7"/>
    <w:rsid w:val="001F7133"/>
    <w:rsid w:val="001F780D"/>
    <w:rsid w:val="001F7BF6"/>
    <w:rsid w:val="001F7EFE"/>
    <w:rsid w:val="001F7FC0"/>
    <w:rsid w:val="0020031D"/>
    <w:rsid w:val="00200478"/>
    <w:rsid w:val="002004B8"/>
    <w:rsid w:val="00200ADF"/>
    <w:rsid w:val="00200BC5"/>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1C9F"/>
    <w:rsid w:val="0021231F"/>
    <w:rsid w:val="00212334"/>
    <w:rsid w:val="00212798"/>
    <w:rsid w:val="00212888"/>
    <w:rsid w:val="00212B68"/>
    <w:rsid w:val="00213A8C"/>
    <w:rsid w:val="00213F26"/>
    <w:rsid w:val="002149C0"/>
    <w:rsid w:val="00214A01"/>
    <w:rsid w:val="00214EFC"/>
    <w:rsid w:val="00215816"/>
    <w:rsid w:val="00215BC0"/>
    <w:rsid w:val="00216634"/>
    <w:rsid w:val="002168C6"/>
    <w:rsid w:val="00217361"/>
    <w:rsid w:val="002177CF"/>
    <w:rsid w:val="00217AC5"/>
    <w:rsid w:val="0022066F"/>
    <w:rsid w:val="00221396"/>
    <w:rsid w:val="00221A00"/>
    <w:rsid w:val="0022205E"/>
    <w:rsid w:val="002225C9"/>
    <w:rsid w:val="002226B6"/>
    <w:rsid w:val="002226FC"/>
    <w:rsid w:val="00222715"/>
    <w:rsid w:val="00222F18"/>
    <w:rsid w:val="00223453"/>
    <w:rsid w:val="0022348A"/>
    <w:rsid w:val="00223810"/>
    <w:rsid w:val="0022397E"/>
    <w:rsid w:val="00223B5A"/>
    <w:rsid w:val="00224200"/>
    <w:rsid w:val="0022441C"/>
    <w:rsid w:val="0022465F"/>
    <w:rsid w:val="00224A76"/>
    <w:rsid w:val="0022527A"/>
    <w:rsid w:val="002258E1"/>
    <w:rsid w:val="00225C1D"/>
    <w:rsid w:val="00225FED"/>
    <w:rsid w:val="00226294"/>
    <w:rsid w:val="00226685"/>
    <w:rsid w:val="00226A6A"/>
    <w:rsid w:val="00227494"/>
    <w:rsid w:val="0022765A"/>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1B50"/>
    <w:rsid w:val="00242400"/>
    <w:rsid w:val="00243508"/>
    <w:rsid w:val="00243737"/>
    <w:rsid w:val="00244449"/>
    <w:rsid w:val="00244B48"/>
    <w:rsid w:val="00244F0D"/>
    <w:rsid w:val="0024529D"/>
    <w:rsid w:val="0024622F"/>
    <w:rsid w:val="00247C1A"/>
    <w:rsid w:val="00250004"/>
    <w:rsid w:val="00250BA6"/>
    <w:rsid w:val="00250C88"/>
    <w:rsid w:val="00250F47"/>
    <w:rsid w:val="002510E3"/>
    <w:rsid w:val="0025166B"/>
    <w:rsid w:val="00251F16"/>
    <w:rsid w:val="002520AA"/>
    <w:rsid w:val="00252958"/>
    <w:rsid w:val="00253168"/>
    <w:rsid w:val="00253A59"/>
    <w:rsid w:val="002549C2"/>
    <w:rsid w:val="00254E30"/>
    <w:rsid w:val="002550C0"/>
    <w:rsid w:val="00255147"/>
    <w:rsid w:val="002560D0"/>
    <w:rsid w:val="00256253"/>
    <w:rsid w:val="0025627D"/>
    <w:rsid w:val="00256DF6"/>
    <w:rsid w:val="00257145"/>
    <w:rsid w:val="002572F6"/>
    <w:rsid w:val="002577D6"/>
    <w:rsid w:val="0025788E"/>
    <w:rsid w:val="00257B82"/>
    <w:rsid w:val="00257D46"/>
    <w:rsid w:val="002606DD"/>
    <w:rsid w:val="00261860"/>
    <w:rsid w:val="002623C9"/>
    <w:rsid w:val="00262E87"/>
    <w:rsid w:val="00262FD3"/>
    <w:rsid w:val="002632C3"/>
    <w:rsid w:val="002638A4"/>
    <w:rsid w:val="00263A7D"/>
    <w:rsid w:val="00263BA6"/>
    <w:rsid w:val="00263D8D"/>
    <w:rsid w:val="00264609"/>
    <w:rsid w:val="002649FF"/>
    <w:rsid w:val="00266368"/>
    <w:rsid w:val="00266E92"/>
    <w:rsid w:val="00267C73"/>
    <w:rsid w:val="00270342"/>
    <w:rsid w:val="0027086F"/>
    <w:rsid w:val="00270D04"/>
    <w:rsid w:val="00270FD8"/>
    <w:rsid w:val="002711FC"/>
    <w:rsid w:val="00271479"/>
    <w:rsid w:val="002716C5"/>
    <w:rsid w:val="00271749"/>
    <w:rsid w:val="002717DC"/>
    <w:rsid w:val="002718AA"/>
    <w:rsid w:val="0027273E"/>
    <w:rsid w:val="0027341F"/>
    <w:rsid w:val="00274A67"/>
    <w:rsid w:val="0027542E"/>
    <w:rsid w:val="002756D1"/>
    <w:rsid w:val="00275BB5"/>
    <w:rsid w:val="00275CA5"/>
    <w:rsid w:val="00276647"/>
    <w:rsid w:val="00277243"/>
    <w:rsid w:val="002773DB"/>
    <w:rsid w:val="0027755C"/>
    <w:rsid w:val="00277ACD"/>
    <w:rsid w:val="00280576"/>
    <w:rsid w:val="00280E62"/>
    <w:rsid w:val="00281125"/>
    <w:rsid w:val="002813AD"/>
    <w:rsid w:val="002818B9"/>
    <w:rsid w:val="002821DC"/>
    <w:rsid w:val="00282380"/>
    <w:rsid w:val="00282DFA"/>
    <w:rsid w:val="002833BE"/>
    <w:rsid w:val="00283799"/>
    <w:rsid w:val="002838C1"/>
    <w:rsid w:val="00283D5E"/>
    <w:rsid w:val="00283FAF"/>
    <w:rsid w:val="002845CE"/>
    <w:rsid w:val="002848BD"/>
    <w:rsid w:val="002851A0"/>
    <w:rsid w:val="002862BC"/>
    <w:rsid w:val="0028738A"/>
    <w:rsid w:val="00287EDC"/>
    <w:rsid w:val="00287FBF"/>
    <w:rsid w:val="002905EE"/>
    <w:rsid w:val="00290712"/>
    <w:rsid w:val="00292E22"/>
    <w:rsid w:val="0029341B"/>
    <w:rsid w:val="00293F97"/>
    <w:rsid w:val="00294161"/>
    <w:rsid w:val="00294456"/>
    <w:rsid w:val="0029486E"/>
    <w:rsid w:val="00294A82"/>
    <w:rsid w:val="00294CF9"/>
    <w:rsid w:val="0029533A"/>
    <w:rsid w:val="002954B2"/>
    <w:rsid w:val="00295669"/>
    <w:rsid w:val="00295C18"/>
    <w:rsid w:val="00295C24"/>
    <w:rsid w:val="00295D3A"/>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BF2"/>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957"/>
    <w:rsid w:val="002C2D41"/>
    <w:rsid w:val="002C3056"/>
    <w:rsid w:val="002C3C24"/>
    <w:rsid w:val="002C402E"/>
    <w:rsid w:val="002C466F"/>
    <w:rsid w:val="002C4C03"/>
    <w:rsid w:val="002C5636"/>
    <w:rsid w:val="002C56B4"/>
    <w:rsid w:val="002C5802"/>
    <w:rsid w:val="002C5821"/>
    <w:rsid w:val="002C5836"/>
    <w:rsid w:val="002C5E40"/>
    <w:rsid w:val="002C65FA"/>
    <w:rsid w:val="002C6656"/>
    <w:rsid w:val="002C7897"/>
    <w:rsid w:val="002C7996"/>
    <w:rsid w:val="002C79AD"/>
    <w:rsid w:val="002D1739"/>
    <w:rsid w:val="002D1C3B"/>
    <w:rsid w:val="002D2099"/>
    <w:rsid w:val="002D2D6F"/>
    <w:rsid w:val="002D36F6"/>
    <w:rsid w:val="002D4005"/>
    <w:rsid w:val="002D45E8"/>
    <w:rsid w:val="002D4827"/>
    <w:rsid w:val="002D4D6A"/>
    <w:rsid w:val="002D5645"/>
    <w:rsid w:val="002D6250"/>
    <w:rsid w:val="002D63D9"/>
    <w:rsid w:val="002D68B2"/>
    <w:rsid w:val="002D6AA4"/>
    <w:rsid w:val="002D74B4"/>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6FB7"/>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A6"/>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0637E"/>
    <w:rsid w:val="00306B33"/>
    <w:rsid w:val="003074F6"/>
    <w:rsid w:val="003107BD"/>
    <w:rsid w:val="00310822"/>
    <w:rsid w:val="00310C49"/>
    <w:rsid w:val="00310CF5"/>
    <w:rsid w:val="00310D61"/>
    <w:rsid w:val="00310D76"/>
    <w:rsid w:val="003114C2"/>
    <w:rsid w:val="00312436"/>
    <w:rsid w:val="003129DF"/>
    <w:rsid w:val="003131D3"/>
    <w:rsid w:val="0031359C"/>
    <w:rsid w:val="003135B0"/>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796"/>
    <w:rsid w:val="00322F6E"/>
    <w:rsid w:val="00322FB1"/>
    <w:rsid w:val="0032382E"/>
    <w:rsid w:val="00323D5F"/>
    <w:rsid w:val="00323D86"/>
    <w:rsid w:val="00323F2D"/>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AEA"/>
    <w:rsid w:val="00335DD3"/>
    <w:rsid w:val="00336D05"/>
    <w:rsid w:val="003372D5"/>
    <w:rsid w:val="00340865"/>
    <w:rsid w:val="0034099E"/>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9AB"/>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57797"/>
    <w:rsid w:val="00357D2C"/>
    <w:rsid w:val="00360956"/>
    <w:rsid w:val="00361524"/>
    <w:rsid w:val="003619E1"/>
    <w:rsid w:val="00361F9E"/>
    <w:rsid w:val="00362192"/>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1EF"/>
    <w:rsid w:val="003717FB"/>
    <w:rsid w:val="00371EDE"/>
    <w:rsid w:val="003720E5"/>
    <w:rsid w:val="00372B69"/>
    <w:rsid w:val="00372F34"/>
    <w:rsid w:val="003731D4"/>
    <w:rsid w:val="00374584"/>
    <w:rsid w:val="00374616"/>
    <w:rsid w:val="00374910"/>
    <w:rsid w:val="003751B3"/>
    <w:rsid w:val="003764DC"/>
    <w:rsid w:val="00376680"/>
    <w:rsid w:val="00376B27"/>
    <w:rsid w:val="00376C4F"/>
    <w:rsid w:val="00377020"/>
    <w:rsid w:val="00377049"/>
    <w:rsid w:val="0037748C"/>
    <w:rsid w:val="00377991"/>
    <w:rsid w:val="00380094"/>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2B3"/>
    <w:rsid w:val="003845A6"/>
    <w:rsid w:val="00384750"/>
    <w:rsid w:val="0038506A"/>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207"/>
    <w:rsid w:val="0039268D"/>
    <w:rsid w:val="0039328A"/>
    <w:rsid w:val="00393578"/>
    <w:rsid w:val="00393C72"/>
    <w:rsid w:val="00393F16"/>
    <w:rsid w:val="0039490D"/>
    <w:rsid w:val="00394B06"/>
    <w:rsid w:val="00395694"/>
    <w:rsid w:val="00395D04"/>
    <w:rsid w:val="00396076"/>
    <w:rsid w:val="00396098"/>
    <w:rsid w:val="003962B1"/>
    <w:rsid w:val="00396664"/>
    <w:rsid w:val="003971CF"/>
    <w:rsid w:val="00397244"/>
    <w:rsid w:val="003A0342"/>
    <w:rsid w:val="003A05F3"/>
    <w:rsid w:val="003A08BE"/>
    <w:rsid w:val="003A0A4D"/>
    <w:rsid w:val="003A0DDF"/>
    <w:rsid w:val="003A15DC"/>
    <w:rsid w:val="003A17B7"/>
    <w:rsid w:val="003A1805"/>
    <w:rsid w:val="003A1B7B"/>
    <w:rsid w:val="003A1C6A"/>
    <w:rsid w:val="003A1D5B"/>
    <w:rsid w:val="003A1EAB"/>
    <w:rsid w:val="003A21CA"/>
    <w:rsid w:val="003A22F6"/>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A7A71"/>
    <w:rsid w:val="003B06EA"/>
    <w:rsid w:val="003B09FD"/>
    <w:rsid w:val="003B0D2F"/>
    <w:rsid w:val="003B21A1"/>
    <w:rsid w:val="003B24F2"/>
    <w:rsid w:val="003B253A"/>
    <w:rsid w:val="003B28F9"/>
    <w:rsid w:val="003B3603"/>
    <w:rsid w:val="003B4583"/>
    <w:rsid w:val="003B47AA"/>
    <w:rsid w:val="003B4C30"/>
    <w:rsid w:val="003B5193"/>
    <w:rsid w:val="003B5646"/>
    <w:rsid w:val="003B60BB"/>
    <w:rsid w:val="003B62A3"/>
    <w:rsid w:val="003B63A3"/>
    <w:rsid w:val="003B6AB6"/>
    <w:rsid w:val="003B6D2D"/>
    <w:rsid w:val="003B71B5"/>
    <w:rsid w:val="003B7265"/>
    <w:rsid w:val="003B742B"/>
    <w:rsid w:val="003B750A"/>
    <w:rsid w:val="003B773F"/>
    <w:rsid w:val="003B7836"/>
    <w:rsid w:val="003B7D87"/>
    <w:rsid w:val="003C00B2"/>
    <w:rsid w:val="003C01F9"/>
    <w:rsid w:val="003C0BB8"/>
    <w:rsid w:val="003C0CC3"/>
    <w:rsid w:val="003C0D9C"/>
    <w:rsid w:val="003C0F17"/>
    <w:rsid w:val="003C188A"/>
    <w:rsid w:val="003C1B1F"/>
    <w:rsid w:val="003C1C2A"/>
    <w:rsid w:val="003C220F"/>
    <w:rsid w:val="003C2449"/>
    <w:rsid w:val="003C2A95"/>
    <w:rsid w:val="003C2D5C"/>
    <w:rsid w:val="003C316C"/>
    <w:rsid w:val="003C3292"/>
    <w:rsid w:val="003C3A31"/>
    <w:rsid w:val="003C3D68"/>
    <w:rsid w:val="003C44CC"/>
    <w:rsid w:val="003C46FD"/>
    <w:rsid w:val="003C4FF3"/>
    <w:rsid w:val="003C6E9E"/>
    <w:rsid w:val="003C75A2"/>
    <w:rsid w:val="003C78AF"/>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AD"/>
    <w:rsid w:val="003E3ED7"/>
    <w:rsid w:val="003E4194"/>
    <w:rsid w:val="003E44B0"/>
    <w:rsid w:val="003E4769"/>
    <w:rsid w:val="003E51AA"/>
    <w:rsid w:val="003E51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2CB1"/>
    <w:rsid w:val="003F328F"/>
    <w:rsid w:val="003F34C8"/>
    <w:rsid w:val="003F3B4A"/>
    <w:rsid w:val="003F3DA9"/>
    <w:rsid w:val="003F4120"/>
    <w:rsid w:val="003F4213"/>
    <w:rsid w:val="003F595F"/>
    <w:rsid w:val="003F5E2C"/>
    <w:rsid w:val="003F6510"/>
    <w:rsid w:val="003F66B6"/>
    <w:rsid w:val="003F6BD4"/>
    <w:rsid w:val="003F73A4"/>
    <w:rsid w:val="004003FF"/>
    <w:rsid w:val="00400720"/>
    <w:rsid w:val="00400789"/>
    <w:rsid w:val="0040091F"/>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4AF"/>
    <w:rsid w:val="0041358E"/>
    <w:rsid w:val="0041358F"/>
    <w:rsid w:val="004148D0"/>
    <w:rsid w:val="00415FA8"/>
    <w:rsid w:val="00416421"/>
    <w:rsid w:val="0041655F"/>
    <w:rsid w:val="00417004"/>
    <w:rsid w:val="0041750A"/>
    <w:rsid w:val="00417687"/>
    <w:rsid w:val="004176B4"/>
    <w:rsid w:val="00417C36"/>
    <w:rsid w:val="0042030C"/>
    <w:rsid w:val="0042032C"/>
    <w:rsid w:val="004204A2"/>
    <w:rsid w:val="0042064B"/>
    <w:rsid w:val="00420BC4"/>
    <w:rsid w:val="00420BDD"/>
    <w:rsid w:val="00421084"/>
    <w:rsid w:val="00421109"/>
    <w:rsid w:val="004211A4"/>
    <w:rsid w:val="00421619"/>
    <w:rsid w:val="00422031"/>
    <w:rsid w:val="00422AEB"/>
    <w:rsid w:val="00422B8C"/>
    <w:rsid w:val="00422E2E"/>
    <w:rsid w:val="00423849"/>
    <w:rsid w:val="00423A2C"/>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2BD9"/>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3A3"/>
    <w:rsid w:val="00452E1B"/>
    <w:rsid w:val="004537D3"/>
    <w:rsid w:val="00454B64"/>
    <w:rsid w:val="00454CBE"/>
    <w:rsid w:val="004555D5"/>
    <w:rsid w:val="004559B5"/>
    <w:rsid w:val="004567FD"/>
    <w:rsid w:val="0046063F"/>
    <w:rsid w:val="004606B9"/>
    <w:rsid w:val="004616F0"/>
    <w:rsid w:val="00461D97"/>
    <w:rsid w:val="0046293A"/>
    <w:rsid w:val="00463458"/>
    <w:rsid w:val="00463B62"/>
    <w:rsid w:val="00463D93"/>
    <w:rsid w:val="00464271"/>
    <w:rsid w:val="00464CEE"/>
    <w:rsid w:val="0046562B"/>
    <w:rsid w:val="004658B0"/>
    <w:rsid w:val="00465AE3"/>
    <w:rsid w:val="0046702D"/>
    <w:rsid w:val="00467B25"/>
    <w:rsid w:val="00467E47"/>
    <w:rsid w:val="004700AA"/>
    <w:rsid w:val="0047033E"/>
    <w:rsid w:val="0047062D"/>
    <w:rsid w:val="00471C56"/>
    <w:rsid w:val="004727EA"/>
    <w:rsid w:val="00473FB6"/>
    <w:rsid w:val="00474031"/>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0"/>
    <w:rsid w:val="004821C6"/>
    <w:rsid w:val="004827B2"/>
    <w:rsid w:val="00482C25"/>
    <w:rsid w:val="00482FE2"/>
    <w:rsid w:val="004837FB"/>
    <w:rsid w:val="00483E9C"/>
    <w:rsid w:val="00484051"/>
    <w:rsid w:val="004845C1"/>
    <w:rsid w:val="00484749"/>
    <w:rsid w:val="0048476E"/>
    <w:rsid w:val="00484CFF"/>
    <w:rsid w:val="00484FFC"/>
    <w:rsid w:val="004852F5"/>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082"/>
    <w:rsid w:val="00495134"/>
    <w:rsid w:val="00495805"/>
    <w:rsid w:val="004968F1"/>
    <w:rsid w:val="00496950"/>
    <w:rsid w:val="004969F7"/>
    <w:rsid w:val="00496BFA"/>
    <w:rsid w:val="00497031"/>
    <w:rsid w:val="00497C2A"/>
    <w:rsid w:val="00497CDB"/>
    <w:rsid w:val="00497EB9"/>
    <w:rsid w:val="004A027C"/>
    <w:rsid w:val="004A055E"/>
    <w:rsid w:val="004A1964"/>
    <w:rsid w:val="004A19CA"/>
    <w:rsid w:val="004A29E7"/>
    <w:rsid w:val="004A32BA"/>
    <w:rsid w:val="004A38A9"/>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0FD9"/>
    <w:rsid w:val="004C1AA1"/>
    <w:rsid w:val="004C1CB1"/>
    <w:rsid w:val="004C1E8E"/>
    <w:rsid w:val="004C20C6"/>
    <w:rsid w:val="004C2387"/>
    <w:rsid w:val="004C2E91"/>
    <w:rsid w:val="004C322B"/>
    <w:rsid w:val="004C342D"/>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6AA"/>
    <w:rsid w:val="004D0FA9"/>
    <w:rsid w:val="004D13C2"/>
    <w:rsid w:val="004D13F2"/>
    <w:rsid w:val="004D18EE"/>
    <w:rsid w:val="004D195A"/>
    <w:rsid w:val="004D195E"/>
    <w:rsid w:val="004D1A41"/>
    <w:rsid w:val="004D1D5D"/>
    <w:rsid w:val="004D2845"/>
    <w:rsid w:val="004D2893"/>
    <w:rsid w:val="004D2A65"/>
    <w:rsid w:val="004D2F11"/>
    <w:rsid w:val="004D43C0"/>
    <w:rsid w:val="004D4442"/>
    <w:rsid w:val="004D4449"/>
    <w:rsid w:val="004D4719"/>
    <w:rsid w:val="004D53B4"/>
    <w:rsid w:val="004D59E1"/>
    <w:rsid w:val="004D59F1"/>
    <w:rsid w:val="004D5DA0"/>
    <w:rsid w:val="004D5E70"/>
    <w:rsid w:val="004D661D"/>
    <w:rsid w:val="004D6837"/>
    <w:rsid w:val="004D6CC2"/>
    <w:rsid w:val="004D6DD4"/>
    <w:rsid w:val="004D6E07"/>
    <w:rsid w:val="004D701D"/>
    <w:rsid w:val="004D7F97"/>
    <w:rsid w:val="004E0841"/>
    <w:rsid w:val="004E08DA"/>
    <w:rsid w:val="004E16EB"/>
    <w:rsid w:val="004E1B69"/>
    <w:rsid w:val="004E2DB1"/>
    <w:rsid w:val="004E2EB9"/>
    <w:rsid w:val="004E36F7"/>
    <w:rsid w:val="004E3A15"/>
    <w:rsid w:val="004E4297"/>
    <w:rsid w:val="004E435A"/>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633"/>
    <w:rsid w:val="004F7790"/>
    <w:rsid w:val="004F7C78"/>
    <w:rsid w:val="0050054C"/>
    <w:rsid w:val="005009C6"/>
    <w:rsid w:val="00502038"/>
    <w:rsid w:val="00502782"/>
    <w:rsid w:val="00502D8F"/>
    <w:rsid w:val="00503E88"/>
    <w:rsid w:val="00504098"/>
    <w:rsid w:val="0050414C"/>
    <w:rsid w:val="00504ABA"/>
    <w:rsid w:val="0050571C"/>
    <w:rsid w:val="00505C5B"/>
    <w:rsid w:val="00505E8D"/>
    <w:rsid w:val="00505F3E"/>
    <w:rsid w:val="00505FF9"/>
    <w:rsid w:val="00506130"/>
    <w:rsid w:val="00507017"/>
    <w:rsid w:val="00507705"/>
    <w:rsid w:val="00507A61"/>
    <w:rsid w:val="00507AD4"/>
    <w:rsid w:val="00510444"/>
    <w:rsid w:val="00510D8B"/>
    <w:rsid w:val="00511702"/>
    <w:rsid w:val="00511C83"/>
    <w:rsid w:val="005124CF"/>
    <w:rsid w:val="00512ED5"/>
    <w:rsid w:val="00515627"/>
    <w:rsid w:val="005157C9"/>
    <w:rsid w:val="00516EF9"/>
    <w:rsid w:val="0051709D"/>
    <w:rsid w:val="005178F5"/>
    <w:rsid w:val="00517960"/>
    <w:rsid w:val="00517BD7"/>
    <w:rsid w:val="00520A7B"/>
    <w:rsid w:val="00520B88"/>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6D58"/>
    <w:rsid w:val="005273CD"/>
    <w:rsid w:val="00527536"/>
    <w:rsid w:val="00527759"/>
    <w:rsid w:val="005277B2"/>
    <w:rsid w:val="00527C29"/>
    <w:rsid w:val="00530032"/>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08"/>
    <w:rsid w:val="005352DE"/>
    <w:rsid w:val="00535591"/>
    <w:rsid w:val="00535C03"/>
    <w:rsid w:val="00536074"/>
    <w:rsid w:val="00536A73"/>
    <w:rsid w:val="0053720E"/>
    <w:rsid w:val="005405B3"/>
    <w:rsid w:val="005406E4"/>
    <w:rsid w:val="005410A7"/>
    <w:rsid w:val="005425B0"/>
    <w:rsid w:val="00543442"/>
    <w:rsid w:val="00543B40"/>
    <w:rsid w:val="00544CC5"/>
    <w:rsid w:val="00544DE7"/>
    <w:rsid w:val="00544F66"/>
    <w:rsid w:val="00545639"/>
    <w:rsid w:val="00545898"/>
    <w:rsid w:val="005464A1"/>
    <w:rsid w:val="0054751C"/>
    <w:rsid w:val="005479B9"/>
    <w:rsid w:val="00547ACC"/>
    <w:rsid w:val="00547C21"/>
    <w:rsid w:val="00547FF9"/>
    <w:rsid w:val="00551572"/>
    <w:rsid w:val="00551E30"/>
    <w:rsid w:val="0055257C"/>
    <w:rsid w:val="005526C2"/>
    <w:rsid w:val="0055275F"/>
    <w:rsid w:val="0055291F"/>
    <w:rsid w:val="00552F73"/>
    <w:rsid w:val="00553CCC"/>
    <w:rsid w:val="00554055"/>
    <w:rsid w:val="00554E33"/>
    <w:rsid w:val="00554E5A"/>
    <w:rsid w:val="00555990"/>
    <w:rsid w:val="005559E5"/>
    <w:rsid w:val="00555B71"/>
    <w:rsid w:val="0055628E"/>
    <w:rsid w:val="00556613"/>
    <w:rsid w:val="00556836"/>
    <w:rsid w:val="0055687F"/>
    <w:rsid w:val="00556BCA"/>
    <w:rsid w:val="00556E2B"/>
    <w:rsid w:val="00557068"/>
    <w:rsid w:val="0055715B"/>
    <w:rsid w:val="00557818"/>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21"/>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1F7F"/>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984"/>
    <w:rsid w:val="00590D66"/>
    <w:rsid w:val="0059128D"/>
    <w:rsid w:val="005919A5"/>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5A92"/>
    <w:rsid w:val="005A624A"/>
    <w:rsid w:val="005A728B"/>
    <w:rsid w:val="005B038A"/>
    <w:rsid w:val="005B08C8"/>
    <w:rsid w:val="005B0B84"/>
    <w:rsid w:val="005B0E3B"/>
    <w:rsid w:val="005B1574"/>
    <w:rsid w:val="005B1C27"/>
    <w:rsid w:val="005B1F2F"/>
    <w:rsid w:val="005B2057"/>
    <w:rsid w:val="005B29D2"/>
    <w:rsid w:val="005B2A3C"/>
    <w:rsid w:val="005B3E8F"/>
    <w:rsid w:val="005B40BA"/>
    <w:rsid w:val="005B4273"/>
    <w:rsid w:val="005B49EF"/>
    <w:rsid w:val="005B5595"/>
    <w:rsid w:val="005B5D02"/>
    <w:rsid w:val="005B60F3"/>
    <w:rsid w:val="005B6615"/>
    <w:rsid w:val="005B6709"/>
    <w:rsid w:val="005B68BC"/>
    <w:rsid w:val="005C05BA"/>
    <w:rsid w:val="005C081C"/>
    <w:rsid w:val="005C1050"/>
    <w:rsid w:val="005C123F"/>
    <w:rsid w:val="005C1A93"/>
    <w:rsid w:val="005C26E2"/>
    <w:rsid w:val="005C2C7D"/>
    <w:rsid w:val="005C3005"/>
    <w:rsid w:val="005C368D"/>
    <w:rsid w:val="005C3B70"/>
    <w:rsid w:val="005C4649"/>
    <w:rsid w:val="005C4F8D"/>
    <w:rsid w:val="005C610C"/>
    <w:rsid w:val="005C6E15"/>
    <w:rsid w:val="005C7877"/>
    <w:rsid w:val="005C7CCB"/>
    <w:rsid w:val="005D1504"/>
    <w:rsid w:val="005D1A9F"/>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D7FE1"/>
    <w:rsid w:val="005E015C"/>
    <w:rsid w:val="005E0969"/>
    <w:rsid w:val="005E13F1"/>
    <w:rsid w:val="005E17ED"/>
    <w:rsid w:val="005E1978"/>
    <w:rsid w:val="005E289D"/>
    <w:rsid w:val="005E2B4C"/>
    <w:rsid w:val="005E30EB"/>
    <w:rsid w:val="005E312B"/>
    <w:rsid w:val="005E32F1"/>
    <w:rsid w:val="005E3D57"/>
    <w:rsid w:val="005E5377"/>
    <w:rsid w:val="005E57B6"/>
    <w:rsid w:val="005E6F57"/>
    <w:rsid w:val="005E781E"/>
    <w:rsid w:val="005E7CE3"/>
    <w:rsid w:val="005F0F6C"/>
    <w:rsid w:val="005F11F3"/>
    <w:rsid w:val="005F22F2"/>
    <w:rsid w:val="005F2610"/>
    <w:rsid w:val="005F26E8"/>
    <w:rsid w:val="005F2C3E"/>
    <w:rsid w:val="005F3239"/>
    <w:rsid w:val="005F3425"/>
    <w:rsid w:val="005F3B81"/>
    <w:rsid w:val="005F40BC"/>
    <w:rsid w:val="005F4269"/>
    <w:rsid w:val="005F44AC"/>
    <w:rsid w:val="005F48F0"/>
    <w:rsid w:val="005F4C15"/>
    <w:rsid w:val="005F519F"/>
    <w:rsid w:val="005F52E8"/>
    <w:rsid w:val="005F60D9"/>
    <w:rsid w:val="005F62D3"/>
    <w:rsid w:val="005F6970"/>
    <w:rsid w:val="005F6EAF"/>
    <w:rsid w:val="005F7229"/>
    <w:rsid w:val="005F76B3"/>
    <w:rsid w:val="005F798D"/>
    <w:rsid w:val="006006AE"/>
    <w:rsid w:val="00600C9C"/>
    <w:rsid w:val="00600EFA"/>
    <w:rsid w:val="0060161C"/>
    <w:rsid w:val="00601A4D"/>
    <w:rsid w:val="0060216A"/>
    <w:rsid w:val="006025E0"/>
    <w:rsid w:val="006027C4"/>
    <w:rsid w:val="00603360"/>
    <w:rsid w:val="00603471"/>
    <w:rsid w:val="0060351A"/>
    <w:rsid w:val="00603571"/>
    <w:rsid w:val="00603914"/>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8C4"/>
    <w:rsid w:val="00611C89"/>
    <w:rsid w:val="00611FD3"/>
    <w:rsid w:val="00613224"/>
    <w:rsid w:val="006137D5"/>
    <w:rsid w:val="006139E3"/>
    <w:rsid w:val="00613C98"/>
    <w:rsid w:val="00614164"/>
    <w:rsid w:val="006143A3"/>
    <w:rsid w:val="00615916"/>
    <w:rsid w:val="006162AC"/>
    <w:rsid w:val="006165FA"/>
    <w:rsid w:val="00617254"/>
    <w:rsid w:val="006173F4"/>
    <w:rsid w:val="00617628"/>
    <w:rsid w:val="00620253"/>
    <w:rsid w:val="0062028A"/>
    <w:rsid w:val="00620689"/>
    <w:rsid w:val="00620FBE"/>
    <w:rsid w:val="0062195C"/>
    <w:rsid w:val="00621E8B"/>
    <w:rsid w:val="00623C26"/>
    <w:rsid w:val="006248EB"/>
    <w:rsid w:val="00624B24"/>
    <w:rsid w:val="00625CA9"/>
    <w:rsid w:val="00625CB6"/>
    <w:rsid w:val="00625CFC"/>
    <w:rsid w:val="00625FBD"/>
    <w:rsid w:val="006261AC"/>
    <w:rsid w:val="0062646B"/>
    <w:rsid w:val="00626670"/>
    <w:rsid w:val="00626B45"/>
    <w:rsid w:val="00630F06"/>
    <w:rsid w:val="00631128"/>
    <w:rsid w:val="006313E4"/>
    <w:rsid w:val="0063160A"/>
    <w:rsid w:val="00631789"/>
    <w:rsid w:val="00631C24"/>
    <w:rsid w:val="006326E5"/>
    <w:rsid w:val="00632C62"/>
    <w:rsid w:val="00633163"/>
    <w:rsid w:val="00633D8B"/>
    <w:rsid w:val="006340FC"/>
    <w:rsid w:val="006344B6"/>
    <w:rsid w:val="00634B9F"/>
    <w:rsid w:val="00635043"/>
    <w:rsid w:val="00635208"/>
    <w:rsid w:val="006352D2"/>
    <w:rsid w:val="00635B52"/>
    <w:rsid w:val="00635F28"/>
    <w:rsid w:val="00636215"/>
    <w:rsid w:val="0063676A"/>
    <w:rsid w:val="00636A96"/>
    <w:rsid w:val="00636C2F"/>
    <w:rsid w:val="00636FD9"/>
    <w:rsid w:val="006375EE"/>
    <w:rsid w:val="00637880"/>
    <w:rsid w:val="00640049"/>
    <w:rsid w:val="00640C1B"/>
    <w:rsid w:val="00641070"/>
    <w:rsid w:val="00641285"/>
    <w:rsid w:val="006414A0"/>
    <w:rsid w:val="006418DC"/>
    <w:rsid w:val="006419C0"/>
    <w:rsid w:val="00642178"/>
    <w:rsid w:val="0064218F"/>
    <w:rsid w:val="00642254"/>
    <w:rsid w:val="00642512"/>
    <w:rsid w:val="00642A63"/>
    <w:rsid w:val="006435E0"/>
    <w:rsid w:val="006437CC"/>
    <w:rsid w:val="00643A32"/>
    <w:rsid w:val="006442F5"/>
    <w:rsid w:val="006443C7"/>
    <w:rsid w:val="00644A95"/>
    <w:rsid w:val="00644AD2"/>
    <w:rsid w:val="00644C1B"/>
    <w:rsid w:val="0064508A"/>
    <w:rsid w:val="00645193"/>
    <w:rsid w:val="00645BCB"/>
    <w:rsid w:val="006477C4"/>
    <w:rsid w:val="00647B64"/>
    <w:rsid w:val="00647C6E"/>
    <w:rsid w:val="00647F68"/>
    <w:rsid w:val="00650099"/>
    <w:rsid w:val="00650258"/>
    <w:rsid w:val="0065081F"/>
    <w:rsid w:val="00650D72"/>
    <w:rsid w:val="00651BA0"/>
    <w:rsid w:val="006520EE"/>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3FC"/>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5D"/>
    <w:rsid w:val="0066649E"/>
    <w:rsid w:val="006666C9"/>
    <w:rsid w:val="0066675B"/>
    <w:rsid w:val="00666C44"/>
    <w:rsid w:val="00666C8C"/>
    <w:rsid w:val="00666D71"/>
    <w:rsid w:val="006670BF"/>
    <w:rsid w:val="00671A93"/>
    <w:rsid w:val="00672137"/>
    <w:rsid w:val="0067266C"/>
    <w:rsid w:val="00673C8B"/>
    <w:rsid w:val="00673CAB"/>
    <w:rsid w:val="00674203"/>
    <w:rsid w:val="00674720"/>
    <w:rsid w:val="0067492C"/>
    <w:rsid w:val="00675637"/>
    <w:rsid w:val="006764F7"/>
    <w:rsid w:val="00676987"/>
    <w:rsid w:val="0067699F"/>
    <w:rsid w:val="00676C9C"/>
    <w:rsid w:val="006770E9"/>
    <w:rsid w:val="00677372"/>
    <w:rsid w:val="0067759D"/>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3E1B"/>
    <w:rsid w:val="00694174"/>
    <w:rsid w:val="00695370"/>
    <w:rsid w:val="00695CD6"/>
    <w:rsid w:val="00695DEF"/>
    <w:rsid w:val="00696094"/>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B20"/>
    <w:rsid w:val="006A3CBA"/>
    <w:rsid w:val="006A3D33"/>
    <w:rsid w:val="006A3E86"/>
    <w:rsid w:val="006A4022"/>
    <w:rsid w:val="006A411F"/>
    <w:rsid w:val="006A41D3"/>
    <w:rsid w:val="006A50D0"/>
    <w:rsid w:val="006A50FB"/>
    <w:rsid w:val="006A522C"/>
    <w:rsid w:val="006A52BE"/>
    <w:rsid w:val="006A660A"/>
    <w:rsid w:val="006A6703"/>
    <w:rsid w:val="006A77EB"/>
    <w:rsid w:val="006A7D44"/>
    <w:rsid w:val="006A7FE9"/>
    <w:rsid w:val="006B06DB"/>
    <w:rsid w:val="006B0A3B"/>
    <w:rsid w:val="006B0A5B"/>
    <w:rsid w:val="006B11D6"/>
    <w:rsid w:val="006B1707"/>
    <w:rsid w:val="006B1916"/>
    <w:rsid w:val="006B1AF7"/>
    <w:rsid w:val="006B1E99"/>
    <w:rsid w:val="006B22DF"/>
    <w:rsid w:val="006B25D9"/>
    <w:rsid w:val="006B2686"/>
    <w:rsid w:val="006B2893"/>
    <w:rsid w:val="006B3098"/>
    <w:rsid w:val="006B3771"/>
    <w:rsid w:val="006B3E48"/>
    <w:rsid w:val="006B4A58"/>
    <w:rsid w:val="006B4B82"/>
    <w:rsid w:val="006B5586"/>
    <w:rsid w:val="006B5605"/>
    <w:rsid w:val="006B5CEE"/>
    <w:rsid w:val="006B6C2A"/>
    <w:rsid w:val="006B7CC7"/>
    <w:rsid w:val="006C086D"/>
    <w:rsid w:val="006C0B0C"/>
    <w:rsid w:val="006C1309"/>
    <w:rsid w:val="006C1343"/>
    <w:rsid w:val="006C1650"/>
    <w:rsid w:val="006C1699"/>
    <w:rsid w:val="006C1A4B"/>
    <w:rsid w:val="006C1AF7"/>
    <w:rsid w:val="006C1F69"/>
    <w:rsid w:val="006C2775"/>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C7FE8"/>
    <w:rsid w:val="006D02AD"/>
    <w:rsid w:val="006D048B"/>
    <w:rsid w:val="006D0780"/>
    <w:rsid w:val="006D0C00"/>
    <w:rsid w:val="006D13FA"/>
    <w:rsid w:val="006D15E1"/>
    <w:rsid w:val="006D1848"/>
    <w:rsid w:val="006D1F2E"/>
    <w:rsid w:val="006D24C5"/>
    <w:rsid w:val="006D2755"/>
    <w:rsid w:val="006D276E"/>
    <w:rsid w:val="006D2C7B"/>
    <w:rsid w:val="006D30C3"/>
    <w:rsid w:val="006D46B2"/>
    <w:rsid w:val="006D46E9"/>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2DCC"/>
    <w:rsid w:val="006E357F"/>
    <w:rsid w:val="006E4465"/>
    <w:rsid w:val="006E4528"/>
    <w:rsid w:val="006E470B"/>
    <w:rsid w:val="006E4882"/>
    <w:rsid w:val="006E5434"/>
    <w:rsid w:val="006E5C9D"/>
    <w:rsid w:val="006E6BFB"/>
    <w:rsid w:val="006F0806"/>
    <w:rsid w:val="006F1602"/>
    <w:rsid w:val="006F1CEC"/>
    <w:rsid w:val="006F2B00"/>
    <w:rsid w:val="006F2E4A"/>
    <w:rsid w:val="006F38DA"/>
    <w:rsid w:val="006F4416"/>
    <w:rsid w:val="006F4A22"/>
    <w:rsid w:val="006F513C"/>
    <w:rsid w:val="006F5349"/>
    <w:rsid w:val="006F5671"/>
    <w:rsid w:val="006F5811"/>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00"/>
    <w:rsid w:val="00711DB4"/>
    <w:rsid w:val="00711EC5"/>
    <w:rsid w:val="0071228E"/>
    <w:rsid w:val="00712410"/>
    <w:rsid w:val="00712806"/>
    <w:rsid w:val="00712D83"/>
    <w:rsid w:val="00713026"/>
    <w:rsid w:val="00713763"/>
    <w:rsid w:val="00713943"/>
    <w:rsid w:val="00713FA0"/>
    <w:rsid w:val="00715770"/>
    <w:rsid w:val="00715DF7"/>
    <w:rsid w:val="00716F07"/>
    <w:rsid w:val="007170C0"/>
    <w:rsid w:val="00717323"/>
    <w:rsid w:val="00717432"/>
    <w:rsid w:val="007205FC"/>
    <w:rsid w:val="00720956"/>
    <w:rsid w:val="00720F24"/>
    <w:rsid w:val="0072155E"/>
    <w:rsid w:val="00721778"/>
    <w:rsid w:val="00722270"/>
    <w:rsid w:val="00722887"/>
    <w:rsid w:val="007230BF"/>
    <w:rsid w:val="00723463"/>
    <w:rsid w:val="00724C52"/>
    <w:rsid w:val="00725305"/>
    <w:rsid w:val="007255DB"/>
    <w:rsid w:val="007255FF"/>
    <w:rsid w:val="00725795"/>
    <w:rsid w:val="00725B4A"/>
    <w:rsid w:val="0072605B"/>
    <w:rsid w:val="0072623E"/>
    <w:rsid w:val="00726BFC"/>
    <w:rsid w:val="00726DCF"/>
    <w:rsid w:val="00727FED"/>
    <w:rsid w:val="007306C1"/>
    <w:rsid w:val="00730785"/>
    <w:rsid w:val="00730D6F"/>
    <w:rsid w:val="0073100C"/>
    <w:rsid w:val="007315CE"/>
    <w:rsid w:val="00731FD4"/>
    <w:rsid w:val="0073265F"/>
    <w:rsid w:val="00732774"/>
    <w:rsid w:val="007328DF"/>
    <w:rsid w:val="00733090"/>
    <w:rsid w:val="007331DB"/>
    <w:rsid w:val="007337A8"/>
    <w:rsid w:val="0073424B"/>
    <w:rsid w:val="00735388"/>
    <w:rsid w:val="00735601"/>
    <w:rsid w:val="00735B20"/>
    <w:rsid w:val="00736100"/>
    <w:rsid w:val="007361ED"/>
    <w:rsid w:val="0073629E"/>
    <w:rsid w:val="00736358"/>
    <w:rsid w:val="00736D59"/>
    <w:rsid w:val="00737516"/>
    <w:rsid w:val="00740111"/>
    <w:rsid w:val="00740FBB"/>
    <w:rsid w:val="0074106C"/>
    <w:rsid w:val="00741E63"/>
    <w:rsid w:val="00742054"/>
    <w:rsid w:val="00742551"/>
    <w:rsid w:val="00742E71"/>
    <w:rsid w:val="0074336C"/>
    <w:rsid w:val="00743A7D"/>
    <w:rsid w:val="00743BB5"/>
    <w:rsid w:val="00743F77"/>
    <w:rsid w:val="00744304"/>
    <w:rsid w:val="007448F2"/>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44C"/>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57DE7"/>
    <w:rsid w:val="00760897"/>
    <w:rsid w:val="0076231F"/>
    <w:rsid w:val="00762628"/>
    <w:rsid w:val="00762808"/>
    <w:rsid w:val="00762AE6"/>
    <w:rsid w:val="00762D1F"/>
    <w:rsid w:val="00762E52"/>
    <w:rsid w:val="00762F7B"/>
    <w:rsid w:val="00763F26"/>
    <w:rsid w:val="00764A2F"/>
    <w:rsid w:val="00764F19"/>
    <w:rsid w:val="00765384"/>
    <w:rsid w:val="007655BA"/>
    <w:rsid w:val="007655EB"/>
    <w:rsid w:val="007655ED"/>
    <w:rsid w:val="00765994"/>
    <w:rsid w:val="00765B65"/>
    <w:rsid w:val="00765C1B"/>
    <w:rsid w:val="007661D8"/>
    <w:rsid w:val="0076665C"/>
    <w:rsid w:val="00766754"/>
    <w:rsid w:val="0076680E"/>
    <w:rsid w:val="007671EB"/>
    <w:rsid w:val="007672F6"/>
    <w:rsid w:val="007675A2"/>
    <w:rsid w:val="00770426"/>
    <w:rsid w:val="00770761"/>
    <w:rsid w:val="00770A5C"/>
    <w:rsid w:val="00770B11"/>
    <w:rsid w:val="00771C8C"/>
    <w:rsid w:val="00773679"/>
    <w:rsid w:val="00773FD1"/>
    <w:rsid w:val="007746D0"/>
    <w:rsid w:val="00774B71"/>
    <w:rsid w:val="00775CFE"/>
    <w:rsid w:val="00775D98"/>
    <w:rsid w:val="00775DBB"/>
    <w:rsid w:val="007760A2"/>
    <w:rsid w:val="00777758"/>
    <w:rsid w:val="007777C7"/>
    <w:rsid w:val="00777C87"/>
    <w:rsid w:val="00780652"/>
    <w:rsid w:val="00780969"/>
    <w:rsid w:val="0078189B"/>
    <w:rsid w:val="00781997"/>
    <w:rsid w:val="007825E5"/>
    <w:rsid w:val="007826A3"/>
    <w:rsid w:val="00782A88"/>
    <w:rsid w:val="00782BA4"/>
    <w:rsid w:val="00782CD7"/>
    <w:rsid w:val="00783836"/>
    <w:rsid w:val="00783C27"/>
    <w:rsid w:val="00783E23"/>
    <w:rsid w:val="007846BE"/>
    <w:rsid w:val="00784A45"/>
    <w:rsid w:val="0078623A"/>
    <w:rsid w:val="00786913"/>
    <w:rsid w:val="00786C1A"/>
    <w:rsid w:val="00786C62"/>
    <w:rsid w:val="00787887"/>
    <w:rsid w:val="00787FE1"/>
    <w:rsid w:val="00790343"/>
    <w:rsid w:val="00790559"/>
    <w:rsid w:val="00790C33"/>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5BD0"/>
    <w:rsid w:val="007961F1"/>
    <w:rsid w:val="007963B5"/>
    <w:rsid w:val="00796646"/>
    <w:rsid w:val="0079676F"/>
    <w:rsid w:val="00796CB9"/>
    <w:rsid w:val="0079769B"/>
    <w:rsid w:val="007976A0"/>
    <w:rsid w:val="007A020D"/>
    <w:rsid w:val="007A06E1"/>
    <w:rsid w:val="007A14EC"/>
    <w:rsid w:val="007A22FA"/>
    <w:rsid w:val="007A268D"/>
    <w:rsid w:val="007A279D"/>
    <w:rsid w:val="007A2AFD"/>
    <w:rsid w:val="007A311E"/>
    <w:rsid w:val="007A3417"/>
    <w:rsid w:val="007A35C8"/>
    <w:rsid w:val="007A4746"/>
    <w:rsid w:val="007A475D"/>
    <w:rsid w:val="007A5D04"/>
    <w:rsid w:val="007A5EA1"/>
    <w:rsid w:val="007A6340"/>
    <w:rsid w:val="007A6520"/>
    <w:rsid w:val="007A6937"/>
    <w:rsid w:val="007A6ECD"/>
    <w:rsid w:val="007A703C"/>
    <w:rsid w:val="007A7395"/>
    <w:rsid w:val="007A7F66"/>
    <w:rsid w:val="007B01BC"/>
    <w:rsid w:val="007B099B"/>
    <w:rsid w:val="007B0BEC"/>
    <w:rsid w:val="007B0F96"/>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6A8"/>
    <w:rsid w:val="007C1912"/>
    <w:rsid w:val="007C1E7C"/>
    <w:rsid w:val="007C1EC9"/>
    <w:rsid w:val="007C24C8"/>
    <w:rsid w:val="007C24FD"/>
    <w:rsid w:val="007C26D4"/>
    <w:rsid w:val="007C2766"/>
    <w:rsid w:val="007C2B63"/>
    <w:rsid w:val="007C2B93"/>
    <w:rsid w:val="007C2C6B"/>
    <w:rsid w:val="007C2D73"/>
    <w:rsid w:val="007C2E38"/>
    <w:rsid w:val="007C30D9"/>
    <w:rsid w:val="007C338C"/>
    <w:rsid w:val="007C3EC5"/>
    <w:rsid w:val="007C4087"/>
    <w:rsid w:val="007C4546"/>
    <w:rsid w:val="007C45DF"/>
    <w:rsid w:val="007C47B8"/>
    <w:rsid w:val="007C4993"/>
    <w:rsid w:val="007C60E3"/>
    <w:rsid w:val="007C6CA2"/>
    <w:rsid w:val="007C6F0B"/>
    <w:rsid w:val="007C739A"/>
    <w:rsid w:val="007C751A"/>
    <w:rsid w:val="007C7B2E"/>
    <w:rsid w:val="007C7EED"/>
    <w:rsid w:val="007D0D72"/>
    <w:rsid w:val="007D1165"/>
    <w:rsid w:val="007D1E3A"/>
    <w:rsid w:val="007D2A1B"/>
    <w:rsid w:val="007D35CF"/>
    <w:rsid w:val="007D39C2"/>
    <w:rsid w:val="007D4240"/>
    <w:rsid w:val="007D46E3"/>
    <w:rsid w:val="007D4DAB"/>
    <w:rsid w:val="007D4F01"/>
    <w:rsid w:val="007D53B7"/>
    <w:rsid w:val="007D53F7"/>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16B2"/>
    <w:rsid w:val="007E1CF0"/>
    <w:rsid w:val="007E2202"/>
    <w:rsid w:val="007E24A7"/>
    <w:rsid w:val="007E26B8"/>
    <w:rsid w:val="007E2913"/>
    <w:rsid w:val="007E2CB3"/>
    <w:rsid w:val="007E32A8"/>
    <w:rsid w:val="007E3898"/>
    <w:rsid w:val="007E3C3C"/>
    <w:rsid w:val="007E48B0"/>
    <w:rsid w:val="007E4B08"/>
    <w:rsid w:val="007E4B21"/>
    <w:rsid w:val="007E4C48"/>
    <w:rsid w:val="007E5470"/>
    <w:rsid w:val="007E57C0"/>
    <w:rsid w:val="007E5AC2"/>
    <w:rsid w:val="007E5BAB"/>
    <w:rsid w:val="007E606B"/>
    <w:rsid w:val="007E63E0"/>
    <w:rsid w:val="007E6406"/>
    <w:rsid w:val="007E6F08"/>
    <w:rsid w:val="007E74CB"/>
    <w:rsid w:val="007E79E7"/>
    <w:rsid w:val="007F093B"/>
    <w:rsid w:val="007F112F"/>
    <w:rsid w:val="007F148F"/>
    <w:rsid w:val="007F1762"/>
    <w:rsid w:val="007F17C0"/>
    <w:rsid w:val="007F1AE7"/>
    <w:rsid w:val="007F1BCB"/>
    <w:rsid w:val="007F21AD"/>
    <w:rsid w:val="007F314E"/>
    <w:rsid w:val="007F3AB7"/>
    <w:rsid w:val="007F45F2"/>
    <w:rsid w:val="007F4DC0"/>
    <w:rsid w:val="007F51D5"/>
    <w:rsid w:val="007F54F5"/>
    <w:rsid w:val="007F7282"/>
    <w:rsid w:val="007F72F1"/>
    <w:rsid w:val="007F78AD"/>
    <w:rsid w:val="007F79B0"/>
    <w:rsid w:val="008001B2"/>
    <w:rsid w:val="0080097A"/>
    <w:rsid w:val="00800A34"/>
    <w:rsid w:val="00800DB2"/>
    <w:rsid w:val="00801DA6"/>
    <w:rsid w:val="00801E77"/>
    <w:rsid w:val="00801EDF"/>
    <w:rsid w:val="008023F4"/>
    <w:rsid w:val="008025F5"/>
    <w:rsid w:val="008026D3"/>
    <w:rsid w:val="00802A44"/>
    <w:rsid w:val="00803DCE"/>
    <w:rsid w:val="00803E96"/>
    <w:rsid w:val="00804364"/>
    <w:rsid w:val="008043EB"/>
    <w:rsid w:val="00804901"/>
    <w:rsid w:val="00805372"/>
    <w:rsid w:val="00805CEA"/>
    <w:rsid w:val="00805EB3"/>
    <w:rsid w:val="008068A1"/>
    <w:rsid w:val="00806AE3"/>
    <w:rsid w:val="00807152"/>
    <w:rsid w:val="0080715C"/>
    <w:rsid w:val="0080795F"/>
    <w:rsid w:val="00807A95"/>
    <w:rsid w:val="00810E3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65B3"/>
    <w:rsid w:val="00816F56"/>
    <w:rsid w:val="00817680"/>
    <w:rsid w:val="008178C0"/>
    <w:rsid w:val="00817A36"/>
    <w:rsid w:val="00817C06"/>
    <w:rsid w:val="00817C37"/>
    <w:rsid w:val="00820571"/>
    <w:rsid w:val="00820682"/>
    <w:rsid w:val="00822BCE"/>
    <w:rsid w:val="00824054"/>
    <w:rsid w:val="00824BF5"/>
    <w:rsid w:val="00824CB9"/>
    <w:rsid w:val="00824FE7"/>
    <w:rsid w:val="008250E6"/>
    <w:rsid w:val="008250EB"/>
    <w:rsid w:val="008251FA"/>
    <w:rsid w:val="00825B9A"/>
    <w:rsid w:val="008263C6"/>
    <w:rsid w:val="00826B3B"/>
    <w:rsid w:val="0082714D"/>
    <w:rsid w:val="0082736F"/>
    <w:rsid w:val="008274CB"/>
    <w:rsid w:val="00827B04"/>
    <w:rsid w:val="008305ED"/>
    <w:rsid w:val="0083065D"/>
    <w:rsid w:val="0083189E"/>
    <w:rsid w:val="00832101"/>
    <w:rsid w:val="008322F3"/>
    <w:rsid w:val="0083245D"/>
    <w:rsid w:val="00832A37"/>
    <w:rsid w:val="00833057"/>
    <w:rsid w:val="0083308D"/>
    <w:rsid w:val="008333FF"/>
    <w:rsid w:val="00833DE0"/>
    <w:rsid w:val="00834B2A"/>
    <w:rsid w:val="00835413"/>
    <w:rsid w:val="00835482"/>
    <w:rsid w:val="00835E80"/>
    <w:rsid w:val="008367DA"/>
    <w:rsid w:val="00836A64"/>
    <w:rsid w:val="00837093"/>
    <w:rsid w:val="00837A8D"/>
    <w:rsid w:val="00840078"/>
    <w:rsid w:val="0084118D"/>
    <w:rsid w:val="00841C1C"/>
    <w:rsid w:val="0084224E"/>
    <w:rsid w:val="00842879"/>
    <w:rsid w:val="00843C2A"/>
    <w:rsid w:val="008447A4"/>
    <w:rsid w:val="008448E4"/>
    <w:rsid w:val="00845095"/>
    <w:rsid w:val="008456C0"/>
    <w:rsid w:val="008457AE"/>
    <w:rsid w:val="008457D2"/>
    <w:rsid w:val="00845AD4"/>
    <w:rsid w:val="0084600E"/>
    <w:rsid w:val="008460A4"/>
    <w:rsid w:val="0084678F"/>
    <w:rsid w:val="00846AA6"/>
    <w:rsid w:val="00846D1B"/>
    <w:rsid w:val="00847216"/>
    <w:rsid w:val="0084752A"/>
    <w:rsid w:val="00847BEE"/>
    <w:rsid w:val="00847EC6"/>
    <w:rsid w:val="00850171"/>
    <w:rsid w:val="00851940"/>
    <w:rsid w:val="00851A93"/>
    <w:rsid w:val="00852564"/>
    <w:rsid w:val="0085290D"/>
    <w:rsid w:val="0085301D"/>
    <w:rsid w:val="00853232"/>
    <w:rsid w:val="00853960"/>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661"/>
    <w:rsid w:val="0086283E"/>
    <w:rsid w:val="008629E0"/>
    <w:rsid w:val="00862E06"/>
    <w:rsid w:val="00863052"/>
    <w:rsid w:val="0086322A"/>
    <w:rsid w:val="008634FF"/>
    <w:rsid w:val="00863545"/>
    <w:rsid w:val="00863CD7"/>
    <w:rsid w:val="008642C5"/>
    <w:rsid w:val="008647F7"/>
    <w:rsid w:val="00864BC6"/>
    <w:rsid w:val="00864E18"/>
    <w:rsid w:val="008653E6"/>
    <w:rsid w:val="0086597B"/>
    <w:rsid w:val="00865BE9"/>
    <w:rsid w:val="00865FDA"/>
    <w:rsid w:val="0086623F"/>
    <w:rsid w:val="00866443"/>
    <w:rsid w:val="00866E07"/>
    <w:rsid w:val="00866E37"/>
    <w:rsid w:val="00867247"/>
    <w:rsid w:val="0086733B"/>
    <w:rsid w:val="00867ADC"/>
    <w:rsid w:val="00867B27"/>
    <w:rsid w:val="00867FCE"/>
    <w:rsid w:val="00870DDB"/>
    <w:rsid w:val="00871252"/>
    <w:rsid w:val="00871825"/>
    <w:rsid w:val="00871848"/>
    <w:rsid w:val="0087207D"/>
    <w:rsid w:val="008725DC"/>
    <w:rsid w:val="00872B4E"/>
    <w:rsid w:val="00872C28"/>
    <w:rsid w:val="00872F22"/>
    <w:rsid w:val="008734E1"/>
    <w:rsid w:val="00873F86"/>
    <w:rsid w:val="008747E0"/>
    <w:rsid w:val="008752AA"/>
    <w:rsid w:val="00875660"/>
    <w:rsid w:val="00875A44"/>
    <w:rsid w:val="00875B28"/>
    <w:rsid w:val="00876168"/>
    <w:rsid w:val="0087635A"/>
    <w:rsid w:val="00876FE2"/>
    <w:rsid w:val="00877282"/>
    <w:rsid w:val="0087754D"/>
    <w:rsid w:val="00877800"/>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BDD"/>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29C"/>
    <w:rsid w:val="008A68BE"/>
    <w:rsid w:val="008A79E2"/>
    <w:rsid w:val="008B004C"/>
    <w:rsid w:val="008B0279"/>
    <w:rsid w:val="008B0C26"/>
    <w:rsid w:val="008B12D0"/>
    <w:rsid w:val="008B1E1A"/>
    <w:rsid w:val="008B2352"/>
    <w:rsid w:val="008B27BA"/>
    <w:rsid w:val="008B290B"/>
    <w:rsid w:val="008B3286"/>
    <w:rsid w:val="008B343A"/>
    <w:rsid w:val="008B35B9"/>
    <w:rsid w:val="008B3722"/>
    <w:rsid w:val="008B474B"/>
    <w:rsid w:val="008B5E0B"/>
    <w:rsid w:val="008B6642"/>
    <w:rsid w:val="008B68CF"/>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8"/>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3DD"/>
    <w:rsid w:val="008D380B"/>
    <w:rsid w:val="008D3F9D"/>
    <w:rsid w:val="008D4688"/>
    <w:rsid w:val="008D58CA"/>
    <w:rsid w:val="008D6BDB"/>
    <w:rsid w:val="008D6C91"/>
    <w:rsid w:val="008D75E2"/>
    <w:rsid w:val="008E029F"/>
    <w:rsid w:val="008E1F7E"/>
    <w:rsid w:val="008E213B"/>
    <w:rsid w:val="008E2576"/>
    <w:rsid w:val="008E2A91"/>
    <w:rsid w:val="008E2C70"/>
    <w:rsid w:val="008E2DFE"/>
    <w:rsid w:val="008E3A6C"/>
    <w:rsid w:val="008E3A9C"/>
    <w:rsid w:val="008E4071"/>
    <w:rsid w:val="008E5135"/>
    <w:rsid w:val="008E5167"/>
    <w:rsid w:val="008E5921"/>
    <w:rsid w:val="008E5B7C"/>
    <w:rsid w:val="008E5DA2"/>
    <w:rsid w:val="008E5E1F"/>
    <w:rsid w:val="008E644E"/>
    <w:rsid w:val="008E6EA9"/>
    <w:rsid w:val="008E729A"/>
    <w:rsid w:val="008E73DC"/>
    <w:rsid w:val="008E7502"/>
    <w:rsid w:val="008E75CB"/>
    <w:rsid w:val="008E75F2"/>
    <w:rsid w:val="008E79B3"/>
    <w:rsid w:val="008E7E7F"/>
    <w:rsid w:val="008F01B4"/>
    <w:rsid w:val="008F095A"/>
    <w:rsid w:val="008F147F"/>
    <w:rsid w:val="008F1E98"/>
    <w:rsid w:val="008F26B3"/>
    <w:rsid w:val="008F2AED"/>
    <w:rsid w:val="008F2D49"/>
    <w:rsid w:val="008F416E"/>
    <w:rsid w:val="008F4441"/>
    <w:rsid w:val="008F4A39"/>
    <w:rsid w:val="008F5079"/>
    <w:rsid w:val="008F5D32"/>
    <w:rsid w:val="008F6BB2"/>
    <w:rsid w:val="008F700E"/>
    <w:rsid w:val="009007DE"/>
    <w:rsid w:val="00900DFF"/>
    <w:rsid w:val="009021F8"/>
    <w:rsid w:val="00902418"/>
    <w:rsid w:val="00902E9E"/>
    <w:rsid w:val="00903001"/>
    <w:rsid w:val="009030FD"/>
    <w:rsid w:val="00903701"/>
    <w:rsid w:val="00903BC9"/>
    <w:rsid w:val="00903C93"/>
    <w:rsid w:val="00903D8C"/>
    <w:rsid w:val="00904030"/>
    <w:rsid w:val="009041E4"/>
    <w:rsid w:val="00904DDB"/>
    <w:rsid w:val="0090567F"/>
    <w:rsid w:val="00905D94"/>
    <w:rsid w:val="00906B2F"/>
    <w:rsid w:val="00906DF6"/>
    <w:rsid w:val="00906EB8"/>
    <w:rsid w:val="0090791B"/>
    <w:rsid w:val="009102C9"/>
    <w:rsid w:val="00910617"/>
    <w:rsid w:val="00910A0E"/>
    <w:rsid w:val="00910DD3"/>
    <w:rsid w:val="0091175C"/>
    <w:rsid w:val="00911931"/>
    <w:rsid w:val="00911969"/>
    <w:rsid w:val="0091197B"/>
    <w:rsid w:val="00911C9D"/>
    <w:rsid w:val="00911E1A"/>
    <w:rsid w:val="00913548"/>
    <w:rsid w:val="00913B7E"/>
    <w:rsid w:val="00913D9A"/>
    <w:rsid w:val="00913F83"/>
    <w:rsid w:val="0091432C"/>
    <w:rsid w:val="0091445E"/>
    <w:rsid w:val="00914596"/>
    <w:rsid w:val="009146FE"/>
    <w:rsid w:val="00914FE4"/>
    <w:rsid w:val="009153D4"/>
    <w:rsid w:val="00915436"/>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DAE"/>
    <w:rsid w:val="00924E43"/>
    <w:rsid w:val="00925559"/>
    <w:rsid w:val="00925679"/>
    <w:rsid w:val="00925E71"/>
    <w:rsid w:val="00925F22"/>
    <w:rsid w:val="009262A7"/>
    <w:rsid w:val="00926748"/>
    <w:rsid w:val="00926970"/>
    <w:rsid w:val="0092767C"/>
    <w:rsid w:val="00927D7F"/>
    <w:rsid w:val="00927F70"/>
    <w:rsid w:val="009305EF"/>
    <w:rsid w:val="00930AAA"/>
    <w:rsid w:val="00930FE8"/>
    <w:rsid w:val="00931248"/>
    <w:rsid w:val="0093129B"/>
    <w:rsid w:val="00931D1F"/>
    <w:rsid w:val="00932EB5"/>
    <w:rsid w:val="0093304D"/>
    <w:rsid w:val="00933BBC"/>
    <w:rsid w:val="00933E89"/>
    <w:rsid w:val="0093456E"/>
    <w:rsid w:val="00934EB5"/>
    <w:rsid w:val="00935937"/>
    <w:rsid w:val="009359AC"/>
    <w:rsid w:val="009359BB"/>
    <w:rsid w:val="00935FFD"/>
    <w:rsid w:val="009360A5"/>
    <w:rsid w:val="00936237"/>
    <w:rsid w:val="00936A56"/>
    <w:rsid w:val="00936AB0"/>
    <w:rsid w:val="00936B45"/>
    <w:rsid w:val="0094083B"/>
    <w:rsid w:val="00940E6E"/>
    <w:rsid w:val="009413DE"/>
    <w:rsid w:val="009421D4"/>
    <w:rsid w:val="0094234C"/>
    <w:rsid w:val="009428BC"/>
    <w:rsid w:val="00943653"/>
    <w:rsid w:val="00943B68"/>
    <w:rsid w:val="00943D5A"/>
    <w:rsid w:val="00943F58"/>
    <w:rsid w:val="00944095"/>
    <w:rsid w:val="009442D1"/>
    <w:rsid w:val="0094465B"/>
    <w:rsid w:val="009450DD"/>
    <w:rsid w:val="00946799"/>
    <w:rsid w:val="00946B6F"/>
    <w:rsid w:val="00947494"/>
    <w:rsid w:val="00947C34"/>
    <w:rsid w:val="0095046D"/>
    <w:rsid w:val="009506C0"/>
    <w:rsid w:val="009506ED"/>
    <w:rsid w:val="00950AB3"/>
    <w:rsid w:val="0095120E"/>
    <w:rsid w:val="00951857"/>
    <w:rsid w:val="00951876"/>
    <w:rsid w:val="00951A60"/>
    <w:rsid w:val="00951A6D"/>
    <w:rsid w:val="00951EE2"/>
    <w:rsid w:val="009521C3"/>
    <w:rsid w:val="00952462"/>
    <w:rsid w:val="009534E3"/>
    <w:rsid w:val="009535C4"/>
    <w:rsid w:val="00953668"/>
    <w:rsid w:val="0095368F"/>
    <w:rsid w:val="00954184"/>
    <w:rsid w:val="00954454"/>
    <w:rsid w:val="00954A80"/>
    <w:rsid w:val="0095559B"/>
    <w:rsid w:val="009557A0"/>
    <w:rsid w:val="009559C5"/>
    <w:rsid w:val="00955AC3"/>
    <w:rsid w:val="009566E3"/>
    <w:rsid w:val="00956E16"/>
    <w:rsid w:val="00957143"/>
    <w:rsid w:val="009577B2"/>
    <w:rsid w:val="009579C4"/>
    <w:rsid w:val="00957CB1"/>
    <w:rsid w:val="009606AC"/>
    <w:rsid w:val="0096072D"/>
    <w:rsid w:val="009610ED"/>
    <w:rsid w:val="00961E84"/>
    <w:rsid w:val="00961FF3"/>
    <w:rsid w:val="00962405"/>
    <w:rsid w:val="009628B4"/>
    <w:rsid w:val="00962AF0"/>
    <w:rsid w:val="00962D11"/>
    <w:rsid w:val="00962F8C"/>
    <w:rsid w:val="00963586"/>
    <w:rsid w:val="009639A4"/>
    <w:rsid w:val="009640DC"/>
    <w:rsid w:val="009645CA"/>
    <w:rsid w:val="00964698"/>
    <w:rsid w:val="00964714"/>
    <w:rsid w:val="00964B29"/>
    <w:rsid w:val="00964B3A"/>
    <w:rsid w:val="0096507D"/>
    <w:rsid w:val="00966685"/>
    <w:rsid w:val="009668CF"/>
    <w:rsid w:val="00966BE9"/>
    <w:rsid w:val="00966CF1"/>
    <w:rsid w:val="00966F70"/>
    <w:rsid w:val="00967024"/>
    <w:rsid w:val="00967245"/>
    <w:rsid w:val="00970258"/>
    <w:rsid w:val="0097040E"/>
    <w:rsid w:val="0097070E"/>
    <w:rsid w:val="00970796"/>
    <w:rsid w:val="009710DF"/>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3A"/>
    <w:rsid w:val="00983479"/>
    <w:rsid w:val="009834B9"/>
    <w:rsid w:val="009835B9"/>
    <w:rsid w:val="0098395D"/>
    <w:rsid w:val="009839C5"/>
    <w:rsid w:val="00983D72"/>
    <w:rsid w:val="00983D7F"/>
    <w:rsid w:val="00983E0A"/>
    <w:rsid w:val="009848BC"/>
    <w:rsid w:val="00985562"/>
    <w:rsid w:val="00985934"/>
    <w:rsid w:val="00985F69"/>
    <w:rsid w:val="00986091"/>
    <w:rsid w:val="00986599"/>
    <w:rsid w:val="0098723B"/>
    <w:rsid w:val="00987309"/>
    <w:rsid w:val="009876BF"/>
    <w:rsid w:val="0098773E"/>
    <w:rsid w:val="009909E5"/>
    <w:rsid w:val="00990E47"/>
    <w:rsid w:val="00991658"/>
    <w:rsid w:val="00992542"/>
    <w:rsid w:val="0099268F"/>
    <w:rsid w:val="009928EE"/>
    <w:rsid w:val="00992C94"/>
    <w:rsid w:val="00993644"/>
    <w:rsid w:val="009936C8"/>
    <w:rsid w:val="009937CC"/>
    <w:rsid w:val="00993938"/>
    <w:rsid w:val="009939CA"/>
    <w:rsid w:val="00993ABF"/>
    <w:rsid w:val="00993F68"/>
    <w:rsid w:val="00993FA7"/>
    <w:rsid w:val="00994032"/>
    <w:rsid w:val="009946CE"/>
    <w:rsid w:val="009949A2"/>
    <w:rsid w:val="00994A13"/>
    <w:rsid w:val="00994B7D"/>
    <w:rsid w:val="00995374"/>
    <w:rsid w:val="00995815"/>
    <w:rsid w:val="00995EDD"/>
    <w:rsid w:val="00996000"/>
    <w:rsid w:val="00996A8A"/>
    <w:rsid w:val="0099798D"/>
    <w:rsid w:val="00997E56"/>
    <w:rsid w:val="009A03FB"/>
    <w:rsid w:val="009A0508"/>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167"/>
    <w:rsid w:val="009B6D21"/>
    <w:rsid w:val="009B6EA1"/>
    <w:rsid w:val="009B736B"/>
    <w:rsid w:val="009C00B1"/>
    <w:rsid w:val="009C0199"/>
    <w:rsid w:val="009C0C5B"/>
    <w:rsid w:val="009C0DAC"/>
    <w:rsid w:val="009C0EA2"/>
    <w:rsid w:val="009C107A"/>
    <w:rsid w:val="009C1675"/>
    <w:rsid w:val="009C320A"/>
    <w:rsid w:val="009C3BD7"/>
    <w:rsid w:val="009C3D78"/>
    <w:rsid w:val="009C4242"/>
    <w:rsid w:val="009C425A"/>
    <w:rsid w:val="009C4A5C"/>
    <w:rsid w:val="009C4CD5"/>
    <w:rsid w:val="009C4F47"/>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396A"/>
    <w:rsid w:val="009D47D2"/>
    <w:rsid w:val="009D4E43"/>
    <w:rsid w:val="009D4FFE"/>
    <w:rsid w:val="009D5A49"/>
    <w:rsid w:val="009D5E8A"/>
    <w:rsid w:val="009D6BC8"/>
    <w:rsid w:val="009D749E"/>
    <w:rsid w:val="009D7F65"/>
    <w:rsid w:val="009E01A1"/>
    <w:rsid w:val="009E05A6"/>
    <w:rsid w:val="009E05FF"/>
    <w:rsid w:val="009E06F1"/>
    <w:rsid w:val="009E096E"/>
    <w:rsid w:val="009E0ADD"/>
    <w:rsid w:val="009E175A"/>
    <w:rsid w:val="009E2933"/>
    <w:rsid w:val="009E2AB8"/>
    <w:rsid w:val="009E3D39"/>
    <w:rsid w:val="009E4864"/>
    <w:rsid w:val="009E54F3"/>
    <w:rsid w:val="009E57FF"/>
    <w:rsid w:val="009E583D"/>
    <w:rsid w:val="009E5C59"/>
    <w:rsid w:val="009E5C71"/>
    <w:rsid w:val="009E693D"/>
    <w:rsid w:val="009E6DDC"/>
    <w:rsid w:val="009E6E18"/>
    <w:rsid w:val="009E79CA"/>
    <w:rsid w:val="009E7D46"/>
    <w:rsid w:val="009F0A0E"/>
    <w:rsid w:val="009F0B9B"/>
    <w:rsid w:val="009F1C6D"/>
    <w:rsid w:val="009F2D2D"/>
    <w:rsid w:val="009F34AA"/>
    <w:rsid w:val="009F35E7"/>
    <w:rsid w:val="009F37EA"/>
    <w:rsid w:val="009F3E4A"/>
    <w:rsid w:val="009F3ECB"/>
    <w:rsid w:val="009F3FFB"/>
    <w:rsid w:val="009F448A"/>
    <w:rsid w:val="009F4761"/>
    <w:rsid w:val="009F6312"/>
    <w:rsid w:val="009F6E0E"/>
    <w:rsid w:val="009F794F"/>
    <w:rsid w:val="00A004EC"/>
    <w:rsid w:val="00A00A52"/>
    <w:rsid w:val="00A010E8"/>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763"/>
    <w:rsid w:val="00A13103"/>
    <w:rsid w:val="00A13588"/>
    <w:rsid w:val="00A13643"/>
    <w:rsid w:val="00A138AA"/>
    <w:rsid w:val="00A1454C"/>
    <w:rsid w:val="00A15841"/>
    <w:rsid w:val="00A15A4F"/>
    <w:rsid w:val="00A16056"/>
    <w:rsid w:val="00A1692E"/>
    <w:rsid w:val="00A201BD"/>
    <w:rsid w:val="00A2025B"/>
    <w:rsid w:val="00A20F2D"/>
    <w:rsid w:val="00A21DA3"/>
    <w:rsid w:val="00A21FA4"/>
    <w:rsid w:val="00A2249C"/>
    <w:rsid w:val="00A22BF6"/>
    <w:rsid w:val="00A237DE"/>
    <w:rsid w:val="00A24070"/>
    <w:rsid w:val="00A2469D"/>
    <w:rsid w:val="00A24702"/>
    <w:rsid w:val="00A24A8F"/>
    <w:rsid w:val="00A24B0B"/>
    <w:rsid w:val="00A25045"/>
    <w:rsid w:val="00A25DFF"/>
    <w:rsid w:val="00A25FE9"/>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2DAD"/>
    <w:rsid w:val="00A32E34"/>
    <w:rsid w:val="00A33639"/>
    <w:rsid w:val="00A3481D"/>
    <w:rsid w:val="00A34B8F"/>
    <w:rsid w:val="00A35AD8"/>
    <w:rsid w:val="00A3621E"/>
    <w:rsid w:val="00A36D1C"/>
    <w:rsid w:val="00A37041"/>
    <w:rsid w:val="00A37370"/>
    <w:rsid w:val="00A406B6"/>
    <w:rsid w:val="00A41662"/>
    <w:rsid w:val="00A41BA7"/>
    <w:rsid w:val="00A433BB"/>
    <w:rsid w:val="00A439D0"/>
    <w:rsid w:val="00A4575A"/>
    <w:rsid w:val="00A45FD4"/>
    <w:rsid w:val="00A462AE"/>
    <w:rsid w:val="00A4776D"/>
    <w:rsid w:val="00A47D0A"/>
    <w:rsid w:val="00A47DED"/>
    <w:rsid w:val="00A47EA7"/>
    <w:rsid w:val="00A500A2"/>
    <w:rsid w:val="00A508D1"/>
    <w:rsid w:val="00A50E66"/>
    <w:rsid w:val="00A51BFD"/>
    <w:rsid w:val="00A53398"/>
    <w:rsid w:val="00A54D5F"/>
    <w:rsid w:val="00A55580"/>
    <w:rsid w:val="00A55874"/>
    <w:rsid w:val="00A55D3E"/>
    <w:rsid w:val="00A60632"/>
    <w:rsid w:val="00A60654"/>
    <w:rsid w:val="00A6077E"/>
    <w:rsid w:val="00A61F40"/>
    <w:rsid w:val="00A625EB"/>
    <w:rsid w:val="00A62906"/>
    <w:rsid w:val="00A629C3"/>
    <w:rsid w:val="00A6390B"/>
    <w:rsid w:val="00A63EA7"/>
    <w:rsid w:val="00A644CA"/>
    <w:rsid w:val="00A64848"/>
    <w:rsid w:val="00A649C5"/>
    <w:rsid w:val="00A64F0D"/>
    <w:rsid w:val="00A65C33"/>
    <w:rsid w:val="00A6632C"/>
    <w:rsid w:val="00A66D45"/>
    <w:rsid w:val="00A675DE"/>
    <w:rsid w:val="00A70018"/>
    <w:rsid w:val="00A70192"/>
    <w:rsid w:val="00A7080B"/>
    <w:rsid w:val="00A70829"/>
    <w:rsid w:val="00A70BBF"/>
    <w:rsid w:val="00A71017"/>
    <w:rsid w:val="00A7181F"/>
    <w:rsid w:val="00A71B53"/>
    <w:rsid w:val="00A71D65"/>
    <w:rsid w:val="00A71F01"/>
    <w:rsid w:val="00A7210A"/>
    <w:rsid w:val="00A72225"/>
    <w:rsid w:val="00A72239"/>
    <w:rsid w:val="00A72960"/>
    <w:rsid w:val="00A74530"/>
    <w:rsid w:val="00A7471A"/>
    <w:rsid w:val="00A74DE2"/>
    <w:rsid w:val="00A74E64"/>
    <w:rsid w:val="00A75FDD"/>
    <w:rsid w:val="00A762DC"/>
    <w:rsid w:val="00A76C96"/>
    <w:rsid w:val="00A76E70"/>
    <w:rsid w:val="00A77AD8"/>
    <w:rsid w:val="00A77EC9"/>
    <w:rsid w:val="00A80589"/>
    <w:rsid w:val="00A80C67"/>
    <w:rsid w:val="00A80C7A"/>
    <w:rsid w:val="00A81347"/>
    <w:rsid w:val="00A81A06"/>
    <w:rsid w:val="00A81AA0"/>
    <w:rsid w:val="00A81D6E"/>
    <w:rsid w:val="00A83235"/>
    <w:rsid w:val="00A83428"/>
    <w:rsid w:val="00A834AE"/>
    <w:rsid w:val="00A83E62"/>
    <w:rsid w:val="00A83E6D"/>
    <w:rsid w:val="00A84054"/>
    <w:rsid w:val="00A85334"/>
    <w:rsid w:val="00A85506"/>
    <w:rsid w:val="00A85715"/>
    <w:rsid w:val="00A85AA1"/>
    <w:rsid w:val="00A85CC0"/>
    <w:rsid w:val="00A867AB"/>
    <w:rsid w:val="00A874EC"/>
    <w:rsid w:val="00A87555"/>
    <w:rsid w:val="00A87FF5"/>
    <w:rsid w:val="00A903A0"/>
    <w:rsid w:val="00A90530"/>
    <w:rsid w:val="00A906BC"/>
    <w:rsid w:val="00A90BA6"/>
    <w:rsid w:val="00A91154"/>
    <w:rsid w:val="00A91726"/>
    <w:rsid w:val="00A91C73"/>
    <w:rsid w:val="00A91EA7"/>
    <w:rsid w:val="00A92811"/>
    <w:rsid w:val="00A92A12"/>
    <w:rsid w:val="00A92B74"/>
    <w:rsid w:val="00A930FE"/>
    <w:rsid w:val="00A93846"/>
    <w:rsid w:val="00A9457B"/>
    <w:rsid w:val="00A94CBC"/>
    <w:rsid w:val="00A95542"/>
    <w:rsid w:val="00A958BA"/>
    <w:rsid w:val="00A958C9"/>
    <w:rsid w:val="00A965A0"/>
    <w:rsid w:val="00A968EF"/>
    <w:rsid w:val="00A97580"/>
    <w:rsid w:val="00A97F26"/>
    <w:rsid w:val="00AA01EF"/>
    <w:rsid w:val="00AA0788"/>
    <w:rsid w:val="00AA0B9E"/>
    <w:rsid w:val="00AA17E9"/>
    <w:rsid w:val="00AA222B"/>
    <w:rsid w:val="00AA2958"/>
    <w:rsid w:val="00AA2AAC"/>
    <w:rsid w:val="00AA2F62"/>
    <w:rsid w:val="00AA3254"/>
    <w:rsid w:val="00AA333A"/>
    <w:rsid w:val="00AA33CF"/>
    <w:rsid w:val="00AA36FA"/>
    <w:rsid w:val="00AA3789"/>
    <w:rsid w:val="00AA38D3"/>
    <w:rsid w:val="00AA3C1F"/>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DD8"/>
    <w:rsid w:val="00AB416A"/>
    <w:rsid w:val="00AB4671"/>
    <w:rsid w:val="00AB46CB"/>
    <w:rsid w:val="00AB5619"/>
    <w:rsid w:val="00AB5F0D"/>
    <w:rsid w:val="00AB6259"/>
    <w:rsid w:val="00AB6AC1"/>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480"/>
    <w:rsid w:val="00AC554E"/>
    <w:rsid w:val="00AC55D6"/>
    <w:rsid w:val="00AC5717"/>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068"/>
    <w:rsid w:val="00AD4672"/>
    <w:rsid w:val="00AD4ADB"/>
    <w:rsid w:val="00AD515D"/>
    <w:rsid w:val="00AD5A87"/>
    <w:rsid w:val="00AD5B9F"/>
    <w:rsid w:val="00AD6035"/>
    <w:rsid w:val="00AD6854"/>
    <w:rsid w:val="00AD6CFC"/>
    <w:rsid w:val="00AD6E2E"/>
    <w:rsid w:val="00AD70B9"/>
    <w:rsid w:val="00AD75A8"/>
    <w:rsid w:val="00AD7837"/>
    <w:rsid w:val="00AE02B2"/>
    <w:rsid w:val="00AE083B"/>
    <w:rsid w:val="00AE0AAB"/>
    <w:rsid w:val="00AE333D"/>
    <w:rsid w:val="00AE36C9"/>
    <w:rsid w:val="00AE49BE"/>
    <w:rsid w:val="00AE4B00"/>
    <w:rsid w:val="00AE529A"/>
    <w:rsid w:val="00AE52D3"/>
    <w:rsid w:val="00AE5626"/>
    <w:rsid w:val="00AE5CEA"/>
    <w:rsid w:val="00AE5DD4"/>
    <w:rsid w:val="00AE6180"/>
    <w:rsid w:val="00AE68A2"/>
    <w:rsid w:val="00AE6E47"/>
    <w:rsid w:val="00AE6F03"/>
    <w:rsid w:val="00AE759E"/>
    <w:rsid w:val="00AE7619"/>
    <w:rsid w:val="00AF037E"/>
    <w:rsid w:val="00AF0657"/>
    <w:rsid w:val="00AF0727"/>
    <w:rsid w:val="00AF0998"/>
    <w:rsid w:val="00AF10D5"/>
    <w:rsid w:val="00AF1357"/>
    <w:rsid w:val="00AF2006"/>
    <w:rsid w:val="00AF22B8"/>
    <w:rsid w:val="00AF26D1"/>
    <w:rsid w:val="00AF310B"/>
    <w:rsid w:val="00AF354F"/>
    <w:rsid w:val="00AF36DA"/>
    <w:rsid w:val="00AF3821"/>
    <w:rsid w:val="00AF3EC1"/>
    <w:rsid w:val="00AF413E"/>
    <w:rsid w:val="00AF44E4"/>
    <w:rsid w:val="00AF50C4"/>
    <w:rsid w:val="00AF53B6"/>
    <w:rsid w:val="00AF5ECF"/>
    <w:rsid w:val="00AF6115"/>
    <w:rsid w:val="00AF67B6"/>
    <w:rsid w:val="00AF696B"/>
    <w:rsid w:val="00AF6A23"/>
    <w:rsid w:val="00AF6A59"/>
    <w:rsid w:val="00AF6E36"/>
    <w:rsid w:val="00AF721A"/>
    <w:rsid w:val="00AF7B4F"/>
    <w:rsid w:val="00AF7BE6"/>
    <w:rsid w:val="00AF7C9B"/>
    <w:rsid w:val="00B0010E"/>
    <w:rsid w:val="00B00757"/>
    <w:rsid w:val="00B0108B"/>
    <w:rsid w:val="00B01A35"/>
    <w:rsid w:val="00B01B38"/>
    <w:rsid w:val="00B01C62"/>
    <w:rsid w:val="00B01ED1"/>
    <w:rsid w:val="00B02460"/>
    <w:rsid w:val="00B02F95"/>
    <w:rsid w:val="00B0303B"/>
    <w:rsid w:val="00B032F5"/>
    <w:rsid w:val="00B03E1A"/>
    <w:rsid w:val="00B04BAD"/>
    <w:rsid w:val="00B05A55"/>
    <w:rsid w:val="00B060DB"/>
    <w:rsid w:val="00B060E9"/>
    <w:rsid w:val="00B060EB"/>
    <w:rsid w:val="00B06164"/>
    <w:rsid w:val="00B06297"/>
    <w:rsid w:val="00B062B1"/>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653"/>
    <w:rsid w:val="00B147B6"/>
    <w:rsid w:val="00B14912"/>
    <w:rsid w:val="00B14FE4"/>
    <w:rsid w:val="00B15B83"/>
    <w:rsid w:val="00B163BA"/>
    <w:rsid w:val="00B170BC"/>
    <w:rsid w:val="00B17845"/>
    <w:rsid w:val="00B17F05"/>
    <w:rsid w:val="00B20235"/>
    <w:rsid w:val="00B20C94"/>
    <w:rsid w:val="00B21896"/>
    <w:rsid w:val="00B22016"/>
    <w:rsid w:val="00B221B4"/>
    <w:rsid w:val="00B2259C"/>
    <w:rsid w:val="00B226AA"/>
    <w:rsid w:val="00B226EF"/>
    <w:rsid w:val="00B2317D"/>
    <w:rsid w:val="00B2400E"/>
    <w:rsid w:val="00B240A2"/>
    <w:rsid w:val="00B24439"/>
    <w:rsid w:val="00B24557"/>
    <w:rsid w:val="00B24BED"/>
    <w:rsid w:val="00B251FA"/>
    <w:rsid w:val="00B2534A"/>
    <w:rsid w:val="00B26483"/>
    <w:rsid w:val="00B2674C"/>
    <w:rsid w:val="00B2725D"/>
    <w:rsid w:val="00B275D8"/>
    <w:rsid w:val="00B27835"/>
    <w:rsid w:val="00B27BFF"/>
    <w:rsid w:val="00B308B6"/>
    <w:rsid w:val="00B30921"/>
    <w:rsid w:val="00B30AAF"/>
    <w:rsid w:val="00B30DAA"/>
    <w:rsid w:val="00B311A8"/>
    <w:rsid w:val="00B317F3"/>
    <w:rsid w:val="00B32164"/>
    <w:rsid w:val="00B32262"/>
    <w:rsid w:val="00B327F3"/>
    <w:rsid w:val="00B32980"/>
    <w:rsid w:val="00B33288"/>
    <w:rsid w:val="00B3366C"/>
    <w:rsid w:val="00B3376F"/>
    <w:rsid w:val="00B346AE"/>
    <w:rsid w:val="00B34E7F"/>
    <w:rsid w:val="00B35686"/>
    <w:rsid w:val="00B36128"/>
    <w:rsid w:val="00B36829"/>
    <w:rsid w:val="00B369A9"/>
    <w:rsid w:val="00B369F3"/>
    <w:rsid w:val="00B36B1D"/>
    <w:rsid w:val="00B36CC7"/>
    <w:rsid w:val="00B370DB"/>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4E62"/>
    <w:rsid w:val="00B4616B"/>
    <w:rsid w:val="00B46C87"/>
    <w:rsid w:val="00B46D29"/>
    <w:rsid w:val="00B46E6B"/>
    <w:rsid w:val="00B472A8"/>
    <w:rsid w:val="00B473C9"/>
    <w:rsid w:val="00B47800"/>
    <w:rsid w:val="00B5006D"/>
    <w:rsid w:val="00B50229"/>
    <w:rsid w:val="00B503DF"/>
    <w:rsid w:val="00B50E04"/>
    <w:rsid w:val="00B514B8"/>
    <w:rsid w:val="00B51709"/>
    <w:rsid w:val="00B51D03"/>
    <w:rsid w:val="00B51E88"/>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8E1"/>
    <w:rsid w:val="00B62B8F"/>
    <w:rsid w:val="00B62E04"/>
    <w:rsid w:val="00B62EFE"/>
    <w:rsid w:val="00B630BE"/>
    <w:rsid w:val="00B63752"/>
    <w:rsid w:val="00B63813"/>
    <w:rsid w:val="00B63A39"/>
    <w:rsid w:val="00B6441E"/>
    <w:rsid w:val="00B64FE7"/>
    <w:rsid w:val="00B6514F"/>
    <w:rsid w:val="00B65364"/>
    <w:rsid w:val="00B65687"/>
    <w:rsid w:val="00B663CE"/>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35D"/>
    <w:rsid w:val="00B734E8"/>
    <w:rsid w:val="00B73712"/>
    <w:rsid w:val="00B73EE0"/>
    <w:rsid w:val="00B74B92"/>
    <w:rsid w:val="00B7582C"/>
    <w:rsid w:val="00B75AE4"/>
    <w:rsid w:val="00B75BA2"/>
    <w:rsid w:val="00B75F0F"/>
    <w:rsid w:val="00B75FC0"/>
    <w:rsid w:val="00B76B56"/>
    <w:rsid w:val="00B7774F"/>
    <w:rsid w:val="00B77CD3"/>
    <w:rsid w:val="00B803BE"/>
    <w:rsid w:val="00B80D0B"/>
    <w:rsid w:val="00B80F41"/>
    <w:rsid w:val="00B812F8"/>
    <w:rsid w:val="00B818B5"/>
    <w:rsid w:val="00B82396"/>
    <w:rsid w:val="00B82495"/>
    <w:rsid w:val="00B82696"/>
    <w:rsid w:val="00B82C08"/>
    <w:rsid w:val="00B82CE3"/>
    <w:rsid w:val="00B82DA3"/>
    <w:rsid w:val="00B84524"/>
    <w:rsid w:val="00B8500E"/>
    <w:rsid w:val="00B853DE"/>
    <w:rsid w:val="00B855DF"/>
    <w:rsid w:val="00B86C66"/>
    <w:rsid w:val="00B86EA8"/>
    <w:rsid w:val="00B8750F"/>
    <w:rsid w:val="00B90525"/>
    <w:rsid w:val="00B909CB"/>
    <w:rsid w:val="00B90DD6"/>
    <w:rsid w:val="00B91D45"/>
    <w:rsid w:val="00B91E2D"/>
    <w:rsid w:val="00B93767"/>
    <w:rsid w:val="00B938FB"/>
    <w:rsid w:val="00B94396"/>
    <w:rsid w:val="00B9440A"/>
    <w:rsid w:val="00B94C18"/>
    <w:rsid w:val="00B94E34"/>
    <w:rsid w:val="00B95831"/>
    <w:rsid w:val="00B963BB"/>
    <w:rsid w:val="00B965A1"/>
    <w:rsid w:val="00B965F8"/>
    <w:rsid w:val="00B96EA4"/>
    <w:rsid w:val="00B9770C"/>
    <w:rsid w:val="00BA0046"/>
    <w:rsid w:val="00BA05D6"/>
    <w:rsid w:val="00BA06C7"/>
    <w:rsid w:val="00BA0CB0"/>
    <w:rsid w:val="00BA1BAC"/>
    <w:rsid w:val="00BA1D50"/>
    <w:rsid w:val="00BA1F11"/>
    <w:rsid w:val="00BA24F4"/>
    <w:rsid w:val="00BA25F1"/>
    <w:rsid w:val="00BA298E"/>
    <w:rsid w:val="00BA4218"/>
    <w:rsid w:val="00BA44CF"/>
    <w:rsid w:val="00BA4549"/>
    <w:rsid w:val="00BA4A03"/>
    <w:rsid w:val="00BA4AD2"/>
    <w:rsid w:val="00BA4BC2"/>
    <w:rsid w:val="00BA52B6"/>
    <w:rsid w:val="00BA578D"/>
    <w:rsid w:val="00BA5F2B"/>
    <w:rsid w:val="00BA78AD"/>
    <w:rsid w:val="00BB01D5"/>
    <w:rsid w:val="00BB025C"/>
    <w:rsid w:val="00BB0ACB"/>
    <w:rsid w:val="00BB15BD"/>
    <w:rsid w:val="00BB1695"/>
    <w:rsid w:val="00BB1FEE"/>
    <w:rsid w:val="00BB24B1"/>
    <w:rsid w:val="00BB324B"/>
    <w:rsid w:val="00BB34AD"/>
    <w:rsid w:val="00BB38A4"/>
    <w:rsid w:val="00BB39F4"/>
    <w:rsid w:val="00BB45DA"/>
    <w:rsid w:val="00BB4974"/>
    <w:rsid w:val="00BB5323"/>
    <w:rsid w:val="00BB618C"/>
    <w:rsid w:val="00BB64C1"/>
    <w:rsid w:val="00BB6868"/>
    <w:rsid w:val="00BB6979"/>
    <w:rsid w:val="00BB6A8B"/>
    <w:rsid w:val="00BC0122"/>
    <w:rsid w:val="00BC0AAC"/>
    <w:rsid w:val="00BC0EB5"/>
    <w:rsid w:val="00BC1417"/>
    <w:rsid w:val="00BC2442"/>
    <w:rsid w:val="00BC29D6"/>
    <w:rsid w:val="00BC3725"/>
    <w:rsid w:val="00BC3792"/>
    <w:rsid w:val="00BC451E"/>
    <w:rsid w:val="00BC4DFA"/>
    <w:rsid w:val="00BC4EF2"/>
    <w:rsid w:val="00BC4FB2"/>
    <w:rsid w:val="00BC5516"/>
    <w:rsid w:val="00BC5B93"/>
    <w:rsid w:val="00BC5C9D"/>
    <w:rsid w:val="00BC6045"/>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5FC6"/>
    <w:rsid w:val="00BD6A3B"/>
    <w:rsid w:val="00BD71C9"/>
    <w:rsid w:val="00BD76BE"/>
    <w:rsid w:val="00BD7739"/>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88C"/>
    <w:rsid w:val="00BE798B"/>
    <w:rsid w:val="00BE7DB9"/>
    <w:rsid w:val="00BF00D8"/>
    <w:rsid w:val="00BF0D48"/>
    <w:rsid w:val="00BF14FC"/>
    <w:rsid w:val="00BF29B5"/>
    <w:rsid w:val="00BF2AF5"/>
    <w:rsid w:val="00BF3751"/>
    <w:rsid w:val="00BF38BA"/>
    <w:rsid w:val="00BF3ECD"/>
    <w:rsid w:val="00BF464B"/>
    <w:rsid w:val="00BF4CB7"/>
    <w:rsid w:val="00BF4E39"/>
    <w:rsid w:val="00BF4EC4"/>
    <w:rsid w:val="00BF576A"/>
    <w:rsid w:val="00BF614A"/>
    <w:rsid w:val="00BF697B"/>
    <w:rsid w:val="00BF7FA9"/>
    <w:rsid w:val="00C0037C"/>
    <w:rsid w:val="00C00CB8"/>
    <w:rsid w:val="00C01C38"/>
    <w:rsid w:val="00C02069"/>
    <w:rsid w:val="00C029A8"/>
    <w:rsid w:val="00C029D3"/>
    <w:rsid w:val="00C05291"/>
    <w:rsid w:val="00C052AC"/>
    <w:rsid w:val="00C05384"/>
    <w:rsid w:val="00C053D8"/>
    <w:rsid w:val="00C059B0"/>
    <w:rsid w:val="00C05DAD"/>
    <w:rsid w:val="00C06022"/>
    <w:rsid w:val="00C062B4"/>
    <w:rsid w:val="00C063C9"/>
    <w:rsid w:val="00C065D6"/>
    <w:rsid w:val="00C0670C"/>
    <w:rsid w:val="00C0676C"/>
    <w:rsid w:val="00C06FB0"/>
    <w:rsid w:val="00C070BC"/>
    <w:rsid w:val="00C071D1"/>
    <w:rsid w:val="00C0784E"/>
    <w:rsid w:val="00C078B4"/>
    <w:rsid w:val="00C07FED"/>
    <w:rsid w:val="00C10318"/>
    <w:rsid w:val="00C104DF"/>
    <w:rsid w:val="00C105FD"/>
    <w:rsid w:val="00C12689"/>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19CC"/>
    <w:rsid w:val="00C224DE"/>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4E9"/>
    <w:rsid w:val="00C279FF"/>
    <w:rsid w:val="00C27C8F"/>
    <w:rsid w:val="00C27EFB"/>
    <w:rsid w:val="00C30114"/>
    <w:rsid w:val="00C30128"/>
    <w:rsid w:val="00C30878"/>
    <w:rsid w:val="00C30F28"/>
    <w:rsid w:val="00C31E10"/>
    <w:rsid w:val="00C31FA6"/>
    <w:rsid w:val="00C32178"/>
    <w:rsid w:val="00C329EE"/>
    <w:rsid w:val="00C32ECD"/>
    <w:rsid w:val="00C33058"/>
    <w:rsid w:val="00C333F4"/>
    <w:rsid w:val="00C33520"/>
    <w:rsid w:val="00C335C0"/>
    <w:rsid w:val="00C336ED"/>
    <w:rsid w:val="00C33A1C"/>
    <w:rsid w:val="00C34A55"/>
    <w:rsid w:val="00C34D48"/>
    <w:rsid w:val="00C353CC"/>
    <w:rsid w:val="00C3615F"/>
    <w:rsid w:val="00C362E3"/>
    <w:rsid w:val="00C377F3"/>
    <w:rsid w:val="00C379A0"/>
    <w:rsid w:val="00C40695"/>
    <w:rsid w:val="00C406A0"/>
    <w:rsid w:val="00C406DF"/>
    <w:rsid w:val="00C40D42"/>
    <w:rsid w:val="00C41787"/>
    <w:rsid w:val="00C417BC"/>
    <w:rsid w:val="00C420D4"/>
    <w:rsid w:val="00C42192"/>
    <w:rsid w:val="00C422B9"/>
    <w:rsid w:val="00C424A6"/>
    <w:rsid w:val="00C42B77"/>
    <w:rsid w:val="00C431CD"/>
    <w:rsid w:val="00C4344A"/>
    <w:rsid w:val="00C439D9"/>
    <w:rsid w:val="00C43F81"/>
    <w:rsid w:val="00C44548"/>
    <w:rsid w:val="00C449B2"/>
    <w:rsid w:val="00C4572E"/>
    <w:rsid w:val="00C45E1A"/>
    <w:rsid w:val="00C4665B"/>
    <w:rsid w:val="00C46F09"/>
    <w:rsid w:val="00C472F7"/>
    <w:rsid w:val="00C50109"/>
    <w:rsid w:val="00C502BD"/>
    <w:rsid w:val="00C504CE"/>
    <w:rsid w:val="00C505B4"/>
    <w:rsid w:val="00C5102C"/>
    <w:rsid w:val="00C51116"/>
    <w:rsid w:val="00C51FE4"/>
    <w:rsid w:val="00C5339D"/>
    <w:rsid w:val="00C534CF"/>
    <w:rsid w:val="00C53781"/>
    <w:rsid w:val="00C5397F"/>
    <w:rsid w:val="00C54575"/>
    <w:rsid w:val="00C546DB"/>
    <w:rsid w:val="00C54D07"/>
    <w:rsid w:val="00C555A4"/>
    <w:rsid w:val="00C55AC5"/>
    <w:rsid w:val="00C55AFB"/>
    <w:rsid w:val="00C55B30"/>
    <w:rsid w:val="00C55C7A"/>
    <w:rsid w:val="00C562BA"/>
    <w:rsid w:val="00C562E6"/>
    <w:rsid w:val="00C5648A"/>
    <w:rsid w:val="00C56546"/>
    <w:rsid w:val="00C565A3"/>
    <w:rsid w:val="00C56BF3"/>
    <w:rsid w:val="00C56D4A"/>
    <w:rsid w:val="00C570A6"/>
    <w:rsid w:val="00C57C01"/>
    <w:rsid w:val="00C57D6C"/>
    <w:rsid w:val="00C60F41"/>
    <w:rsid w:val="00C61906"/>
    <w:rsid w:val="00C62726"/>
    <w:rsid w:val="00C638C1"/>
    <w:rsid w:val="00C63EDC"/>
    <w:rsid w:val="00C64875"/>
    <w:rsid w:val="00C648EF"/>
    <w:rsid w:val="00C64B64"/>
    <w:rsid w:val="00C64BA4"/>
    <w:rsid w:val="00C65BFF"/>
    <w:rsid w:val="00C66232"/>
    <w:rsid w:val="00C66450"/>
    <w:rsid w:val="00C66EBB"/>
    <w:rsid w:val="00C67358"/>
    <w:rsid w:val="00C67D35"/>
    <w:rsid w:val="00C70740"/>
    <w:rsid w:val="00C70AC2"/>
    <w:rsid w:val="00C70D5E"/>
    <w:rsid w:val="00C71036"/>
    <w:rsid w:val="00C71308"/>
    <w:rsid w:val="00C716A8"/>
    <w:rsid w:val="00C718C5"/>
    <w:rsid w:val="00C723C9"/>
    <w:rsid w:val="00C727D3"/>
    <w:rsid w:val="00C727F5"/>
    <w:rsid w:val="00C73067"/>
    <w:rsid w:val="00C73C6B"/>
    <w:rsid w:val="00C7443C"/>
    <w:rsid w:val="00C745D0"/>
    <w:rsid w:val="00C748A8"/>
    <w:rsid w:val="00C74B71"/>
    <w:rsid w:val="00C75192"/>
    <w:rsid w:val="00C75633"/>
    <w:rsid w:val="00C75AD4"/>
    <w:rsid w:val="00C75B5B"/>
    <w:rsid w:val="00C75FC5"/>
    <w:rsid w:val="00C7604F"/>
    <w:rsid w:val="00C761B1"/>
    <w:rsid w:val="00C76290"/>
    <w:rsid w:val="00C763B8"/>
    <w:rsid w:val="00C77457"/>
    <w:rsid w:val="00C80889"/>
    <w:rsid w:val="00C818A7"/>
    <w:rsid w:val="00C81945"/>
    <w:rsid w:val="00C83656"/>
    <w:rsid w:val="00C83B44"/>
    <w:rsid w:val="00C84E82"/>
    <w:rsid w:val="00C853CB"/>
    <w:rsid w:val="00C85484"/>
    <w:rsid w:val="00C856C6"/>
    <w:rsid w:val="00C85848"/>
    <w:rsid w:val="00C87B2F"/>
    <w:rsid w:val="00C903F0"/>
    <w:rsid w:val="00C90FF7"/>
    <w:rsid w:val="00C91B5A"/>
    <w:rsid w:val="00C91C17"/>
    <w:rsid w:val="00C9241D"/>
    <w:rsid w:val="00C926F5"/>
    <w:rsid w:val="00C931CA"/>
    <w:rsid w:val="00C933B7"/>
    <w:rsid w:val="00C93700"/>
    <w:rsid w:val="00C93905"/>
    <w:rsid w:val="00C93B4B"/>
    <w:rsid w:val="00C94160"/>
    <w:rsid w:val="00C948E9"/>
    <w:rsid w:val="00C952AB"/>
    <w:rsid w:val="00C95A8A"/>
    <w:rsid w:val="00C96849"/>
    <w:rsid w:val="00C96F4C"/>
    <w:rsid w:val="00C9708C"/>
    <w:rsid w:val="00C973C2"/>
    <w:rsid w:val="00C9764B"/>
    <w:rsid w:val="00C97BC0"/>
    <w:rsid w:val="00CA022E"/>
    <w:rsid w:val="00CA0A9F"/>
    <w:rsid w:val="00CA138A"/>
    <w:rsid w:val="00CA1524"/>
    <w:rsid w:val="00CA167B"/>
    <w:rsid w:val="00CA1B96"/>
    <w:rsid w:val="00CA2532"/>
    <w:rsid w:val="00CA269B"/>
    <w:rsid w:val="00CA31A7"/>
    <w:rsid w:val="00CA34F6"/>
    <w:rsid w:val="00CA3527"/>
    <w:rsid w:val="00CA451B"/>
    <w:rsid w:val="00CA4B8C"/>
    <w:rsid w:val="00CA4D6B"/>
    <w:rsid w:val="00CA5278"/>
    <w:rsid w:val="00CA5830"/>
    <w:rsid w:val="00CA5F09"/>
    <w:rsid w:val="00CA6435"/>
    <w:rsid w:val="00CA7ED3"/>
    <w:rsid w:val="00CB0108"/>
    <w:rsid w:val="00CB046A"/>
    <w:rsid w:val="00CB0485"/>
    <w:rsid w:val="00CB0B30"/>
    <w:rsid w:val="00CB1541"/>
    <w:rsid w:val="00CB2D42"/>
    <w:rsid w:val="00CB2E43"/>
    <w:rsid w:val="00CB2E9F"/>
    <w:rsid w:val="00CB33E2"/>
    <w:rsid w:val="00CB398B"/>
    <w:rsid w:val="00CB3C89"/>
    <w:rsid w:val="00CB40EF"/>
    <w:rsid w:val="00CB4334"/>
    <w:rsid w:val="00CB5987"/>
    <w:rsid w:val="00CB5F10"/>
    <w:rsid w:val="00CB7319"/>
    <w:rsid w:val="00CB76E3"/>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033"/>
    <w:rsid w:val="00CD79A7"/>
    <w:rsid w:val="00CE0C7A"/>
    <w:rsid w:val="00CE0D2D"/>
    <w:rsid w:val="00CE11B9"/>
    <w:rsid w:val="00CE1730"/>
    <w:rsid w:val="00CE1845"/>
    <w:rsid w:val="00CE18AC"/>
    <w:rsid w:val="00CE19C0"/>
    <w:rsid w:val="00CE21A5"/>
    <w:rsid w:val="00CE2326"/>
    <w:rsid w:val="00CE2D64"/>
    <w:rsid w:val="00CE2E6A"/>
    <w:rsid w:val="00CE3430"/>
    <w:rsid w:val="00CE38EE"/>
    <w:rsid w:val="00CE4127"/>
    <w:rsid w:val="00CE4229"/>
    <w:rsid w:val="00CE44A1"/>
    <w:rsid w:val="00CE54C1"/>
    <w:rsid w:val="00CE58AD"/>
    <w:rsid w:val="00CE5DB2"/>
    <w:rsid w:val="00CE6453"/>
    <w:rsid w:val="00CE6DED"/>
    <w:rsid w:val="00CE754E"/>
    <w:rsid w:val="00CE7797"/>
    <w:rsid w:val="00CF06B6"/>
    <w:rsid w:val="00CF075B"/>
    <w:rsid w:val="00CF162E"/>
    <w:rsid w:val="00CF17AF"/>
    <w:rsid w:val="00CF1C45"/>
    <w:rsid w:val="00CF2A1F"/>
    <w:rsid w:val="00CF3BD3"/>
    <w:rsid w:val="00CF3CCC"/>
    <w:rsid w:val="00CF437A"/>
    <w:rsid w:val="00CF4385"/>
    <w:rsid w:val="00CF4973"/>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8A0"/>
    <w:rsid w:val="00D03CE0"/>
    <w:rsid w:val="00D040FB"/>
    <w:rsid w:val="00D04457"/>
    <w:rsid w:val="00D04642"/>
    <w:rsid w:val="00D04895"/>
    <w:rsid w:val="00D04D27"/>
    <w:rsid w:val="00D0511F"/>
    <w:rsid w:val="00D05785"/>
    <w:rsid w:val="00D065AD"/>
    <w:rsid w:val="00D0711B"/>
    <w:rsid w:val="00D07125"/>
    <w:rsid w:val="00D0722D"/>
    <w:rsid w:val="00D075DF"/>
    <w:rsid w:val="00D1059A"/>
    <w:rsid w:val="00D10B77"/>
    <w:rsid w:val="00D10C66"/>
    <w:rsid w:val="00D10F8C"/>
    <w:rsid w:val="00D112DA"/>
    <w:rsid w:val="00D12327"/>
    <w:rsid w:val="00D12646"/>
    <w:rsid w:val="00D12A7A"/>
    <w:rsid w:val="00D136AE"/>
    <w:rsid w:val="00D13DBF"/>
    <w:rsid w:val="00D141FB"/>
    <w:rsid w:val="00D1431C"/>
    <w:rsid w:val="00D14798"/>
    <w:rsid w:val="00D14B13"/>
    <w:rsid w:val="00D150AC"/>
    <w:rsid w:val="00D15122"/>
    <w:rsid w:val="00D156E8"/>
    <w:rsid w:val="00D15ED4"/>
    <w:rsid w:val="00D162FD"/>
    <w:rsid w:val="00D167D9"/>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27DBF"/>
    <w:rsid w:val="00D3009E"/>
    <w:rsid w:val="00D30A53"/>
    <w:rsid w:val="00D316B7"/>
    <w:rsid w:val="00D32446"/>
    <w:rsid w:val="00D3273C"/>
    <w:rsid w:val="00D336B5"/>
    <w:rsid w:val="00D34CA7"/>
    <w:rsid w:val="00D34F48"/>
    <w:rsid w:val="00D36142"/>
    <w:rsid w:val="00D36354"/>
    <w:rsid w:val="00D36410"/>
    <w:rsid w:val="00D367CA"/>
    <w:rsid w:val="00D36EB4"/>
    <w:rsid w:val="00D37395"/>
    <w:rsid w:val="00D37E76"/>
    <w:rsid w:val="00D37F05"/>
    <w:rsid w:val="00D4067E"/>
    <w:rsid w:val="00D40C6D"/>
    <w:rsid w:val="00D415F2"/>
    <w:rsid w:val="00D41A23"/>
    <w:rsid w:val="00D41CCB"/>
    <w:rsid w:val="00D42375"/>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3BF5"/>
    <w:rsid w:val="00D5542E"/>
    <w:rsid w:val="00D558D6"/>
    <w:rsid w:val="00D5612D"/>
    <w:rsid w:val="00D561B0"/>
    <w:rsid w:val="00D564B0"/>
    <w:rsid w:val="00D56E2F"/>
    <w:rsid w:val="00D56F46"/>
    <w:rsid w:val="00D570CB"/>
    <w:rsid w:val="00D5777C"/>
    <w:rsid w:val="00D605BA"/>
    <w:rsid w:val="00D6077D"/>
    <w:rsid w:val="00D60865"/>
    <w:rsid w:val="00D60D47"/>
    <w:rsid w:val="00D61646"/>
    <w:rsid w:val="00D61654"/>
    <w:rsid w:val="00D618A4"/>
    <w:rsid w:val="00D61AC1"/>
    <w:rsid w:val="00D62A8D"/>
    <w:rsid w:val="00D62C9A"/>
    <w:rsid w:val="00D62EE6"/>
    <w:rsid w:val="00D63236"/>
    <w:rsid w:val="00D6338F"/>
    <w:rsid w:val="00D6380D"/>
    <w:rsid w:val="00D639CB"/>
    <w:rsid w:val="00D63B35"/>
    <w:rsid w:val="00D64A3E"/>
    <w:rsid w:val="00D64BC3"/>
    <w:rsid w:val="00D65219"/>
    <w:rsid w:val="00D6581A"/>
    <w:rsid w:val="00D65AAA"/>
    <w:rsid w:val="00D65BC7"/>
    <w:rsid w:val="00D6621F"/>
    <w:rsid w:val="00D66D3A"/>
    <w:rsid w:val="00D671AD"/>
    <w:rsid w:val="00D67297"/>
    <w:rsid w:val="00D6772A"/>
    <w:rsid w:val="00D7009E"/>
    <w:rsid w:val="00D7035E"/>
    <w:rsid w:val="00D7049E"/>
    <w:rsid w:val="00D70622"/>
    <w:rsid w:val="00D70727"/>
    <w:rsid w:val="00D70C14"/>
    <w:rsid w:val="00D70FDD"/>
    <w:rsid w:val="00D71101"/>
    <w:rsid w:val="00D71596"/>
    <w:rsid w:val="00D7205A"/>
    <w:rsid w:val="00D7366F"/>
    <w:rsid w:val="00D741D7"/>
    <w:rsid w:val="00D7433C"/>
    <w:rsid w:val="00D74800"/>
    <w:rsid w:val="00D74CD5"/>
    <w:rsid w:val="00D752B3"/>
    <w:rsid w:val="00D76427"/>
    <w:rsid w:val="00D76CA3"/>
    <w:rsid w:val="00D76D65"/>
    <w:rsid w:val="00D77028"/>
    <w:rsid w:val="00D770E2"/>
    <w:rsid w:val="00D773F6"/>
    <w:rsid w:val="00D77A97"/>
    <w:rsid w:val="00D77C6D"/>
    <w:rsid w:val="00D8090B"/>
    <w:rsid w:val="00D80BAE"/>
    <w:rsid w:val="00D80E74"/>
    <w:rsid w:val="00D817F3"/>
    <w:rsid w:val="00D81DCE"/>
    <w:rsid w:val="00D824A7"/>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2D"/>
    <w:rsid w:val="00D91456"/>
    <w:rsid w:val="00D914A0"/>
    <w:rsid w:val="00D9188D"/>
    <w:rsid w:val="00D91D3A"/>
    <w:rsid w:val="00D923BE"/>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727"/>
    <w:rsid w:val="00DB39AD"/>
    <w:rsid w:val="00DB3CB0"/>
    <w:rsid w:val="00DB3FFB"/>
    <w:rsid w:val="00DB547B"/>
    <w:rsid w:val="00DB5775"/>
    <w:rsid w:val="00DB60A4"/>
    <w:rsid w:val="00DB65C6"/>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3F0D"/>
    <w:rsid w:val="00DC40BD"/>
    <w:rsid w:val="00DC4962"/>
    <w:rsid w:val="00DC55DF"/>
    <w:rsid w:val="00DC5AE1"/>
    <w:rsid w:val="00DC5B56"/>
    <w:rsid w:val="00DC6234"/>
    <w:rsid w:val="00DC6332"/>
    <w:rsid w:val="00DC67A9"/>
    <w:rsid w:val="00DC7257"/>
    <w:rsid w:val="00DC7DEE"/>
    <w:rsid w:val="00DC7F28"/>
    <w:rsid w:val="00DD04E1"/>
    <w:rsid w:val="00DD108D"/>
    <w:rsid w:val="00DD1665"/>
    <w:rsid w:val="00DD1D61"/>
    <w:rsid w:val="00DD1E8E"/>
    <w:rsid w:val="00DD22DD"/>
    <w:rsid w:val="00DD2797"/>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2261"/>
    <w:rsid w:val="00DE2C64"/>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A5E"/>
    <w:rsid w:val="00DF5F4D"/>
    <w:rsid w:val="00DF61CA"/>
    <w:rsid w:val="00DF659A"/>
    <w:rsid w:val="00DF6704"/>
    <w:rsid w:val="00DF6912"/>
    <w:rsid w:val="00DF6CDD"/>
    <w:rsid w:val="00DF71EE"/>
    <w:rsid w:val="00DF73F1"/>
    <w:rsid w:val="00E00336"/>
    <w:rsid w:val="00E003B8"/>
    <w:rsid w:val="00E00855"/>
    <w:rsid w:val="00E01350"/>
    <w:rsid w:val="00E01440"/>
    <w:rsid w:val="00E01B2E"/>
    <w:rsid w:val="00E01D82"/>
    <w:rsid w:val="00E02E62"/>
    <w:rsid w:val="00E02F56"/>
    <w:rsid w:val="00E030CB"/>
    <w:rsid w:val="00E03368"/>
    <w:rsid w:val="00E03A8D"/>
    <w:rsid w:val="00E047B8"/>
    <w:rsid w:val="00E06517"/>
    <w:rsid w:val="00E0668E"/>
    <w:rsid w:val="00E069D9"/>
    <w:rsid w:val="00E06A29"/>
    <w:rsid w:val="00E06B18"/>
    <w:rsid w:val="00E070A1"/>
    <w:rsid w:val="00E0713C"/>
    <w:rsid w:val="00E071EB"/>
    <w:rsid w:val="00E0765D"/>
    <w:rsid w:val="00E077B2"/>
    <w:rsid w:val="00E07879"/>
    <w:rsid w:val="00E07FAD"/>
    <w:rsid w:val="00E10272"/>
    <w:rsid w:val="00E1076D"/>
    <w:rsid w:val="00E10A98"/>
    <w:rsid w:val="00E10D78"/>
    <w:rsid w:val="00E10DA5"/>
    <w:rsid w:val="00E10FC5"/>
    <w:rsid w:val="00E116C9"/>
    <w:rsid w:val="00E11C94"/>
    <w:rsid w:val="00E12FC1"/>
    <w:rsid w:val="00E13220"/>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1D8E"/>
    <w:rsid w:val="00E326F4"/>
    <w:rsid w:val="00E32762"/>
    <w:rsid w:val="00E331EF"/>
    <w:rsid w:val="00E33528"/>
    <w:rsid w:val="00E33744"/>
    <w:rsid w:val="00E338B8"/>
    <w:rsid w:val="00E33941"/>
    <w:rsid w:val="00E33F19"/>
    <w:rsid w:val="00E34502"/>
    <w:rsid w:val="00E3503F"/>
    <w:rsid w:val="00E351F9"/>
    <w:rsid w:val="00E35D4E"/>
    <w:rsid w:val="00E37038"/>
    <w:rsid w:val="00E407E7"/>
    <w:rsid w:val="00E4090C"/>
    <w:rsid w:val="00E411C0"/>
    <w:rsid w:val="00E41769"/>
    <w:rsid w:val="00E41993"/>
    <w:rsid w:val="00E41AE7"/>
    <w:rsid w:val="00E42551"/>
    <w:rsid w:val="00E42592"/>
    <w:rsid w:val="00E42A18"/>
    <w:rsid w:val="00E435C1"/>
    <w:rsid w:val="00E43AEC"/>
    <w:rsid w:val="00E43BFC"/>
    <w:rsid w:val="00E43D84"/>
    <w:rsid w:val="00E44404"/>
    <w:rsid w:val="00E444C6"/>
    <w:rsid w:val="00E4549B"/>
    <w:rsid w:val="00E454BF"/>
    <w:rsid w:val="00E45CA6"/>
    <w:rsid w:val="00E4651C"/>
    <w:rsid w:val="00E46752"/>
    <w:rsid w:val="00E46A24"/>
    <w:rsid w:val="00E4733A"/>
    <w:rsid w:val="00E4737D"/>
    <w:rsid w:val="00E47760"/>
    <w:rsid w:val="00E479AD"/>
    <w:rsid w:val="00E47D94"/>
    <w:rsid w:val="00E5056B"/>
    <w:rsid w:val="00E51B99"/>
    <w:rsid w:val="00E51C8E"/>
    <w:rsid w:val="00E52FF1"/>
    <w:rsid w:val="00E53522"/>
    <w:rsid w:val="00E53C9A"/>
    <w:rsid w:val="00E54447"/>
    <w:rsid w:val="00E55325"/>
    <w:rsid w:val="00E55849"/>
    <w:rsid w:val="00E55C19"/>
    <w:rsid w:val="00E55DEC"/>
    <w:rsid w:val="00E5620B"/>
    <w:rsid w:val="00E60237"/>
    <w:rsid w:val="00E607C4"/>
    <w:rsid w:val="00E60C93"/>
    <w:rsid w:val="00E61198"/>
    <w:rsid w:val="00E61C9A"/>
    <w:rsid w:val="00E61DFA"/>
    <w:rsid w:val="00E61E7A"/>
    <w:rsid w:val="00E628EF"/>
    <w:rsid w:val="00E62FBC"/>
    <w:rsid w:val="00E63022"/>
    <w:rsid w:val="00E6302F"/>
    <w:rsid w:val="00E63494"/>
    <w:rsid w:val="00E6461B"/>
    <w:rsid w:val="00E648F3"/>
    <w:rsid w:val="00E64CD1"/>
    <w:rsid w:val="00E64EA6"/>
    <w:rsid w:val="00E6563C"/>
    <w:rsid w:val="00E670F2"/>
    <w:rsid w:val="00E702B7"/>
    <w:rsid w:val="00E70DFF"/>
    <w:rsid w:val="00E7129C"/>
    <w:rsid w:val="00E71BF1"/>
    <w:rsid w:val="00E71CD1"/>
    <w:rsid w:val="00E72170"/>
    <w:rsid w:val="00E72710"/>
    <w:rsid w:val="00E73048"/>
    <w:rsid w:val="00E733AA"/>
    <w:rsid w:val="00E73918"/>
    <w:rsid w:val="00E747B4"/>
    <w:rsid w:val="00E749BC"/>
    <w:rsid w:val="00E749EC"/>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125"/>
    <w:rsid w:val="00E91529"/>
    <w:rsid w:val="00E9160B"/>
    <w:rsid w:val="00E9161E"/>
    <w:rsid w:val="00E92024"/>
    <w:rsid w:val="00E92472"/>
    <w:rsid w:val="00E92524"/>
    <w:rsid w:val="00E92A30"/>
    <w:rsid w:val="00E93B6C"/>
    <w:rsid w:val="00E94198"/>
    <w:rsid w:val="00E9430B"/>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67B"/>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339"/>
    <w:rsid w:val="00EB35AF"/>
    <w:rsid w:val="00EB371D"/>
    <w:rsid w:val="00EB4D04"/>
    <w:rsid w:val="00EB4EAA"/>
    <w:rsid w:val="00EB53C2"/>
    <w:rsid w:val="00EB55DA"/>
    <w:rsid w:val="00EB5C12"/>
    <w:rsid w:val="00EB6685"/>
    <w:rsid w:val="00EB66F1"/>
    <w:rsid w:val="00EB6B23"/>
    <w:rsid w:val="00EB703B"/>
    <w:rsid w:val="00EB7413"/>
    <w:rsid w:val="00EB796F"/>
    <w:rsid w:val="00EB7F24"/>
    <w:rsid w:val="00EC2B86"/>
    <w:rsid w:val="00EC2E78"/>
    <w:rsid w:val="00EC36D6"/>
    <w:rsid w:val="00EC3E7E"/>
    <w:rsid w:val="00EC41F1"/>
    <w:rsid w:val="00EC4A22"/>
    <w:rsid w:val="00EC4CC3"/>
    <w:rsid w:val="00EC4EDF"/>
    <w:rsid w:val="00EC55C4"/>
    <w:rsid w:val="00EC5F30"/>
    <w:rsid w:val="00EC603F"/>
    <w:rsid w:val="00EC62BE"/>
    <w:rsid w:val="00EC69C4"/>
    <w:rsid w:val="00EC78F4"/>
    <w:rsid w:val="00EC7D4A"/>
    <w:rsid w:val="00ED0038"/>
    <w:rsid w:val="00ED0536"/>
    <w:rsid w:val="00ED0700"/>
    <w:rsid w:val="00ED07AD"/>
    <w:rsid w:val="00ED0BCC"/>
    <w:rsid w:val="00ED0BFB"/>
    <w:rsid w:val="00ED195D"/>
    <w:rsid w:val="00ED1B9F"/>
    <w:rsid w:val="00ED220F"/>
    <w:rsid w:val="00ED2903"/>
    <w:rsid w:val="00ED2FD2"/>
    <w:rsid w:val="00ED3483"/>
    <w:rsid w:val="00ED35BD"/>
    <w:rsid w:val="00ED3625"/>
    <w:rsid w:val="00ED3756"/>
    <w:rsid w:val="00ED3FEC"/>
    <w:rsid w:val="00ED407A"/>
    <w:rsid w:val="00ED40FE"/>
    <w:rsid w:val="00ED4211"/>
    <w:rsid w:val="00ED43CA"/>
    <w:rsid w:val="00ED4589"/>
    <w:rsid w:val="00ED4D2A"/>
    <w:rsid w:val="00ED58EC"/>
    <w:rsid w:val="00ED5DA6"/>
    <w:rsid w:val="00ED6AB0"/>
    <w:rsid w:val="00ED6EE8"/>
    <w:rsid w:val="00ED776E"/>
    <w:rsid w:val="00ED78A4"/>
    <w:rsid w:val="00ED7A2C"/>
    <w:rsid w:val="00EE010D"/>
    <w:rsid w:val="00EE01D4"/>
    <w:rsid w:val="00EE077D"/>
    <w:rsid w:val="00EE1EF0"/>
    <w:rsid w:val="00EE28EE"/>
    <w:rsid w:val="00EE2E34"/>
    <w:rsid w:val="00EE30B4"/>
    <w:rsid w:val="00EE3D51"/>
    <w:rsid w:val="00EE4164"/>
    <w:rsid w:val="00EE5737"/>
    <w:rsid w:val="00EE5A06"/>
    <w:rsid w:val="00EE5BAC"/>
    <w:rsid w:val="00EE5BCA"/>
    <w:rsid w:val="00EE60A4"/>
    <w:rsid w:val="00EE60B9"/>
    <w:rsid w:val="00EE6B12"/>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3E"/>
    <w:rsid w:val="00EF6E6D"/>
    <w:rsid w:val="00EF7221"/>
    <w:rsid w:val="00EF7C3D"/>
    <w:rsid w:val="00EF7D6C"/>
    <w:rsid w:val="00F004C8"/>
    <w:rsid w:val="00F00CFD"/>
    <w:rsid w:val="00F00E51"/>
    <w:rsid w:val="00F01EFA"/>
    <w:rsid w:val="00F0227F"/>
    <w:rsid w:val="00F022D7"/>
    <w:rsid w:val="00F02595"/>
    <w:rsid w:val="00F029E5"/>
    <w:rsid w:val="00F044D4"/>
    <w:rsid w:val="00F047B9"/>
    <w:rsid w:val="00F048B5"/>
    <w:rsid w:val="00F04C74"/>
    <w:rsid w:val="00F04DD5"/>
    <w:rsid w:val="00F0514E"/>
    <w:rsid w:val="00F0527D"/>
    <w:rsid w:val="00F05BB9"/>
    <w:rsid w:val="00F05C2C"/>
    <w:rsid w:val="00F061D7"/>
    <w:rsid w:val="00F063B1"/>
    <w:rsid w:val="00F06DC2"/>
    <w:rsid w:val="00F06DD6"/>
    <w:rsid w:val="00F06F13"/>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843"/>
    <w:rsid w:val="00F17C40"/>
    <w:rsid w:val="00F17CEC"/>
    <w:rsid w:val="00F206C8"/>
    <w:rsid w:val="00F208CF"/>
    <w:rsid w:val="00F20F10"/>
    <w:rsid w:val="00F21464"/>
    <w:rsid w:val="00F215BC"/>
    <w:rsid w:val="00F21DDA"/>
    <w:rsid w:val="00F236B4"/>
    <w:rsid w:val="00F2380D"/>
    <w:rsid w:val="00F25C0F"/>
    <w:rsid w:val="00F262C6"/>
    <w:rsid w:val="00F2635D"/>
    <w:rsid w:val="00F2682A"/>
    <w:rsid w:val="00F26961"/>
    <w:rsid w:val="00F26F02"/>
    <w:rsid w:val="00F2736E"/>
    <w:rsid w:val="00F27918"/>
    <w:rsid w:val="00F27B22"/>
    <w:rsid w:val="00F3059C"/>
    <w:rsid w:val="00F30719"/>
    <w:rsid w:val="00F30B0E"/>
    <w:rsid w:val="00F30B43"/>
    <w:rsid w:val="00F311BB"/>
    <w:rsid w:val="00F31478"/>
    <w:rsid w:val="00F31EE9"/>
    <w:rsid w:val="00F32550"/>
    <w:rsid w:val="00F32823"/>
    <w:rsid w:val="00F328BC"/>
    <w:rsid w:val="00F32C07"/>
    <w:rsid w:val="00F33228"/>
    <w:rsid w:val="00F332C6"/>
    <w:rsid w:val="00F333F1"/>
    <w:rsid w:val="00F34084"/>
    <w:rsid w:val="00F340D6"/>
    <w:rsid w:val="00F341F8"/>
    <w:rsid w:val="00F34600"/>
    <w:rsid w:val="00F35597"/>
    <w:rsid w:val="00F36120"/>
    <w:rsid w:val="00F36231"/>
    <w:rsid w:val="00F3659B"/>
    <w:rsid w:val="00F36919"/>
    <w:rsid w:val="00F36C73"/>
    <w:rsid w:val="00F36EA7"/>
    <w:rsid w:val="00F37134"/>
    <w:rsid w:val="00F371ED"/>
    <w:rsid w:val="00F3733D"/>
    <w:rsid w:val="00F37397"/>
    <w:rsid w:val="00F403B3"/>
    <w:rsid w:val="00F40C4B"/>
    <w:rsid w:val="00F41375"/>
    <w:rsid w:val="00F415A9"/>
    <w:rsid w:val="00F41B08"/>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929"/>
    <w:rsid w:val="00F60C4F"/>
    <w:rsid w:val="00F60D2C"/>
    <w:rsid w:val="00F61160"/>
    <w:rsid w:val="00F614C7"/>
    <w:rsid w:val="00F61A28"/>
    <w:rsid w:val="00F61F40"/>
    <w:rsid w:val="00F61FFA"/>
    <w:rsid w:val="00F620C3"/>
    <w:rsid w:val="00F624E8"/>
    <w:rsid w:val="00F62C3B"/>
    <w:rsid w:val="00F62E20"/>
    <w:rsid w:val="00F63124"/>
    <w:rsid w:val="00F637C7"/>
    <w:rsid w:val="00F63F37"/>
    <w:rsid w:val="00F64359"/>
    <w:rsid w:val="00F647D4"/>
    <w:rsid w:val="00F64A9D"/>
    <w:rsid w:val="00F6517C"/>
    <w:rsid w:val="00F6535B"/>
    <w:rsid w:val="00F659F0"/>
    <w:rsid w:val="00F663B9"/>
    <w:rsid w:val="00F669CB"/>
    <w:rsid w:val="00F675E7"/>
    <w:rsid w:val="00F676A9"/>
    <w:rsid w:val="00F700F7"/>
    <w:rsid w:val="00F70341"/>
    <w:rsid w:val="00F7044E"/>
    <w:rsid w:val="00F709F7"/>
    <w:rsid w:val="00F70B94"/>
    <w:rsid w:val="00F70CA2"/>
    <w:rsid w:val="00F70F06"/>
    <w:rsid w:val="00F712D9"/>
    <w:rsid w:val="00F71DF1"/>
    <w:rsid w:val="00F71ED0"/>
    <w:rsid w:val="00F728F7"/>
    <w:rsid w:val="00F72B2E"/>
    <w:rsid w:val="00F72D30"/>
    <w:rsid w:val="00F72D60"/>
    <w:rsid w:val="00F730CD"/>
    <w:rsid w:val="00F73726"/>
    <w:rsid w:val="00F74433"/>
    <w:rsid w:val="00F746B3"/>
    <w:rsid w:val="00F7501B"/>
    <w:rsid w:val="00F7570D"/>
    <w:rsid w:val="00F75D3C"/>
    <w:rsid w:val="00F75D7A"/>
    <w:rsid w:val="00F76061"/>
    <w:rsid w:val="00F764FC"/>
    <w:rsid w:val="00F767F0"/>
    <w:rsid w:val="00F80745"/>
    <w:rsid w:val="00F80F11"/>
    <w:rsid w:val="00F81ADC"/>
    <w:rsid w:val="00F8304A"/>
    <w:rsid w:val="00F83102"/>
    <w:rsid w:val="00F83625"/>
    <w:rsid w:val="00F83C8E"/>
    <w:rsid w:val="00F83DF4"/>
    <w:rsid w:val="00F84340"/>
    <w:rsid w:val="00F85882"/>
    <w:rsid w:val="00F85BC5"/>
    <w:rsid w:val="00F86304"/>
    <w:rsid w:val="00F8798F"/>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81E"/>
    <w:rsid w:val="00F95F57"/>
    <w:rsid w:val="00F9626F"/>
    <w:rsid w:val="00F9670C"/>
    <w:rsid w:val="00F969B2"/>
    <w:rsid w:val="00F96A06"/>
    <w:rsid w:val="00F96AAC"/>
    <w:rsid w:val="00F972E2"/>
    <w:rsid w:val="00F976A5"/>
    <w:rsid w:val="00F9788F"/>
    <w:rsid w:val="00F97919"/>
    <w:rsid w:val="00F97B47"/>
    <w:rsid w:val="00FA0180"/>
    <w:rsid w:val="00FA15B0"/>
    <w:rsid w:val="00FA1F14"/>
    <w:rsid w:val="00FA2232"/>
    <w:rsid w:val="00FA23B7"/>
    <w:rsid w:val="00FA24F3"/>
    <w:rsid w:val="00FA2B03"/>
    <w:rsid w:val="00FA343B"/>
    <w:rsid w:val="00FA36D2"/>
    <w:rsid w:val="00FA3DA9"/>
    <w:rsid w:val="00FA42A8"/>
    <w:rsid w:val="00FA5739"/>
    <w:rsid w:val="00FA5BCE"/>
    <w:rsid w:val="00FA5C24"/>
    <w:rsid w:val="00FA67BC"/>
    <w:rsid w:val="00FA6BE7"/>
    <w:rsid w:val="00FA756E"/>
    <w:rsid w:val="00FA7ADD"/>
    <w:rsid w:val="00FB01B3"/>
    <w:rsid w:val="00FB0885"/>
    <w:rsid w:val="00FB0C1D"/>
    <w:rsid w:val="00FB1209"/>
    <w:rsid w:val="00FB1766"/>
    <w:rsid w:val="00FB1893"/>
    <w:rsid w:val="00FB2236"/>
    <w:rsid w:val="00FB2550"/>
    <w:rsid w:val="00FB28BF"/>
    <w:rsid w:val="00FB306B"/>
    <w:rsid w:val="00FB3458"/>
    <w:rsid w:val="00FB3CC6"/>
    <w:rsid w:val="00FB4160"/>
    <w:rsid w:val="00FB419D"/>
    <w:rsid w:val="00FB4CD1"/>
    <w:rsid w:val="00FB54D6"/>
    <w:rsid w:val="00FB5984"/>
    <w:rsid w:val="00FB5B19"/>
    <w:rsid w:val="00FB5F85"/>
    <w:rsid w:val="00FB642E"/>
    <w:rsid w:val="00FB6539"/>
    <w:rsid w:val="00FB7227"/>
    <w:rsid w:val="00FC015C"/>
    <w:rsid w:val="00FC0184"/>
    <w:rsid w:val="00FC042E"/>
    <w:rsid w:val="00FC06C9"/>
    <w:rsid w:val="00FC0755"/>
    <w:rsid w:val="00FC0A9D"/>
    <w:rsid w:val="00FC0E97"/>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0FE4"/>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7D0"/>
    <w:rsid w:val="00FD785F"/>
    <w:rsid w:val="00FD7E89"/>
    <w:rsid w:val="00FE0604"/>
    <w:rsid w:val="00FE064C"/>
    <w:rsid w:val="00FE0DCD"/>
    <w:rsid w:val="00FE0DEC"/>
    <w:rsid w:val="00FE107A"/>
    <w:rsid w:val="00FE15B8"/>
    <w:rsid w:val="00FE16B0"/>
    <w:rsid w:val="00FE1EEB"/>
    <w:rsid w:val="00FE2635"/>
    <w:rsid w:val="00FE2E55"/>
    <w:rsid w:val="00FE345E"/>
    <w:rsid w:val="00FE3F7F"/>
    <w:rsid w:val="00FE45DD"/>
    <w:rsid w:val="00FE4A2D"/>
    <w:rsid w:val="00FE4CC1"/>
    <w:rsid w:val="00FE544B"/>
    <w:rsid w:val="00FE5921"/>
    <w:rsid w:val="00FE60E2"/>
    <w:rsid w:val="00FE6EAF"/>
    <w:rsid w:val="00FE6EEB"/>
    <w:rsid w:val="00FE7126"/>
    <w:rsid w:val="00FE7A15"/>
    <w:rsid w:val="00FE7BC6"/>
    <w:rsid w:val="00FF0996"/>
    <w:rsid w:val="00FF1133"/>
    <w:rsid w:val="00FF210A"/>
    <w:rsid w:val="00FF29AF"/>
    <w:rsid w:val="00FF311E"/>
    <w:rsid w:val="00FF3223"/>
    <w:rsid w:val="00FF3394"/>
    <w:rsid w:val="00FF342B"/>
    <w:rsid w:val="00FF39AD"/>
    <w:rsid w:val="00FF4293"/>
    <w:rsid w:val="00FF4516"/>
    <w:rsid w:val="00FF45CF"/>
    <w:rsid w:val="00FF50D9"/>
    <w:rsid w:val="00FF55A4"/>
    <w:rsid w:val="00FF55C2"/>
    <w:rsid w:val="00FF5946"/>
    <w:rsid w:val="00FF6549"/>
    <w:rsid w:val="00FF6E3C"/>
    <w:rsid w:val="00FF7009"/>
    <w:rsid w:val="00FF7275"/>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 w:type="character" w:styleId="Forte">
    <w:name w:val="Strong"/>
    <w:basedOn w:val="Fontepargpadro"/>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Fontepargpadro"/>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Fontepargpadro"/>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 w:type="character" w:styleId="Forte">
    <w:name w:val="Strong"/>
    <w:basedOn w:val="Fontepargpadro"/>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Fontepargpadro"/>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Fontepargpadro"/>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1450197132">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45561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905190562">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 w:id="607812078">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69649640">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E994B-6D50-4D13-914C-DA97C85B7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7</TotalTime>
  <Pages>35</Pages>
  <Words>13087</Words>
  <Characters>74602</Characters>
  <Application>Microsoft Office Word</Application>
  <DocSecurity>0</DocSecurity>
  <Lines>621</Lines>
  <Paragraphs>175</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87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Rafael Mesquita</cp:lastModifiedBy>
  <cp:revision>442</cp:revision>
  <cp:lastPrinted>2015-03-31T07:22:00Z</cp:lastPrinted>
  <dcterms:created xsi:type="dcterms:W3CDTF">2015-11-04T08:07:00Z</dcterms:created>
  <dcterms:modified xsi:type="dcterms:W3CDTF">2015-11-1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563308784</vt:i4>
  </property>
  <property fmtid="{D5CDD505-2E9C-101B-9397-08002B2CF9AE}" pid="4" name="_EmailSubject">
    <vt:lpwstr>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29962752</vt:i4>
  </property>
  <property fmtid="{D5CDD505-2E9C-101B-9397-08002B2CF9AE}" pid="8" name="_ReviewingToolsShownOnce">
    <vt:lpwstr/>
  </property>
</Properties>
</file>